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BF8E72" w14:textId="4A8477C4" w:rsidR="00F90988" w:rsidRPr="004E666F" w:rsidRDefault="00F90988" w:rsidP="00F90988"/>
    <w:p w14:paraId="2A75F875" w14:textId="77777777" w:rsidR="00F90988" w:rsidRPr="004E666F" w:rsidRDefault="00F90988" w:rsidP="00F90988"/>
    <w:p w14:paraId="6E6D1361" w14:textId="77777777" w:rsidR="00F90988" w:rsidRPr="004E666F" w:rsidRDefault="00F90988" w:rsidP="00F90988"/>
    <w:sdt>
      <w:sdtPr>
        <w:alias w:val="Titel"/>
        <w:tag w:val=""/>
        <w:id w:val="106860764"/>
        <w:placeholder>
          <w:docPart w:val="152362282CE1467AB661C1B8E8951CC5"/>
        </w:placeholder>
        <w:dataBinding w:prefixMappings="xmlns:ns0='http://purl.org/dc/elements/1.1/' xmlns:ns1='http://schemas.openxmlformats.org/package/2006/metadata/core-properties' " w:xpath="/ns1:coreProperties[1]/ns0:title[1]" w:storeItemID="{6C3C8BC8-F283-45AE-878A-BAB7291924A1}"/>
        <w:text/>
      </w:sdtPr>
      <w:sdtContent>
        <w:p w14:paraId="311DDD69" w14:textId="0F658330" w:rsidR="00B82556" w:rsidRPr="004E666F" w:rsidRDefault="00AC3B27" w:rsidP="00B82556">
          <w:pPr>
            <w:pStyle w:val="Titel"/>
          </w:pPr>
          <w:r>
            <w:t>LSB-</w:t>
          </w:r>
          <w:r w:rsidR="00B82556" w:rsidRPr="004E666F">
            <w:t>Steganographie</w:t>
          </w:r>
        </w:p>
      </w:sdtContent>
    </w:sdt>
    <w:p w14:paraId="4113685C" w14:textId="6F673AD3" w:rsidR="00AC3B27" w:rsidRDefault="00AC3B27" w:rsidP="00B82556">
      <w:pPr>
        <w:pStyle w:val="Untertitel"/>
      </w:pPr>
      <w:r>
        <w:t>Entwicklung eine</w:t>
      </w:r>
      <w:r w:rsidR="00D7235B">
        <w:t xml:space="preserve">r Applikation zum </w:t>
      </w:r>
      <w:r w:rsidR="006C1683">
        <w:t>V</w:t>
      </w:r>
      <w:r w:rsidR="00D7235B">
        <w:t>erstecken von Dateien in Bildern</w:t>
      </w:r>
    </w:p>
    <w:p w14:paraId="2FD83ACE" w14:textId="79D2509C" w:rsidR="008A53C6" w:rsidRDefault="00B82556" w:rsidP="00AC3B27">
      <w:pPr>
        <w:pStyle w:val="ArbeitsInformationen"/>
      </w:pPr>
      <w:r w:rsidRPr="004E666F">
        <w:t xml:space="preserve"> </w:t>
      </w:r>
      <w:sdt>
        <w:sdtPr>
          <w:alias w:val="Autor"/>
          <w:tag w:val=""/>
          <w:id w:val="1590508279"/>
          <w:placeholder>
            <w:docPart w:val="8AE0F0234FC141149ACC32FE1EED25BC"/>
          </w:placeholder>
          <w:dataBinding w:prefixMappings="xmlns:ns0='http://purl.org/dc/elements/1.1/' xmlns:ns1='http://schemas.openxmlformats.org/package/2006/metadata/core-properties' " w:xpath="/ns1:coreProperties[1]/ns0:creator[1]" w:storeItemID="{6C3C8BC8-F283-45AE-878A-BAB7291924A1}"/>
          <w:text/>
        </w:sdtPr>
        <w:sdtContent>
          <w:r w:rsidRPr="004E666F">
            <w:t>Huwiler Samuel</w:t>
          </w:r>
        </w:sdtContent>
      </w:sdt>
      <w:r w:rsidR="00BD0780" w:rsidRPr="004E666F">
        <w:br/>
      </w:r>
      <w:r w:rsidR="00321784">
        <w:t>Maturaarbeit im Fach Informatik</w:t>
      </w:r>
    </w:p>
    <w:p w14:paraId="5D81F18E" w14:textId="77777777" w:rsidR="00F4362B" w:rsidRDefault="00F4362B" w:rsidP="00F4362B"/>
    <w:p w14:paraId="57862A85" w14:textId="77777777" w:rsidR="00F4362B" w:rsidRDefault="00F4362B" w:rsidP="00F4362B"/>
    <w:p w14:paraId="3418B6E7" w14:textId="77777777" w:rsidR="00F4362B" w:rsidRDefault="00F4362B" w:rsidP="00F4362B"/>
    <w:p w14:paraId="62565ED9" w14:textId="77777777" w:rsidR="00F4362B" w:rsidRDefault="00F4362B" w:rsidP="00F4362B"/>
    <w:p w14:paraId="54DD4EB9" w14:textId="77777777" w:rsidR="00F4362B" w:rsidRDefault="00F4362B" w:rsidP="00F4362B"/>
    <w:p w14:paraId="78317380" w14:textId="77777777" w:rsidR="00F4362B" w:rsidRDefault="00F4362B" w:rsidP="00F4362B"/>
    <w:p w14:paraId="4E385AEE" w14:textId="77777777" w:rsidR="00F4362B" w:rsidRDefault="00F4362B" w:rsidP="00F4362B"/>
    <w:p w14:paraId="48EE7902" w14:textId="77777777" w:rsidR="00F4362B" w:rsidRDefault="00F4362B" w:rsidP="00F4362B"/>
    <w:p w14:paraId="4BD5A375" w14:textId="77777777" w:rsidR="00F4362B" w:rsidRDefault="00F4362B" w:rsidP="00F4362B"/>
    <w:p w14:paraId="50DF4B3C" w14:textId="77777777" w:rsidR="00D7235B" w:rsidRDefault="00D7235B" w:rsidP="00F4362B"/>
    <w:p w14:paraId="5F2CAE67" w14:textId="77777777" w:rsidR="00D7235B" w:rsidRDefault="00D7235B" w:rsidP="00F4362B"/>
    <w:p w14:paraId="026D9696" w14:textId="739F221D" w:rsidR="00D7235B" w:rsidRDefault="00D7235B" w:rsidP="00F4362B"/>
    <w:p w14:paraId="0C56DB68" w14:textId="77777777" w:rsidR="00D7235B" w:rsidRDefault="00D7235B" w:rsidP="00F4362B"/>
    <w:p w14:paraId="653DEDB2" w14:textId="77777777" w:rsidR="00D7235B" w:rsidRDefault="00D7235B" w:rsidP="00F4362B"/>
    <w:p w14:paraId="32CBB579" w14:textId="77777777" w:rsidR="00D7235B" w:rsidRDefault="00D7235B" w:rsidP="00F4362B"/>
    <w:p w14:paraId="516C6E56" w14:textId="77777777" w:rsidR="00A318AD" w:rsidRDefault="00A318AD" w:rsidP="00F4362B"/>
    <w:p w14:paraId="674F7536" w14:textId="5E136F92" w:rsidR="00F4362B" w:rsidRPr="00A318AD" w:rsidRDefault="00924FC4" w:rsidP="00D7235B">
      <w:pPr>
        <w:pStyle w:val="ArbeitsInformationen"/>
      </w:pPr>
      <w:r>
        <w:t>Eingereicht an der</w:t>
      </w:r>
      <w:r w:rsidR="0061564C" w:rsidRPr="00A318AD">
        <w:t xml:space="preserve"> Kantonsschule </w:t>
      </w:r>
      <w:proofErr w:type="spellStart"/>
      <w:r w:rsidR="0061564C" w:rsidRPr="00A318AD">
        <w:t>Reussbühl</w:t>
      </w:r>
      <w:proofErr w:type="spellEnd"/>
      <w:r>
        <w:br/>
        <w:t xml:space="preserve">am </w:t>
      </w:r>
      <w:fldSimple w:instr=" DATE   \* MERGEFORMAT ">
        <w:r w:rsidR="006F6F15">
          <w:rPr>
            <w:noProof/>
          </w:rPr>
          <w:t>04.10.2024</w:t>
        </w:r>
      </w:fldSimple>
    </w:p>
    <w:p w14:paraId="1F78DC91" w14:textId="1EB96DBF" w:rsidR="00A318AD" w:rsidRPr="00A318AD" w:rsidRDefault="00A318AD" w:rsidP="00D7235B">
      <w:pPr>
        <w:pStyle w:val="ArbeitsInformationen"/>
        <w:rPr>
          <w:szCs w:val="24"/>
        </w:rPr>
      </w:pPr>
      <w:r w:rsidRPr="00A318AD">
        <w:rPr>
          <w:szCs w:val="24"/>
        </w:rPr>
        <w:t xml:space="preserve">Betreuung Kantonschule </w:t>
      </w:r>
      <w:proofErr w:type="spellStart"/>
      <w:r w:rsidRPr="00A318AD">
        <w:rPr>
          <w:szCs w:val="24"/>
        </w:rPr>
        <w:t>Reussbühl</w:t>
      </w:r>
      <w:proofErr w:type="spellEnd"/>
      <w:r w:rsidRPr="00A318AD">
        <w:rPr>
          <w:szCs w:val="24"/>
        </w:rPr>
        <w:br/>
        <w:t xml:space="preserve">Daniel </w:t>
      </w:r>
      <w:proofErr w:type="spellStart"/>
      <w:r w:rsidRPr="00A318AD">
        <w:rPr>
          <w:szCs w:val="24"/>
        </w:rPr>
        <w:t>Zurmühle</w:t>
      </w:r>
      <w:proofErr w:type="spellEnd"/>
    </w:p>
    <w:p w14:paraId="1F676B05" w14:textId="36A35C3A" w:rsidR="003667D2" w:rsidRDefault="008A53C6" w:rsidP="00847FE3">
      <w:pPr>
        <w:pStyle w:val="berschrift1"/>
        <w:numPr>
          <w:ilvl w:val="0"/>
          <w:numId w:val="0"/>
        </w:numPr>
      </w:pPr>
      <w:bookmarkStart w:id="0" w:name="_Ref178691519"/>
      <w:bookmarkStart w:id="1" w:name="_Toc178933542"/>
      <w:r w:rsidRPr="004E666F">
        <w:lastRenderedPageBreak/>
        <w:t>Vorwort</w:t>
      </w:r>
      <w:bookmarkEnd w:id="0"/>
      <w:bookmarkEnd w:id="1"/>
    </w:p>
    <w:p w14:paraId="0C4EC8DD" w14:textId="5F1A9ABA" w:rsidR="00927260" w:rsidRDefault="005C5E44" w:rsidP="005C5E44">
      <w:r>
        <w:t xml:space="preserve">Diese Arbeit setzt sich mit dem Thema der </w:t>
      </w:r>
      <w:r w:rsidR="000B0F32">
        <w:t>`</w:t>
      </w:r>
      <w:r w:rsidR="00AE3617">
        <w:t>L</w:t>
      </w:r>
      <w:r w:rsidR="000B0F32">
        <w:t xml:space="preserve">east </w:t>
      </w:r>
      <w:r w:rsidR="00AE3617">
        <w:t>S</w:t>
      </w:r>
      <w:r w:rsidR="000B0F32">
        <w:t xml:space="preserve">ignificant </w:t>
      </w:r>
      <w:r w:rsidR="00AE3617">
        <w:t>B</w:t>
      </w:r>
      <w:r w:rsidR="000B0F32">
        <w:t>it`</w:t>
      </w:r>
      <w:r>
        <w:t>-Steganographie</w:t>
      </w:r>
      <w:r w:rsidR="00321784">
        <w:t>, auch bekannt als LSB-Steganographie,</w:t>
      </w:r>
      <w:r>
        <w:t xml:space="preserve"> auseinander und stellt den Prozess der </w:t>
      </w:r>
      <w:r w:rsidR="00927260">
        <w:t>steganographischen</w:t>
      </w:r>
      <w:r>
        <w:t xml:space="preserve"> Methode</w:t>
      </w:r>
      <w:r w:rsidR="00927260">
        <w:t>, in Form einer Python Command-Line-Interface Applikation zum Verstecken von Dateien innerhalb eines beliebigen PNG-Bildes, dar.</w:t>
      </w:r>
    </w:p>
    <w:p w14:paraId="07CD3101" w14:textId="0D2A5CAA" w:rsidR="00927260" w:rsidRDefault="00927260" w:rsidP="005C5E44">
      <w:r>
        <w:t xml:space="preserve">In dieser Arbeit </w:t>
      </w:r>
      <w:r w:rsidR="006C1683">
        <w:t xml:space="preserve">wird </w:t>
      </w:r>
      <w:r>
        <w:t xml:space="preserve">die Frage beantworten, ob es möglich ist Informationen innerhalb </w:t>
      </w:r>
      <w:r w:rsidR="00476000">
        <w:t>eines</w:t>
      </w:r>
      <w:r>
        <w:t xml:space="preserve"> PNG-Bildes zu verstecken ohne wahrnehmbaren Effekt auf die Qualität des Originalbildes. </w:t>
      </w:r>
    </w:p>
    <w:p w14:paraId="2C314BF8" w14:textId="171935F5" w:rsidR="00476000" w:rsidRDefault="00476000" w:rsidP="005C5E44">
      <w:r>
        <w:t>Im theoret</w:t>
      </w:r>
      <w:r w:rsidR="007A1D4F">
        <w:t>ischen Teil beschäftigt sich die Arbeit mit</w:t>
      </w:r>
      <w:r w:rsidR="00787754">
        <w:t xml:space="preserve"> den Grundlagen der Steganographie. Es werden di</w:t>
      </w:r>
      <w:r w:rsidR="00CE628B">
        <w:t xml:space="preserve">e </w:t>
      </w:r>
      <w:r w:rsidR="00235556">
        <w:t>Teile</w:t>
      </w:r>
      <w:r w:rsidR="00CE628B">
        <w:t xml:space="preserve"> eines steganographischen System</w:t>
      </w:r>
      <w:r w:rsidR="00267897">
        <w:t>s</w:t>
      </w:r>
      <w:r w:rsidR="00CE628B">
        <w:t xml:space="preserve"> aufgezeigt</w:t>
      </w:r>
      <w:r w:rsidR="00235556">
        <w:t xml:space="preserve">, die LSB-Substitution erklärt und </w:t>
      </w:r>
      <w:r w:rsidR="00500B1D">
        <w:t xml:space="preserve">grundlegende </w:t>
      </w:r>
      <w:r w:rsidR="00B50F03">
        <w:t>Begriffe der Kryptographie erklärt</w:t>
      </w:r>
      <w:r w:rsidR="00C13759">
        <w:t>.</w:t>
      </w:r>
    </w:p>
    <w:p w14:paraId="4A9BB59E" w14:textId="12A8AE01" w:rsidR="00C13759" w:rsidRDefault="00C13759" w:rsidP="005C5E44">
      <w:r>
        <w:t>Das erworbene Wissen aus dieser Theorie wird in eine</w:t>
      </w:r>
      <w:r w:rsidR="00F6669A">
        <w:t>m Programm implementiert.</w:t>
      </w:r>
      <w:r w:rsidR="004C6DD5">
        <w:t xml:space="preserve"> D</w:t>
      </w:r>
      <w:r w:rsidR="000443E7">
        <w:t>as</w:t>
      </w:r>
      <w:r w:rsidR="004C6DD5">
        <w:t xml:space="preserve"> entwickelte Programm wird</w:t>
      </w:r>
      <w:r w:rsidR="0080316F">
        <w:t xml:space="preserve"> anhand von verschiedenen Test</w:t>
      </w:r>
      <w:r w:rsidR="0027604E">
        <w:t>s</w:t>
      </w:r>
      <w:r w:rsidR="0080316F">
        <w:t xml:space="preserve">zenarien </w:t>
      </w:r>
      <w:r w:rsidR="006157E0">
        <w:t>mathematisch</w:t>
      </w:r>
      <w:r w:rsidR="0080316F">
        <w:t xml:space="preserve"> </w:t>
      </w:r>
      <w:r w:rsidR="006157E0">
        <w:t>ausgewertet und die Resultate mit der Realität abgeglichen.</w:t>
      </w:r>
    </w:p>
    <w:p w14:paraId="0756B1D5" w14:textId="3DAE356E" w:rsidR="006157E0" w:rsidRDefault="006157E0" w:rsidP="005C5E44">
      <w:r>
        <w:t>Im Schlussteil wird die Fragestellung</w:t>
      </w:r>
      <w:r w:rsidR="00267897">
        <w:t>,</w:t>
      </w:r>
      <w:r w:rsidR="00BD65B8">
        <w:t xml:space="preserve"> ob es möglich ist, Informationen</w:t>
      </w:r>
      <w:r w:rsidR="00D45714">
        <w:t xml:space="preserve"> innerhalb eines PNG-Bildes zu verstecken ohne wahrnehmbare</w:t>
      </w:r>
      <w:r w:rsidR="00267897">
        <w:t>n</w:t>
      </w:r>
      <w:r w:rsidR="0065124F">
        <w:t xml:space="preserve"> Effekt auf die Qualität des Originalbild</w:t>
      </w:r>
      <w:r w:rsidR="00267897">
        <w:t>es</w:t>
      </w:r>
      <w:r w:rsidR="00492BDC">
        <w:t xml:space="preserve">, beantwortet und mögliche Verbesserungen und Erweiterungen </w:t>
      </w:r>
      <w:r w:rsidR="002B691F">
        <w:t>des Programmes aufgezeigt.</w:t>
      </w:r>
    </w:p>
    <w:p w14:paraId="637F0D07" w14:textId="3F42F25F" w:rsidR="008A53C6" w:rsidRPr="004E666F" w:rsidRDefault="008A53C6" w:rsidP="00847FE3">
      <w:pPr>
        <w:pStyle w:val="berschrift1"/>
        <w:numPr>
          <w:ilvl w:val="0"/>
          <w:numId w:val="0"/>
        </w:numPr>
      </w:pPr>
      <w:bookmarkStart w:id="2" w:name="_Toc178933543"/>
      <w:r w:rsidRPr="004E666F">
        <w:lastRenderedPageBreak/>
        <w:t>Inhaltsverzeichnis</w:t>
      </w:r>
      <w:bookmarkEnd w:id="2"/>
    </w:p>
    <w:p w14:paraId="0489C81E" w14:textId="0356B98B" w:rsidR="006F6F15" w:rsidRDefault="003C73F9">
      <w:pPr>
        <w:pStyle w:val="Verzeichnis1"/>
        <w:rPr>
          <w:rFonts w:asciiTheme="minorHAnsi" w:eastAsiaTheme="minorEastAsia" w:hAnsiTheme="minorHAnsi"/>
          <w:noProof/>
          <w:sz w:val="24"/>
          <w:szCs w:val="24"/>
          <w:lang w:eastAsia="de-CH"/>
        </w:rPr>
      </w:pPr>
      <w:r w:rsidRPr="004E666F">
        <w:fldChar w:fldCharType="begin"/>
      </w:r>
      <w:r w:rsidRPr="004E666F">
        <w:instrText xml:space="preserve"> TOC \o "1-3" \h \z \u </w:instrText>
      </w:r>
      <w:r w:rsidRPr="004E666F">
        <w:fldChar w:fldCharType="separate"/>
      </w:r>
      <w:hyperlink w:anchor="_Toc178933542" w:history="1">
        <w:r w:rsidR="006F6F15" w:rsidRPr="00087862">
          <w:rPr>
            <w:rStyle w:val="Hyperlink"/>
            <w:noProof/>
          </w:rPr>
          <w:t>Vorwort</w:t>
        </w:r>
        <w:r w:rsidR="006F6F15">
          <w:rPr>
            <w:noProof/>
            <w:webHidden/>
          </w:rPr>
          <w:tab/>
        </w:r>
        <w:r w:rsidR="006F6F15">
          <w:rPr>
            <w:noProof/>
            <w:webHidden/>
          </w:rPr>
          <w:fldChar w:fldCharType="begin"/>
        </w:r>
        <w:r w:rsidR="006F6F15">
          <w:rPr>
            <w:noProof/>
            <w:webHidden/>
          </w:rPr>
          <w:instrText xml:space="preserve"> PAGEREF _Toc178933542 \h </w:instrText>
        </w:r>
        <w:r w:rsidR="006F6F15">
          <w:rPr>
            <w:noProof/>
            <w:webHidden/>
          </w:rPr>
        </w:r>
        <w:r w:rsidR="006F6F15">
          <w:rPr>
            <w:noProof/>
            <w:webHidden/>
          </w:rPr>
          <w:fldChar w:fldCharType="separate"/>
        </w:r>
        <w:r w:rsidR="006F6F15">
          <w:rPr>
            <w:noProof/>
            <w:webHidden/>
          </w:rPr>
          <w:t>2</w:t>
        </w:r>
        <w:r w:rsidR="006F6F15">
          <w:rPr>
            <w:noProof/>
            <w:webHidden/>
          </w:rPr>
          <w:fldChar w:fldCharType="end"/>
        </w:r>
      </w:hyperlink>
    </w:p>
    <w:p w14:paraId="34CECCE3" w14:textId="1FB4B10B" w:rsidR="006F6F15" w:rsidRDefault="006F6F15">
      <w:pPr>
        <w:pStyle w:val="Verzeichnis1"/>
        <w:rPr>
          <w:rFonts w:asciiTheme="minorHAnsi" w:eastAsiaTheme="minorEastAsia" w:hAnsiTheme="minorHAnsi"/>
          <w:noProof/>
          <w:sz w:val="24"/>
          <w:szCs w:val="24"/>
          <w:lang w:eastAsia="de-CH"/>
        </w:rPr>
      </w:pPr>
      <w:hyperlink w:anchor="_Toc178933543" w:history="1">
        <w:r w:rsidRPr="00087862">
          <w:rPr>
            <w:rStyle w:val="Hyperlink"/>
            <w:noProof/>
          </w:rPr>
          <w:t>Inhaltsverzeichnis</w:t>
        </w:r>
        <w:r>
          <w:rPr>
            <w:noProof/>
            <w:webHidden/>
          </w:rPr>
          <w:tab/>
        </w:r>
        <w:r>
          <w:rPr>
            <w:noProof/>
            <w:webHidden/>
          </w:rPr>
          <w:fldChar w:fldCharType="begin"/>
        </w:r>
        <w:r>
          <w:rPr>
            <w:noProof/>
            <w:webHidden/>
          </w:rPr>
          <w:instrText xml:space="preserve"> PAGEREF _Toc178933543 \h </w:instrText>
        </w:r>
        <w:r>
          <w:rPr>
            <w:noProof/>
            <w:webHidden/>
          </w:rPr>
        </w:r>
        <w:r>
          <w:rPr>
            <w:noProof/>
            <w:webHidden/>
          </w:rPr>
          <w:fldChar w:fldCharType="separate"/>
        </w:r>
        <w:r>
          <w:rPr>
            <w:noProof/>
            <w:webHidden/>
          </w:rPr>
          <w:t>3</w:t>
        </w:r>
        <w:r>
          <w:rPr>
            <w:noProof/>
            <w:webHidden/>
          </w:rPr>
          <w:fldChar w:fldCharType="end"/>
        </w:r>
      </w:hyperlink>
    </w:p>
    <w:p w14:paraId="7C96FDD2" w14:textId="40946033" w:rsidR="006F6F15" w:rsidRDefault="006F6F15">
      <w:pPr>
        <w:pStyle w:val="Verzeichnis1"/>
        <w:tabs>
          <w:tab w:val="left" w:pos="440"/>
        </w:tabs>
        <w:rPr>
          <w:rFonts w:asciiTheme="minorHAnsi" w:eastAsiaTheme="minorEastAsia" w:hAnsiTheme="minorHAnsi"/>
          <w:noProof/>
          <w:sz w:val="24"/>
          <w:szCs w:val="24"/>
          <w:lang w:eastAsia="de-CH"/>
        </w:rPr>
      </w:pPr>
      <w:hyperlink w:anchor="_Toc178933544" w:history="1">
        <w:r w:rsidRPr="00087862">
          <w:rPr>
            <w:rStyle w:val="Hyperlink"/>
            <w:noProof/>
          </w:rPr>
          <w:t>1</w:t>
        </w:r>
        <w:r>
          <w:rPr>
            <w:rFonts w:asciiTheme="minorHAnsi" w:eastAsiaTheme="minorEastAsia" w:hAnsiTheme="minorHAnsi"/>
            <w:noProof/>
            <w:sz w:val="24"/>
            <w:szCs w:val="24"/>
            <w:lang w:eastAsia="de-CH"/>
          </w:rPr>
          <w:tab/>
        </w:r>
        <w:r w:rsidRPr="00087862">
          <w:rPr>
            <w:rStyle w:val="Hyperlink"/>
            <w:noProof/>
          </w:rPr>
          <w:t>Einleitung</w:t>
        </w:r>
        <w:r>
          <w:rPr>
            <w:noProof/>
            <w:webHidden/>
          </w:rPr>
          <w:tab/>
        </w:r>
        <w:r>
          <w:rPr>
            <w:noProof/>
            <w:webHidden/>
          </w:rPr>
          <w:fldChar w:fldCharType="begin"/>
        </w:r>
        <w:r>
          <w:rPr>
            <w:noProof/>
            <w:webHidden/>
          </w:rPr>
          <w:instrText xml:space="preserve"> PAGEREF _Toc178933544 \h </w:instrText>
        </w:r>
        <w:r>
          <w:rPr>
            <w:noProof/>
            <w:webHidden/>
          </w:rPr>
        </w:r>
        <w:r>
          <w:rPr>
            <w:noProof/>
            <w:webHidden/>
          </w:rPr>
          <w:fldChar w:fldCharType="separate"/>
        </w:r>
        <w:r>
          <w:rPr>
            <w:noProof/>
            <w:webHidden/>
          </w:rPr>
          <w:t>5</w:t>
        </w:r>
        <w:r>
          <w:rPr>
            <w:noProof/>
            <w:webHidden/>
          </w:rPr>
          <w:fldChar w:fldCharType="end"/>
        </w:r>
      </w:hyperlink>
    </w:p>
    <w:p w14:paraId="47946DEE" w14:textId="2CAE6583" w:rsidR="006F6F15" w:rsidRDefault="006F6F15">
      <w:pPr>
        <w:pStyle w:val="Verzeichnis2"/>
        <w:tabs>
          <w:tab w:val="left" w:pos="960"/>
        </w:tabs>
        <w:rPr>
          <w:rFonts w:asciiTheme="minorHAnsi" w:eastAsiaTheme="minorEastAsia" w:hAnsiTheme="minorHAnsi"/>
          <w:noProof/>
          <w:sz w:val="24"/>
          <w:szCs w:val="24"/>
          <w:lang w:eastAsia="de-CH"/>
        </w:rPr>
      </w:pPr>
      <w:hyperlink w:anchor="_Toc178933545" w:history="1">
        <w:r w:rsidRPr="00087862">
          <w:rPr>
            <w:rStyle w:val="Hyperlink"/>
            <w:noProof/>
          </w:rPr>
          <w:t>1.1</w:t>
        </w:r>
        <w:r>
          <w:rPr>
            <w:rFonts w:asciiTheme="minorHAnsi" w:eastAsiaTheme="minorEastAsia" w:hAnsiTheme="minorHAnsi"/>
            <w:noProof/>
            <w:sz w:val="24"/>
            <w:szCs w:val="24"/>
            <w:lang w:eastAsia="de-CH"/>
          </w:rPr>
          <w:tab/>
        </w:r>
        <w:r w:rsidRPr="00087862">
          <w:rPr>
            <w:rStyle w:val="Hyperlink"/>
            <w:noProof/>
          </w:rPr>
          <w:t>Motivation</w:t>
        </w:r>
        <w:r>
          <w:rPr>
            <w:noProof/>
            <w:webHidden/>
          </w:rPr>
          <w:tab/>
        </w:r>
        <w:r>
          <w:rPr>
            <w:noProof/>
            <w:webHidden/>
          </w:rPr>
          <w:fldChar w:fldCharType="begin"/>
        </w:r>
        <w:r>
          <w:rPr>
            <w:noProof/>
            <w:webHidden/>
          </w:rPr>
          <w:instrText xml:space="preserve"> PAGEREF _Toc178933545 \h </w:instrText>
        </w:r>
        <w:r>
          <w:rPr>
            <w:noProof/>
            <w:webHidden/>
          </w:rPr>
        </w:r>
        <w:r>
          <w:rPr>
            <w:noProof/>
            <w:webHidden/>
          </w:rPr>
          <w:fldChar w:fldCharType="separate"/>
        </w:r>
        <w:r>
          <w:rPr>
            <w:noProof/>
            <w:webHidden/>
          </w:rPr>
          <w:t>5</w:t>
        </w:r>
        <w:r>
          <w:rPr>
            <w:noProof/>
            <w:webHidden/>
          </w:rPr>
          <w:fldChar w:fldCharType="end"/>
        </w:r>
      </w:hyperlink>
    </w:p>
    <w:p w14:paraId="244A1B0E" w14:textId="39DDA66A" w:rsidR="006F6F15" w:rsidRDefault="006F6F15">
      <w:pPr>
        <w:pStyle w:val="Verzeichnis2"/>
        <w:tabs>
          <w:tab w:val="left" w:pos="960"/>
        </w:tabs>
        <w:rPr>
          <w:rFonts w:asciiTheme="minorHAnsi" w:eastAsiaTheme="minorEastAsia" w:hAnsiTheme="minorHAnsi"/>
          <w:noProof/>
          <w:sz w:val="24"/>
          <w:szCs w:val="24"/>
          <w:lang w:eastAsia="de-CH"/>
        </w:rPr>
      </w:pPr>
      <w:hyperlink w:anchor="_Toc178933546" w:history="1">
        <w:r w:rsidRPr="00087862">
          <w:rPr>
            <w:rStyle w:val="Hyperlink"/>
            <w:noProof/>
          </w:rPr>
          <w:t>1.2</w:t>
        </w:r>
        <w:r>
          <w:rPr>
            <w:rFonts w:asciiTheme="minorHAnsi" w:eastAsiaTheme="minorEastAsia" w:hAnsiTheme="minorHAnsi"/>
            <w:noProof/>
            <w:sz w:val="24"/>
            <w:szCs w:val="24"/>
            <w:lang w:eastAsia="de-CH"/>
          </w:rPr>
          <w:tab/>
        </w:r>
        <w:r w:rsidRPr="00087862">
          <w:rPr>
            <w:rStyle w:val="Hyperlink"/>
            <w:noProof/>
          </w:rPr>
          <w:t>Zielsetzung</w:t>
        </w:r>
        <w:r>
          <w:rPr>
            <w:noProof/>
            <w:webHidden/>
          </w:rPr>
          <w:tab/>
        </w:r>
        <w:r>
          <w:rPr>
            <w:noProof/>
            <w:webHidden/>
          </w:rPr>
          <w:fldChar w:fldCharType="begin"/>
        </w:r>
        <w:r>
          <w:rPr>
            <w:noProof/>
            <w:webHidden/>
          </w:rPr>
          <w:instrText xml:space="preserve"> PAGEREF _Toc178933546 \h </w:instrText>
        </w:r>
        <w:r>
          <w:rPr>
            <w:noProof/>
            <w:webHidden/>
          </w:rPr>
        </w:r>
        <w:r>
          <w:rPr>
            <w:noProof/>
            <w:webHidden/>
          </w:rPr>
          <w:fldChar w:fldCharType="separate"/>
        </w:r>
        <w:r>
          <w:rPr>
            <w:noProof/>
            <w:webHidden/>
          </w:rPr>
          <w:t>5</w:t>
        </w:r>
        <w:r>
          <w:rPr>
            <w:noProof/>
            <w:webHidden/>
          </w:rPr>
          <w:fldChar w:fldCharType="end"/>
        </w:r>
      </w:hyperlink>
    </w:p>
    <w:p w14:paraId="49FCA886" w14:textId="7C594A8D" w:rsidR="006F6F15" w:rsidRDefault="006F6F15">
      <w:pPr>
        <w:pStyle w:val="Verzeichnis1"/>
        <w:tabs>
          <w:tab w:val="left" w:pos="440"/>
        </w:tabs>
        <w:rPr>
          <w:rFonts w:asciiTheme="minorHAnsi" w:eastAsiaTheme="minorEastAsia" w:hAnsiTheme="minorHAnsi"/>
          <w:noProof/>
          <w:sz w:val="24"/>
          <w:szCs w:val="24"/>
          <w:lang w:eastAsia="de-CH"/>
        </w:rPr>
      </w:pPr>
      <w:hyperlink w:anchor="_Toc178933547" w:history="1">
        <w:r w:rsidRPr="00087862">
          <w:rPr>
            <w:rStyle w:val="Hyperlink"/>
            <w:noProof/>
          </w:rPr>
          <w:t>2</w:t>
        </w:r>
        <w:r>
          <w:rPr>
            <w:rFonts w:asciiTheme="minorHAnsi" w:eastAsiaTheme="minorEastAsia" w:hAnsiTheme="minorHAnsi"/>
            <w:noProof/>
            <w:sz w:val="24"/>
            <w:szCs w:val="24"/>
            <w:lang w:eastAsia="de-CH"/>
          </w:rPr>
          <w:tab/>
        </w:r>
        <w:r w:rsidRPr="00087862">
          <w:rPr>
            <w:rStyle w:val="Hyperlink"/>
            <w:noProof/>
          </w:rPr>
          <w:t>Theoretische Grundlagen</w:t>
        </w:r>
        <w:r>
          <w:rPr>
            <w:noProof/>
            <w:webHidden/>
          </w:rPr>
          <w:tab/>
        </w:r>
        <w:r>
          <w:rPr>
            <w:noProof/>
            <w:webHidden/>
          </w:rPr>
          <w:fldChar w:fldCharType="begin"/>
        </w:r>
        <w:r>
          <w:rPr>
            <w:noProof/>
            <w:webHidden/>
          </w:rPr>
          <w:instrText xml:space="preserve"> PAGEREF _Toc178933547 \h </w:instrText>
        </w:r>
        <w:r>
          <w:rPr>
            <w:noProof/>
            <w:webHidden/>
          </w:rPr>
        </w:r>
        <w:r>
          <w:rPr>
            <w:noProof/>
            <w:webHidden/>
          </w:rPr>
          <w:fldChar w:fldCharType="separate"/>
        </w:r>
        <w:r>
          <w:rPr>
            <w:noProof/>
            <w:webHidden/>
          </w:rPr>
          <w:t>7</w:t>
        </w:r>
        <w:r>
          <w:rPr>
            <w:noProof/>
            <w:webHidden/>
          </w:rPr>
          <w:fldChar w:fldCharType="end"/>
        </w:r>
      </w:hyperlink>
    </w:p>
    <w:p w14:paraId="7CD9FE9C" w14:textId="52747D77" w:rsidR="006F6F15" w:rsidRDefault="006F6F15">
      <w:pPr>
        <w:pStyle w:val="Verzeichnis2"/>
        <w:tabs>
          <w:tab w:val="left" w:pos="960"/>
        </w:tabs>
        <w:rPr>
          <w:rFonts w:asciiTheme="minorHAnsi" w:eastAsiaTheme="minorEastAsia" w:hAnsiTheme="minorHAnsi"/>
          <w:noProof/>
          <w:sz w:val="24"/>
          <w:szCs w:val="24"/>
          <w:lang w:eastAsia="de-CH"/>
        </w:rPr>
      </w:pPr>
      <w:hyperlink w:anchor="_Toc178933548" w:history="1">
        <w:r w:rsidRPr="00087862">
          <w:rPr>
            <w:rStyle w:val="Hyperlink"/>
            <w:noProof/>
          </w:rPr>
          <w:t>2.1</w:t>
        </w:r>
        <w:r>
          <w:rPr>
            <w:rFonts w:asciiTheme="minorHAnsi" w:eastAsiaTheme="minorEastAsia" w:hAnsiTheme="minorHAnsi"/>
            <w:noProof/>
            <w:sz w:val="24"/>
            <w:szCs w:val="24"/>
            <w:lang w:eastAsia="de-CH"/>
          </w:rPr>
          <w:tab/>
        </w:r>
        <w:r w:rsidRPr="00087862">
          <w:rPr>
            <w:rStyle w:val="Hyperlink"/>
            <w:noProof/>
          </w:rPr>
          <w:t>Begriffsklärung Steganographie</w:t>
        </w:r>
        <w:r>
          <w:rPr>
            <w:noProof/>
            <w:webHidden/>
          </w:rPr>
          <w:tab/>
        </w:r>
        <w:r>
          <w:rPr>
            <w:noProof/>
            <w:webHidden/>
          </w:rPr>
          <w:fldChar w:fldCharType="begin"/>
        </w:r>
        <w:r>
          <w:rPr>
            <w:noProof/>
            <w:webHidden/>
          </w:rPr>
          <w:instrText xml:space="preserve"> PAGEREF _Toc178933548 \h </w:instrText>
        </w:r>
        <w:r>
          <w:rPr>
            <w:noProof/>
            <w:webHidden/>
          </w:rPr>
        </w:r>
        <w:r>
          <w:rPr>
            <w:noProof/>
            <w:webHidden/>
          </w:rPr>
          <w:fldChar w:fldCharType="separate"/>
        </w:r>
        <w:r>
          <w:rPr>
            <w:noProof/>
            <w:webHidden/>
          </w:rPr>
          <w:t>7</w:t>
        </w:r>
        <w:r>
          <w:rPr>
            <w:noProof/>
            <w:webHidden/>
          </w:rPr>
          <w:fldChar w:fldCharType="end"/>
        </w:r>
      </w:hyperlink>
    </w:p>
    <w:p w14:paraId="52099005" w14:textId="6CE6130C" w:rsidR="006F6F15" w:rsidRDefault="006F6F15">
      <w:pPr>
        <w:pStyle w:val="Verzeichnis2"/>
        <w:tabs>
          <w:tab w:val="left" w:pos="960"/>
        </w:tabs>
        <w:rPr>
          <w:rFonts w:asciiTheme="minorHAnsi" w:eastAsiaTheme="minorEastAsia" w:hAnsiTheme="minorHAnsi"/>
          <w:noProof/>
          <w:sz w:val="24"/>
          <w:szCs w:val="24"/>
          <w:lang w:eastAsia="de-CH"/>
        </w:rPr>
      </w:pPr>
      <w:hyperlink w:anchor="_Toc178933549" w:history="1">
        <w:r w:rsidRPr="00087862">
          <w:rPr>
            <w:rStyle w:val="Hyperlink"/>
            <w:noProof/>
          </w:rPr>
          <w:t>2.2</w:t>
        </w:r>
        <w:r>
          <w:rPr>
            <w:rFonts w:asciiTheme="minorHAnsi" w:eastAsiaTheme="minorEastAsia" w:hAnsiTheme="minorHAnsi"/>
            <w:noProof/>
            <w:sz w:val="24"/>
            <w:szCs w:val="24"/>
            <w:lang w:eastAsia="de-CH"/>
          </w:rPr>
          <w:tab/>
        </w:r>
        <w:r w:rsidRPr="00087862">
          <w:rPr>
            <w:rStyle w:val="Hyperlink"/>
            <w:noProof/>
          </w:rPr>
          <w:t>Steganographische Systeme</w:t>
        </w:r>
        <w:r>
          <w:rPr>
            <w:noProof/>
            <w:webHidden/>
          </w:rPr>
          <w:tab/>
        </w:r>
        <w:r>
          <w:rPr>
            <w:noProof/>
            <w:webHidden/>
          </w:rPr>
          <w:fldChar w:fldCharType="begin"/>
        </w:r>
        <w:r>
          <w:rPr>
            <w:noProof/>
            <w:webHidden/>
          </w:rPr>
          <w:instrText xml:space="preserve"> PAGEREF _Toc178933549 \h </w:instrText>
        </w:r>
        <w:r>
          <w:rPr>
            <w:noProof/>
            <w:webHidden/>
          </w:rPr>
        </w:r>
        <w:r>
          <w:rPr>
            <w:noProof/>
            <w:webHidden/>
          </w:rPr>
          <w:fldChar w:fldCharType="separate"/>
        </w:r>
        <w:r>
          <w:rPr>
            <w:noProof/>
            <w:webHidden/>
          </w:rPr>
          <w:t>7</w:t>
        </w:r>
        <w:r>
          <w:rPr>
            <w:noProof/>
            <w:webHidden/>
          </w:rPr>
          <w:fldChar w:fldCharType="end"/>
        </w:r>
      </w:hyperlink>
    </w:p>
    <w:p w14:paraId="53E6F8A4" w14:textId="32FAD1C7" w:rsidR="006F6F15" w:rsidRDefault="006F6F15">
      <w:pPr>
        <w:pStyle w:val="Verzeichnis2"/>
        <w:tabs>
          <w:tab w:val="left" w:pos="960"/>
        </w:tabs>
        <w:rPr>
          <w:rFonts w:asciiTheme="minorHAnsi" w:eastAsiaTheme="minorEastAsia" w:hAnsiTheme="minorHAnsi"/>
          <w:noProof/>
          <w:sz w:val="24"/>
          <w:szCs w:val="24"/>
          <w:lang w:eastAsia="de-CH"/>
        </w:rPr>
      </w:pPr>
      <w:hyperlink w:anchor="_Toc178933550" w:history="1">
        <w:r w:rsidRPr="00087862">
          <w:rPr>
            <w:rStyle w:val="Hyperlink"/>
            <w:noProof/>
          </w:rPr>
          <w:t>2.3</w:t>
        </w:r>
        <w:r>
          <w:rPr>
            <w:rFonts w:asciiTheme="minorHAnsi" w:eastAsiaTheme="minorEastAsia" w:hAnsiTheme="minorHAnsi"/>
            <w:noProof/>
            <w:sz w:val="24"/>
            <w:szCs w:val="24"/>
            <w:lang w:eastAsia="de-CH"/>
          </w:rPr>
          <w:tab/>
        </w:r>
        <w:r w:rsidRPr="00087862">
          <w:rPr>
            <w:rStyle w:val="Hyperlink"/>
            <w:noProof/>
          </w:rPr>
          <w:t>LSB-Substitution</w:t>
        </w:r>
        <w:r>
          <w:rPr>
            <w:noProof/>
            <w:webHidden/>
          </w:rPr>
          <w:tab/>
        </w:r>
        <w:r>
          <w:rPr>
            <w:noProof/>
            <w:webHidden/>
          </w:rPr>
          <w:fldChar w:fldCharType="begin"/>
        </w:r>
        <w:r>
          <w:rPr>
            <w:noProof/>
            <w:webHidden/>
          </w:rPr>
          <w:instrText xml:space="preserve"> PAGEREF _Toc178933550 \h </w:instrText>
        </w:r>
        <w:r>
          <w:rPr>
            <w:noProof/>
            <w:webHidden/>
          </w:rPr>
        </w:r>
        <w:r>
          <w:rPr>
            <w:noProof/>
            <w:webHidden/>
          </w:rPr>
          <w:fldChar w:fldCharType="separate"/>
        </w:r>
        <w:r>
          <w:rPr>
            <w:noProof/>
            <w:webHidden/>
          </w:rPr>
          <w:t>8</w:t>
        </w:r>
        <w:r>
          <w:rPr>
            <w:noProof/>
            <w:webHidden/>
          </w:rPr>
          <w:fldChar w:fldCharType="end"/>
        </w:r>
      </w:hyperlink>
    </w:p>
    <w:p w14:paraId="5EDD89D6" w14:textId="1818BB17" w:rsidR="006F6F15" w:rsidRDefault="006F6F15">
      <w:pPr>
        <w:pStyle w:val="Verzeichnis2"/>
        <w:tabs>
          <w:tab w:val="left" w:pos="960"/>
        </w:tabs>
        <w:rPr>
          <w:rFonts w:asciiTheme="minorHAnsi" w:eastAsiaTheme="minorEastAsia" w:hAnsiTheme="minorHAnsi"/>
          <w:noProof/>
          <w:sz w:val="24"/>
          <w:szCs w:val="24"/>
          <w:lang w:eastAsia="de-CH"/>
        </w:rPr>
      </w:pPr>
      <w:hyperlink w:anchor="_Toc178933551" w:history="1">
        <w:r w:rsidRPr="00087862">
          <w:rPr>
            <w:rStyle w:val="Hyperlink"/>
            <w:noProof/>
          </w:rPr>
          <w:t>2.4</w:t>
        </w:r>
        <w:r>
          <w:rPr>
            <w:rFonts w:asciiTheme="minorHAnsi" w:eastAsiaTheme="minorEastAsia" w:hAnsiTheme="minorHAnsi"/>
            <w:noProof/>
            <w:sz w:val="24"/>
            <w:szCs w:val="24"/>
            <w:lang w:eastAsia="de-CH"/>
          </w:rPr>
          <w:tab/>
        </w:r>
        <w:r w:rsidRPr="00087862">
          <w:rPr>
            <w:rStyle w:val="Hyperlink"/>
            <w:noProof/>
          </w:rPr>
          <w:t>Verlustfreie Bildformate</w:t>
        </w:r>
        <w:r>
          <w:rPr>
            <w:noProof/>
            <w:webHidden/>
          </w:rPr>
          <w:tab/>
        </w:r>
        <w:r>
          <w:rPr>
            <w:noProof/>
            <w:webHidden/>
          </w:rPr>
          <w:fldChar w:fldCharType="begin"/>
        </w:r>
        <w:r>
          <w:rPr>
            <w:noProof/>
            <w:webHidden/>
          </w:rPr>
          <w:instrText xml:space="preserve"> PAGEREF _Toc178933551 \h </w:instrText>
        </w:r>
        <w:r>
          <w:rPr>
            <w:noProof/>
            <w:webHidden/>
          </w:rPr>
        </w:r>
        <w:r>
          <w:rPr>
            <w:noProof/>
            <w:webHidden/>
          </w:rPr>
          <w:fldChar w:fldCharType="separate"/>
        </w:r>
        <w:r>
          <w:rPr>
            <w:noProof/>
            <w:webHidden/>
          </w:rPr>
          <w:t>8</w:t>
        </w:r>
        <w:r>
          <w:rPr>
            <w:noProof/>
            <w:webHidden/>
          </w:rPr>
          <w:fldChar w:fldCharType="end"/>
        </w:r>
      </w:hyperlink>
    </w:p>
    <w:p w14:paraId="73FDC3E9" w14:textId="4D8BD09F" w:rsidR="006F6F15" w:rsidRDefault="006F6F15">
      <w:pPr>
        <w:pStyle w:val="Verzeichnis2"/>
        <w:tabs>
          <w:tab w:val="left" w:pos="960"/>
        </w:tabs>
        <w:rPr>
          <w:rFonts w:asciiTheme="minorHAnsi" w:eastAsiaTheme="minorEastAsia" w:hAnsiTheme="minorHAnsi"/>
          <w:noProof/>
          <w:sz w:val="24"/>
          <w:szCs w:val="24"/>
          <w:lang w:eastAsia="de-CH"/>
        </w:rPr>
      </w:pPr>
      <w:hyperlink w:anchor="_Toc178933552" w:history="1">
        <w:r w:rsidRPr="00087862">
          <w:rPr>
            <w:rStyle w:val="Hyperlink"/>
            <w:noProof/>
          </w:rPr>
          <w:t>2.5</w:t>
        </w:r>
        <w:r>
          <w:rPr>
            <w:rFonts w:asciiTheme="minorHAnsi" w:eastAsiaTheme="minorEastAsia" w:hAnsiTheme="minorHAnsi"/>
            <w:noProof/>
            <w:sz w:val="24"/>
            <w:szCs w:val="24"/>
            <w:lang w:eastAsia="de-CH"/>
          </w:rPr>
          <w:tab/>
        </w:r>
        <w:r w:rsidRPr="00087862">
          <w:rPr>
            <w:rStyle w:val="Hyperlink"/>
            <w:noProof/>
          </w:rPr>
          <w:t>Tags</w:t>
        </w:r>
        <w:r>
          <w:rPr>
            <w:noProof/>
            <w:webHidden/>
          </w:rPr>
          <w:tab/>
        </w:r>
        <w:r>
          <w:rPr>
            <w:noProof/>
            <w:webHidden/>
          </w:rPr>
          <w:fldChar w:fldCharType="begin"/>
        </w:r>
        <w:r>
          <w:rPr>
            <w:noProof/>
            <w:webHidden/>
          </w:rPr>
          <w:instrText xml:space="preserve"> PAGEREF _Toc178933552 \h </w:instrText>
        </w:r>
        <w:r>
          <w:rPr>
            <w:noProof/>
            <w:webHidden/>
          </w:rPr>
        </w:r>
        <w:r>
          <w:rPr>
            <w:noProof/>
            <w:webHidden/>
          </w:rPr>
          <w:fldChar w:fldCharType="separate"/>
        </w:r>
        <w:r>
          <w:rPr>
            <w:noProof/>
            <w:webHidden/>
          </w:rPr>
          <w:t>9</w:t>
        </w:r>
        <w:r>
          <w:rPr>
            <w:noProof/>
            <w:webHidden/>
          </w:rPr>
          <w:fldChar w:fldCharType="end"/>
        </w:r>
      </w:hyperlink>
    </w:p>
    <w:p w14:paraId="6951B46F" w14:textId="05B2353E" w:rsidR="006F6F15" w:rsidRDefault="006F6F15">
      <w:pPr>
        <w:pStyle w:val="Verzeichnis2"/>
        <w:tabs>
          <w:tab w:val="left" w:pos="960"/>
        </w:tabs>
        <w:rPr>
          <w:rFonts w:asciiTheme="minorHAnsi" w:eastAsiaTheme="minorEastAsia" w:hAnsiTheme="minorHAnsi"/>
          <w:noProof/>
          <w:sz w:val="24"/>
          <w:szCs w:val="24"/>
          <w:lang w:eastAsia="de-CH"/>
        </w:rPr>
      </w:pPr>
      <w:hyperlink w:anchor="_Toc178933553" w:history="1">
        <w:r w:rsidRPr="00087862">
          <w:rPr>
            <w:rStyle w:val="Hyperlink"/>
            <w:noProof/>
          </w:rPr>
          <w:t>2.6</w:t>
        </w:r>
        <w:r>
          <w:rPr>
            <w:rFonts w:asciiTheme="minorHAnsi" w:eastAsiaTheme="minorEastAsia" w:hAnsiTheme="minorHAnsi"/>
            <w:noProof/>
            <w:sz w:val="24"/>
            <w:szCs w:val="24"/>
            <w:lang w:eastAsia="de-CH"/>
          </w:rPr>
          <w:tab/>
        </w:r>
        <w:r w:rsidRPr="00087862">
          <w:rPr>
            <w:rStyle w:val="Hyperlink"/>
            <w:noProof/>
          </w:rPr>
          <w:t>AES-Verschlüsselung</w:t>
        </w:r>
        <w:r>
          <w:rPr>
            <w:noProof/>
            <w:webHidden/>
          </w:rPr>
          <w:tab/>
        </w:r>
        <w:r>
          <w:rPr>
            <w:noProof/>
            <w:webHidden/>
          </w:rPr>
          <w:fldChar w:fldCharType="begin"/>
        </w:r>
        <w:r>
          <w:rPr>
            <w:noProof/>
            <w:webHidden/>
          </w:rPr>
          <w:instrText xml:space="preserve"> PAGEREF _Toc178933553 \h </w:instrText>
        </w:r>
        <w:r>
          <w:rPr>
            <w:noProof/>
            <w:webHidden/>
          </w:rPr>
        </w:r>
        <w:r>
          <w:rPr>
            <w:noProof/>
            <w:webHidden/>
          </w:rPr>
          <w:fldChar w:fldCharType="separate"/>
        </w:r>
        <w:r>
          <w:rPr>
            <w:noProof/>
            <w:webHidden/>
          </w:rPr>
          <w:t>9</w:t>
        </w:r>
        <w:r>
          <w:rPr>
            <w:noProof/>
            <w:webHidden/>
          </w:rPr>
          <w:fldChar w:fldCharType="end"/>
        </w:r>
      </w:hyperlink>
    </w:p>
    <w:p w14:paraId="7E83EAA6" w14:textId="128FA919" w:rsidR="006F6F15" w:rsidRDefault="006F6F15">
      <w:pPr>
        <w:pStyle w:val="Verzeichnis2"/>
        <w:tabs>
          <w:tab w:val="left" w:pos="960"/>
        </w:tabs>
        <w:rPr>
          <w:rFonts w:asciiTheme="minorHAnsi" w:eastAsiaTheme="minorEastAsia" w:hAnsiTheme="minorHAnsi"/>
          <w:noProof/>
          <w:sz w:val="24"/>
          <w:szCs w:val="24"/>
          <w:lang w:eastAsia="de-CH"/>
        </w:rPr>
      </w:pPr>
      <w:hyperlink w:anchor="_Toc178933554" w:history="1">
        <w:r w:rsidRPr="00087862">
          <w:rPr>
            <w:rStyle w:val="Hyperlink"/>
            <w:noProof/>
          </w:rPr>
          <w:t>2.7</w:t>
        </w:r>
        <w:r>
          <w:rPr>
            <w:rFonts w:asciiTheme="minorHAnsi" w:eastAsiaTheme="minorEastAsia" w:hAnsiTheme="minorHAnsi"/>
            <w:noProof/>
            <w:sz w:val="24"/>
            <w:szCs w:val="24"/>
            <w:lang w:eastAsia="de-CH"/>
          </w:rPr>
          <w:tab/>
        </w:r>
        <w:r w:rsidRPr="00087862">
          <w:rPr>
            <w:rStyle w:val="Hyperlink"/>
            <w:noProof/>
          </w:rPr>
          <w:t>Hashing</w:t>
        </w:r>
        <w:r>
          <w:rPr>
            <w:noProof/>
            <w:webHidden/>
          </w:rPr>
          <w:tab/>
        </w:r>
        <w:r>
          <w:rPr>
            <w:noProof/>
            <w:webHidden/>
          </w:rPr>
          <w:fldChar w:fldCharType="begin"/>
        </w:r>
        <w:r>
          <w:rPr>
            <w:noProof/>
            <w:webHidden/>
          </w:rPr>
          <w:instrText xml:space="preserve"> PAGEREF _Toc178933554 \h </w:instrText>
        </w:r>
        <w:r>
          <w:rPr>
            <w:noProof/>
            <w:webHidden/>
          </w:rPr>
        </w:r>
        <w:r>
          <w:rPr>
            <w:noProof/>
            <w:webHidden/>
          </w:rPr>
          <w:fldChar w:fldCharType="separate"/>
        </w:r>
        <w:r>
          <w:rPr>
            <w:noProof/>
            <w:webHidden/>
          </w:rPr>
          <w:t>10</w:t>
        </w:r>
        <w:r>
          <w:rPr>
            <w:noProof/>
            <w:webHidden/>
          </w:rPr>
          <w:fldChar w:fldCharType="end"/>
        </w:r>
      </w:hyperlink>
    </w:p>
    <w:p w14:paraId="25CDEAD3" w14:textId="267B7C35" w:rsidR="006F6F15" w:rsidRDefault="006F6F15">
      <w:pPr>
        <w:pStyle w:val="Verzeichnis2"/>
        <w:tabs>
          <w:tab w:val="left" w:pos="960"/>
        </w:tabs>
        <w:rPr>
          <w:rFonts w:asciiTheme="minorHAnsi" w:eastAsiaTheme="minorEastAsia" w:hAnsiTheme="minorHAnsi"/>
          <w:noProof/>
          <w:sz w:val="24"/>
          <w:szCs w:val="24"/>
          <w:lang w:eastAsia="de-CH"/>
        </w:rPr>
      </w:pPr>
      <w:hyperlink w:anchor="_Toc178933555" w:history="1">
        <w:r w:rsidRPr="00087862">
          <w:rPr>
            <w:rStyle w:val="Hyperlink"/>
            <w:noProof/>
          </w:rPr>
          <w:t>2.8</w:t>
        </w:r>
        <w:r>
          <w:rPr>
            <w:rFonts w:asciiTheme="minorHAnsi" w:eastAsiaTheme="minorEastAsia" w:hAnsiTheme="minorHAnsi"/>
            <w:noProof/>
            <w:sz w:val="24"/>
            <w:szCs w:val="24"/>
            <w:lang w:eastAsia="de-CH"/>
          </w:rPr>
          <w:tab/>
        </w:r>
        <w:r w:rsidRPr="00087862">
          <w:rPr>
            <w:rStyle w:val="Hyperlink"/>
            <w:noProof/>
          </w:rPr>
          <w:t>Kompilierte und interpretierte Sprachen</w:t>
        </w:r>
        <w:r>
          <w:rPr>
            <w:noProof/>
            <w:webHidden/>
          </w:rPr>
          <w:tab/>
        </w:r>
        <w:r>
          <w:rPr>
            <w:noProof/>
            <w:webHidden/>
          </w:rPr>
          <w:fldChar w:fldCharType="begin"/>
        </w:r>
        <w:r>
          <w:rPr>
            <w:noProof/>
            <w:webHidden/>
          </w:rPr>
          <w:instrText xml:space="preserve"> PAGEREF _Toc178933555 \h </w:instrText>
        </w:r>
        <w:r>
          <w:rPr>
            <w:noProof/>
            <w:webHidden/>
          </w:rPr>
        </w:r>
        <w:r>
          <w:rPr>
            <w:noProof/>
            <w:webHidden/>
          </w:rPr>
          <w:fldChar w:fldCharType="separate"/>
        </w:r>
        <w:r>
          <w:rPr>
            <w:noProof/>
            <w:webHidden/>
          </w:rPr>
          <w:t>10</w:t>
        </w:r>
        <w:r>
          <w:rPr>
            <w:noProof/>
            <w:webHidden/>
          </w:rPr>
          <w:fldChar w:fldCharType="end"/>
        </w:r>
      </w:hyperlink>
    </w:p>
    <w:p w14:paraId="67B678B1" w14:textId="582B0AE3" w:rsidR="006F6F15" w:rsidRDefault="006F6F15">
      <w:pPr>
        <w:pStyle w:val="Verzeichnis1"/>
        <w:tabs>
          <w:tab w:val="left" w:pos="440"/>
        </w:tabs>
        <w:rPr>
          <w:rFonts w:asciiTheme="minorHAnsi" w:eastAsiaTheme="minorEastAsia" w:hAnsiTheme="minorHAnsi"/>
          <w:noProof/>
          <w:sz w:val="24"/>
          <w:szCs w:val="24"/>
          <w:lang w:eastAsia="de-CH"/>
        </w:rPr>
      </w:pPr>
      <w:hyperlink w:anchor="_Toc178933556" w:history="1">
        <w:r w:rsidRPr="00087862">
          <w:rPr>
            <w:rStyle w:val="Hyperlink"/>
            <w:noProof/>
          </w:rPr>
          <w:t>3</w:t>
        </w:r>
        <w:r>
          <w:rPr>
            <w:rFonts w:asciiTheme="minorHAnsi" w:eastAsiaTheme="minorEastAsia" w:hAnsiTheme="minorHAnsi"/>
            <w:noProof/>
            <w:sz w:val="24"/>
            <w:szCs w:val="24"/>
            <w:lang w:eastAsia="de-CH"/>
          </w:rPr>
          <w:tab/>
        </w:r>
        <w:r w:rsidRPr="00087862">
          <w:rPr>
            <w:rStyle w:val="Hyperlink"/>
            <w:noProof/>
          </w:rPr>
          <w:t>Praktische Umsetzung</w:t>
        </w:r>
        <w:r>
          <w:rPr>
            <w:noProof/>
            <w:webHidden/>
          </w:rPr>
          <w:tab/>
        </w:r>
        <w:r>
          <w:rPr>
            <w:noProof/>
            <w:webHidden/>
          </w:rPr>
          <w:fldChar w:fldCharType="begin"/>
        </w:r>
        <w:r>
          <w:rPr>
            <w:noProof/>
            <w:webHidden/>
          </w:rPr>
          <w:instrText xml:space="preserve"> PAGEREF _Toc178933556 \h </w:instrText>
        </w:r>
        <w:r>
          <w:rPr>
            <w:noProof/>
            <w:webHidden/>
          </w:rPr>
        </w:r>
        <w:r>
          <w:rPr>
            <w:noProof/>
            <w:webHidden/>
          </w:rPr>
          <w:fldChar w:fldCharType="separate"/>
        </w:r>
        <w:r>
          <w:rPr>
            <w:noProof/>
            <w:webHidden/>
          </w:rPr>
          <w:t>11</w:t>
        </w:r>
        <w:r>
          <w:rPr>
            <w:noProof/>
            <w:webHidden/>
          </w:rPr>
          <w:fldChar w:fldCharType="end"/>
        </w:r>
      </w:hyperlink>
    </w:p>
    <w:p w14:paraId="5E41088C" w14:textId="187F2006" w:rsidR="006F6F15" w:rsidRDefault="006F6F15">
      <w:pPr>
        <w:pStyle w:val="Verzeichnis2"/>
        <w:tabs>
          <w:tab w:val="left" w:pos="960"/>
        </w:tabs>
        <w:rPr>
          <w:rFonts w:asciiTheme="minorHAnsi" w:eastAsiaTheme="minorEastAsia" w:hAnsiTheme="minorHAnsi"/>
          <w:noProof/>
          <w:sz w:val="24"/>
          <w:szCs w:val="24"/>
          <w:lang w:eastAsia="de-CH"/>
        </w:rPr>
      </w:pPr>
      <w:hyperlink w:anchor="_Toc178933557" w:history="1">
        <w:r w:rsidRPr="00087862">
          <w:rPr>
            <w:rStyle w:val="Hyperlink"/>
            <w:noProof/>
          </w:rPr>
          <w:t>3.1</w:t>
        </w:r>
        <w:r>
          <w:rPr>
            <w:rFonts w:asciiTheme="minorHAnsi" w:eastAsiaTheme="minorEastAsia" w:hAnsiTheme="minorHAnsi"/>
            <w:noProof/>
            <w:sz w:val="24"/>
            <w:szCs w:val="24"/>
            <w:lang w:eastAsia="de-CH"/>
          </w:rPr>
          <w:tab/>
        </w:r>
        <w:r w:rsidRPr="00087862">
          <w:rPr>
            <w:rStyle w:val="Hyperlink"/>
            <w:noProof/>
          </w:rPr>
          <w:t>Bit-Format</w:t>
        </w:r>
        <w:r>
          <w:rPr>
            <w:noProof/>
            <w:webHidden/>
          </w:rPr>
          <w:tab/>
        </w:r>
        <w:r>
          <w:rPr>
            <w:noProof/>
            <w:webHidden/>
          </w:rPr>
          <w:fldChar w:fldCharType="begin"/>
        </w:r>
        <w:r>
          <w:rPr>
            <w:noProof/>
            <w:webHidden/>
          </w:rPr>
          <w:instrText xml:space="preserve"> PAGEREF _Toc178933557 \h </w:instrText>
        </w:r>
        <w:r>
          <w:rPr>
            <w:noProof/>
            <w:webHidden/>
          </w:rPr>
        </w:r>
        <w:r>
          <w:rPr>
            <w:noProof/>
            <w:webHidden/>
          </w:rPr>
          <w:fldChar w:fldCharType="separate"/>
        </w:r>
        <w:r>
          <w:rPr>
            <w:noProof/>
            <w:webHidden/>
          </w:rPr>
          <w:t>11</w:t>
        </w:r>
        <w:r>
          <w:rPr>
            <w:noProof/>
            <w:webHidden/>
          </w:rPr>
          <w:fldChar w:fldCharType="end"/>
        </w:r>
      </w:hyperlink>
    </w:p>
    <w:p w14:paraId="7FF1D26D" w14:textId="0223A433" w:rsidR="006F6F15" w:rsidRDefault="006F6F15">
      <w:pPr>
        <w:pStyle w:val="Verzeichnis2"/>
        <w:tabs>
          <w:tab w:val="left" w:pos="960"/>
        </w:tabs>
        <w:rPr>
          <w:rFonts w:asciiTheme="minorHAnsi" w:eastAsiaTheme="minorEastAsia" w:hAnsiTheme="minorHAnsi"/>
          <w:noProof/>
          <w:sz w:val="24"/>
          <w:szCs w:val="24"/>
          <w:lang w:eastAsia="de-CH"/>
        </w:rPr>
      </w:pPr>
      <w:hyperlink w:anchor="_Toc178933558" w:history="1">
        <w:r w:rsidRPr="00087862">
          <w:rPr>
            <w:rStyle w:val="Hyperlink"/>
            <w:noProof/>
          </w:rPr>
          <w:t>3.2</w:t>
        </w:r>
        <w:r>
          <w:rPr>
            <w:rFonts w:asciiTheme="minorHAnsi" w:eastAsiaTheme="minorEastAsia" w:hAnsiTheme="minorHAnsi"/>
            <w:noProof/>
            <w:sz w:val="24"/>
            <w:szCs w:val="24"/>
            <w:lang w:eastAsia="de-CH"/>
          </w:rPr>
          <w:tab/>
        </w:r>
        <w:r w:rsidRPr="00087862">
          <w:rPr>
            <w:rStyle w:val="Hyperlink"/>
            <w:noProof/>
          </w:rPr>
          <w:t>Programm Ablauf</w:t>
        </w:r>
        <w:r>
          <w:rPr>
            <w:noProof/>
            <w:webHidden/>
          </w:rPr>
          <w:tab/>
        </w:r>
        <w:r>
          <w:rPr>
            <w:noProof/>
            <w:webHidden/>
          </w:rPr>
          <w:fldChar w:fldCharType="begin"/>
        </w:r>
        <w:r>
          <w:rPr>
            <w:noProof/>
            <w:webHidden/>
          </w:rPr>
          <w:instrText xml:space="preserve"> PAGEREF _Toc178933558 \h </w:instrText>
        </w:r>
        <w:r>
          <w:rPr>
            <w:noProof/>
            <w:webHidden/>
          </w:rPr>
        </w:r>
        <w:r>
          <w:rPr>
            <w:noProof/>
            <w:webHidden/>
          </w:rPr>
          <w:fldChar w:fldCharType="separate"/>
        </w:r>
        <w:r>
          <w:rPr>
            <w:noProof/>
            <w:webHidden/>
          </w:rPr>
          <w:t>12</w:t>
        </w:r>
        <w:r>
          <w:rPr>
            <w:noProof/>
            <w:webHidden/>
          </w:rPr>
          <w:fldChar w:fldCharType="end"/>
        </w:r>
      </w:hyperlink>
    </w:p>
    <w:p w14:paraId="7B228B31" w14:textId="68245E89" w:rsidR="006F6F15" w:rsidRDefault="006F6F15">
      <w:pPr>
        <w:pStyle w:val="Verzeichnis2"/>
        <w:tabs>
          <w:tab w:val="left" w:pos="960"/>
        </w:tabs>
        <w:rPr>
          <w:rFonts w:asciiTheme="minorHAnsi" w:eastAsiaTheme="minorEastAsia" w:hAnsiTheme="minorHAnsi"/>
          <w:noProof/>
          <w:sz w:val="24"/>
          <w:szCs w:val="24"/>
          <w:lang w:eastAsia="de-CH"/>
        </w:rPr>
      </w:pPr>
      <w:hyperlink w:anchor="_Toc178933559" w:history="1">
        <w:r w:rsidRPr="00087862">
          <w:rPr>
            <w:rStyle w:val="Hyperlink"/>
            <w:noProof/>
          </w:rPr>
          <w:t>3.3</w:t>
        </w:r>
        <w:r>
          <w:rPr>
            <w:rFonts w:asciiTheme="minorHAnsi" w:eastAsiaTheme="minorEastAsia" w:hAnsiTheme="minorHAnsi"/>
            <w:noProof/>
            <w:sz w:val="24"/>
            <w:szCs w:val="24"/>
            <w:lang w:eastAsia="de-CH"/>
          </w:rPr>
          <w:tab/>
        </w:r>
        <w:r w:rsidRPr="00087862">
          <w:rPr>
            <w:rStyle w:val="Hyperlink"/>
            <w:noProof/>
          </w:rPr>
          <w:t>Limitationen des Vorgang</w:t>
        </w:r>
        <w:r>
          <w:rPr>
            <w:noProof/>
            <w:webHidden/>
          </w:rPr>
          <w:tab/>
        </w:r>
        <w:r>
          <w:rPr>
            <w:noProof/>
            <w:webHidden/>
          </w:rPr>
          <w:fldChar w:fldCharType="begin"/>
        </w:r>
        <w:r>
          <w:rPr>
            <w:noProof/>
            <w:webHidden/>
          </w:rPr>
          <w:instrText xml:space="preserve"> PAGEREF _Toc178933559 \h </w:instrText>
        </w:r>
        <w:r>
          <w:rPr>
            <w:noProof/>
            <w:webHidden/>
          </w:rPr>
        </w:r>
        <w:r>
          <w:rPr>
            <w:noProof/>
            <w:webHidden/>
          </w:rPr>
          <w:fldChar w:fldCharType="separate"/>
        </w:r>
        <w:r>
          <w:rPr>
            <w:noProof/>
            <w:webHidden/>
          </w:rPr>
          <w:t>14</w:t>
        </w:r>
        <w:r>
          <w:rPr>
            <w:noProof/>
            <w:webHidden/>
          </w:rPr>
          <w:fldChar w:fldCharType="end"/>
        </w:r>
      </w:hyperlink>
    </w:p>
    <w:p w14:paraId="7742D0B5" w14:textId="018D44EF" w:rsidR="006F6F15" w:rsidRDefault="006F6F15">
      <w:pPr>
        <w:pStyle w:val="Verzeichnis2"/>
        <w:tabs>
          <w:tab w:val="left" w:pos="960"/>
        </w:tabs>
        <w:rPr>
          <w:rFonts w:asciiTheme="minorHAnsi" w:eastAsiaTheme="minorEastAsia" w:hAnsiTheme="minorHAnsi"/>
          <w:noProof/>
          <w:sz w:val="24"/>
          <w:szCs w:val="24"/>
          <w:lang w:eastAsia="de-CH"/>
        </w:rPr>
      </w:pPr>
      <w:hyperlink w:anchor="_Toc178933560" w:history="1">
        <w:r w:rsidRPr="00087862">
          <w:rPr>
            <w:rStyle w:val="Hyperlink"/>
            <w:noProof/>
          </w:rPr>
          <w:t>3.4</w:t>
        </w:r>
        <w:r>
          <w:rPr>
            <w:rFonts w:asciiTheme="minorHAnsi" w:eastAsiaTheme="minorEastAsia" w:hAnsiTheme="minorHAnsi"/>
            <w:noProof/>
            <w:sz w:val="24"/>
            <w:szCs w:val="24"/>
            <w:lang w:eastAsia="de-CH"/>
          </w:rPr>
          <w:tab/>
        </w:r>
        <w:r w:rsidRPr="00087862">
          <w:rPr>
            <w:rStyle w:val="Hyperlink"/>
            <w:noProof/>
          </w:rPr>
          <w:t>Programmierentscheidungen</w:t>
        </w:r>
        <w:r>
          <w:rPr>
            <w:noProof/>
            <w:webHidden/>
          </w:rPr>
          <w:tab/>
        </w:r>
        <w:r>
          <w:rPr>
            <w:noProof/>
            <w:webHidden/>
          </w:rPr>
          <w:fldChar w:fldCharType="begin"/>
        </w:r>
        <w:r>
          <w:rPr>
            <w:noProof/>
            <w:webHidden/>
          </w:rPr>
          <w:instrText xml:space="preserve"> PAGEREF _Toc178933560 \h </w:instrText>
        </w:r>
        <w:r>
          <w:rPr>
            <w:noProof/>
            <w:webHidden/>
          </w:rPr>
        </w:r>
        <w:r>
          <w:rPr>
            <w:noProof/>
            <w:webHidden/>
          </w:rPr>
          <w:fldChar w:fldCharType="separate"/>
        </w:r>
        <w:r>
          <w:rPr>
            <w:noProof/>
            <w:webHidden/>
          </w:rPr>
          <w:t>15</w:t>
        </w:r>
        <w:r>
          <w:rPr>
            <w:noProof/>
            <w:webHidden/>
          </w:rPr>
          <w:fldChar w:fldCharType="end"/>
        </w:r>
      </w:hyperlink>
    </w:p>
    <w:p w14:paraId="594D9DF9" w14:textId="6F325596" w:rsidR="006F6F15" w:rsidRDefault="006F6F15">
      <w:pPr>
        <w:pStyle w:val="Verzeichnis1"/>
        <w:tabs>
          <w:tab w:val="left" w:pos="440"/>
        </w:tabs>
        <w:rPr>
          <w:rFonts w:asciiTheme="minorHAnsi" w:eastAsiaTheme="minorEastAsia" w:hAnsiTheme="minorHAnsi"/>
          <w:noProof/>
          <w:sz w:val="24"/>
          <w:szCs w:val="24"/>
          <w:lang w:eastAsia="de-CH"/>
        </w:rPr>
      </w:pPr>
      <w:hyperlink w:anchor="_Toc178933561" w:history="1">
        <w:r w:rsidRPr="00087862">
          <w:rPr>
            <w:rStyle w:val="Hyperlink"/>
            <w:noProof/>
          </w:rPr>
          <w:t>4</w:t>
        </w:r>
        <w:r>
          <w:rPr>
            <w:rFonts w:asciiTheme="minorHAnsi" w:eastAsiaTheme="minorEastAsia" w:hAnsiTheme="minorHAnsi"/>
            <w:noProof/>
            <w:sz w:val="24"/>
            <w:szCs w:val="24"/>
            <w:lang w:eastAsia="de-CH"/>
          </w:rPr>
          <w:tab/>
        </w:r>
        <w:r w:rsidRPr="00087862">
          <w:rPr>
            <w:rStyle w:val="Hyperlink"/>
            <w:noProof/>
          </w:rPr>
          <w:t>Auswertung</w:t>
        </w:r>
        <w:r>
          <w:rPr>
            <w:noProof/>
            <w:webHidden/>
          </w:rPr>
          <w:tab/>
        </w:r>
        <w:r>
          <w:rPr>
            <w:noProof/>
            <w:webHidden/>
          </w:rPr>
          <w:fldChar w:fldCharType="begin"/>
        </w:r>
        <w:r>
          <w:rPr>
            <w:noProof/>
            <w:webHidden/>
          </w:rPr>
          <w:instrText xml:space="preserve"> PAGEREF _Toc178933561 \h </w:instrText>
        </w:r>
        <w:r>
          <w:rPr>
            <w:noProof/>
            <w:webHidden/>
          </w:rPr>
        </w:r>
        <w:r>
          <w:rPr>
            <w:noProof/>
            <w:webHidden/>
          </w:rPr>
          <w:fldChar w:fldCharType="separate"/>
        </w:r>
        <w:r>
          <w:rPr>
            <w:noProof/>
            <w:webHidden/>
          </w:rPr>
          <w:t>17</w:t>
        </w:r>
        <w:r>
          <w:rPr>
            <w:noProof/>
            <w:webHidden/>
          </w:rPr>
          <w:fldChar w:fldCharType="end"/>
        </w:r>
      </w:hyperlink>
    </w:p>
    <w:p w14:paraId="11B23ACB" w14:textId="0FBAC9ED" w:rsidR="006F6F15" w:rsidRDefault="006F6F15">
      <w:pPr>
        <w:pStyle w:val="Verzeichnis2"/>
        <w:tabs>
          <w:tab w:val="left" w:pos="960"/>
        </w:tabs>
        <w:rPr>
          <w:rFonts w:asciiTheme="minorHAnsi" w:eastAsiaTheme="minorEastAsia" w:hAnsiTheme="minorHAnsi"/>
          <w:noProof/>
          <w:sz w:val="24"/>
          <w:szCs w:val="24"/>
          <w:lang w:eastAsia="de-CH"/>
        </w:rPr>
      </w:pPr>
      <w:hyperlink w:anchor="_Toc178933562" w:history="1">
        <w:r w:rsidRPr="00087862">
          <w:rPr>
            <w:rStyle w:val="Hyperlink"/>
            <w:noProof/>
          </w:rPr>
          <w:t>4.1</w:t>
        </w:r>
        <w:r>
          <w:rPr>
            <w:rFonts w:asciiTheme="minorHAnsi" w:eastAsiaTheme="minorEastAsia" w:hAnsiTheme="minorHAnsi"/>
            <w:noProof/>
            <w:sz w:val="24"/>
            <w:szCs w:val="24"/>
            <w:lang w:eastAsia="de-CH"/>
          </w:rPr>
          <w:tab/>
        </w:r>
        <w:r w:rsidRPr="00087862">
          <w:rPr>
            <w:rStyle w:val="Hyperlink"/>
            <w:noProof/>
          </w:rPr>
          <w:t>MSE und PSNR</w:t>
        </w:r>
        <w:r>
          <w:rPr>
            <w:noProof/>
            <w:webHidden/>
          </w:rPr>
          <w:tab/>
        </w:r>
        <w:r>
          <w:rPr>
            <w:noProof/>
            <w:webHidden/>
          </w:rPr>
          <w:fldChar w:fldCharType="begin"/>
        </w:r>
        <w:r>
          <w:rPr>
            <w:noProof/>
            <w:webHidden/>
          </w:rPr>
          <w:instrText xml:space="preserve"> PAGEREF _Toc178933562 \h </w:instrText>
        </w:r>
        <w:r>
          <w:rPr>
            <w:noProof/>
            <w:webHidden/>
          </w:rPr>
        </w:r>
        <w:r>
          <w:rPr>
            <w:noProof/>
            <w:webHidden/>
          </w:rPr>
          <w:fldChar w:fldCharType="separate"/>
        </w:r>
        <w:r>
          <w:rPr>
            <w:noProof/>
            <w:webHidden/>
          </w:rPr>
          <w:t>17</w:t>
        </w:r>
        <w:r>
          <w:rPr>
            <w:noProof/>
            <w:webHidden/>
          </w:rPr>
          <w:fldChar w:fldCharType="end"/>
        </w:r>
      </w:hyperlink>
    </w:p>
    <w:p w14:paraId="7D862F58" w14:textId="622903D1" w:rsidR="006F6F15" w:rsidRDefault="006F6F15">
      <w:pPr>
        <w:pStyle w:val="Verzeichnis2"/>
        <w:tabs>
          <w:tab w:val="left" w:pos="960"/>
        </w:tabs>
        <w:rPr>
          <w:rFonts w:asciiTheme="minorHAnsi" w:eastAsiaTheme="minorEastAsia" w:hAnsiTheme="minorHAnsi"/>
          <w:noProof/>
          <w:sz w:val="24"/>
          <w:szCs w:val="24"/>
          <w:lang w:eastAsia="de-CH"/>
        </w:rPr>
      </w:pPr>
      <w:hyperlink w:anchor="_Toc178933563" w:history="1">
        <w:r w:rsidRPr="00087862">
          <w:rPr>
            <w:rStyle w:val="Hyperlink"/>
            <w:noProof/>
          </w:rPr>
          <w:t>4.2</w:t>
        </w:r>
        <w:r>
          <w:rPr>
            <w:rFonts w:asciiTheme="minorHAnsi" w:eastAsiaTheme="minorEastAsia" w:hAnsiTheme="minorHAnsi"/>
            <w:noProof/>
            <w:sz w:val="24"/>
            <w:szCs w:val="24"/>
            <w:lang w:eastAsia="de-CH"/>
          </w:rPr>
          <w:tab/>
        </w:r>
        <w:r w:rsidRPr="00087862">
          <w:rPr>
            <w:rStyle w:val="Hyperlink"/>
            <w:noProof/>
          </w:rPr>
          <w:t>Messungen</w:t>
        </w:r>
        <w:r>
          <w:rPr>
            <w:noProof/>
            <w:webHidden/>
          </w:rPr>
          <w:tab/>
        </w:r>
        <w:r>
          <w:rPr>
            <w:noProof/>
            <w:webHidden/>
          </w:rPr>
          <w:fldChar w:fldCharType="begin"/>
        </w:r>
        <w:r>
          <w:rPr>
            <w:noProof/>
            <w:webHidden/>
          </w:rPr>
          <w:instrText xml:space="preserve"> PAGEREF _Toc178933563 \h </w:instrText>
        </w:r>
        <w:r>
          <w:rPr>
            <w:noProof/>
            <w:webHidden/>
          </w:rPr>
        </w:r>
        <w:r>
          <w:rPr>
            <w:noProof/>
            <w:webHidden/>
          </w:rPr>
          <w:fldChar w:fldCharType="separate"/>
        </w:r>
        <w:r>
          <w:rPr>
            <w:noProof/>
            <w:webHidden/>
          </w:rPr>
          <w:t>18</w:t>
        </w:r>
        <w:r>
          <w:rPr>
            <w:noProof/>
            <w:webHidden/>
          </w:rPr>
          <w:fldChar w:fldCharType="end"/>
        </w:r>
      </w:hyperlink>
    </w:p>
    <w:p w14:paraId="1FD34C9D" w14:textId="2959E24C" w:rsidR="006F6F15" w:rsidRDefault="006F6F15">
      <w:pPr>
        <w:pStyle w:val="Verzeichnis2"/>
        <w:tabs>
          <w:tab w:val="left" w:pos="960"/>
        </w:tabs>
        <w:rPr>
          <w:rFonts w:asciiTheme="minorHAnsi" w:eastAsiaTheme="minorEastAsia" w:hAnsiTheme="minorHAnsi"/>
          <w:noProof/>
          <w:sz w:val="24"/>
          <w:szCs w:val="24"/>
          <w:lang w:eastAsia="de-CH"/>
        </w:rPr>
      </w:pPr>
      <w:hyperlink w:anchor="_Toc178933564" w:history="1">
        <w:r w:rsidRPr="00087862">
          <w:rPr>
            <w:rStyle w:val="Hyperlink"/>
            <w:noProof/>
          </w:rPr>
          <w:t>4.3</w:t>
        </w:r>
        <w:r>
          <w:rPr>
            <w:rFonts w:asciiTheme="minorHAnsi" w:eastAsiaTheme="minorEastAsia" w:hAnsiTheme="minorHAnsi"/>
            <w:noProof/>
            <w:sz w:val="24"/>
            <w:szCs w:val="24"/>
            <w:lang w:eastAsia="de-CH"/>
          </w:rPr>
          <w:tab/>
        </w:r>
        <w:r w:rsidRPr="00087862">
          <w:rPr>
            <w:rStyle w:val="Hyperlink"/>
            <w:noProof/>
          </w:rPr>
          <w:t>Analyse</w:t>
        </w:r>
        <w:r>
          <w:rPr>
            <w:noProof/>
            <w:webHidden/>
          </w:rPr>
          <w:tab/>
        </w:r>
        <w:r>
          <w:rPr>
            <w:noProof/>
            <w:webHidden/>
          </w:rPr>
          <w:fldChar w:fldCharType="begin"/>
        </w:r>
        <w:r>
          <w:rPr>
            <w:noProof/>
            <w:webHidden/>
          </w:rPr>
          <w:instrText xml:space="preserve"> PAGEREF _Toc178933564 \h </w:instrText>
        </w:r>
        <w:r>
          <w:rPr>
            <w:noProof/>
            <w:webHidden/>
          </w:rPr>
        </w:r>
        <w:r>
          <w:rPr>
            <w:noProof/>
            <w:webHidden/>
          </w:rPr>
          <w:fldChar w:fldCharType="separate"/>
        </w:r>
        <w:r>
          <w:rPr>
            <w:noProof/>
            <w:webHidden/>
          </w:rPr>
          <w:t>19</w:t>
        </w:r>
        <w:r>
          <w:rPr>
            <w:noProof/>
            <w:webHidden/>
          </w:rPr>
          <w:fldChar w:fldCharType="end"/>
        </w:r>
      </w:hyperlink>
    </w:p>
    <w:p w14:paraId="082EF071" w14:textId="7A760BD7" w:rsidR="006F6F15" w:rsidRDefault="006F6F15">
      <w:pPr>
        <w:pStyle w:val="Verzeichnis1"/>
        <w:tabs>
          <w:tab w:val="left" w:pos="440"/>
        </w:tabs>
        <w:rPr>
          <w:rFonts w:asciiTheme="minorHAnsi" w:eastAsiaTheme="minorEastAsia" w:hAnsiTheme="minorHAnsi"/>
          <w:noProof/>
          <w:sz w:val="24"/>
          <w:szCs w:val="24"/>
          <w:lang w:eastAsia="de-CH"/>
        </w:rPr>
      </w:pPr>
      <w:hyperlink w:anchor="_Toc178933565" w:history="1">
        <w:r w:rsidRPr="00087862">
          <w:rPr>
            <w:rStyle w:val="Hyperlink"/>
            <w:noProof/>
          </w:rPr>
          <w:t>5</w:t>
        </w:r>
        <w:r>
          <w:rPr>
            <w:rFonts w:asciiTheme="minorHAnsi" w:eastAsiaTheme="minorEastAsia" w:hAnsiTheme="minorHAnsi"/>
            <w:noProof/>
            <w:sz w:val="24"/>
            <w:szCs w:val="24"/>
            <w:lang w:eastAsia="de-CH"/>
          </w:rPr>
          <w:tab/>
        </w:r>
        <w:r w:rsidRPr="00087862">
          <w:rPr>
            <w:rStyle w:val="Hyperlink"/>
            <w:noProof/>
          </w:rPr>
          <w:t>Diskussion</w:t>
        </w:r>
        <w:r>
          <w:rPr>
            <w:noProof/>
            <w:webHidden/>
          </w:rPr>
          <w:tab/>
        </w:r>
        <w:r>
          <w:rPr>
            <w:noProof/>
            <w:webHidden/>
          </w:rPr>
          <w:fldChar w:fldCharType="begin"/>
        </w:r>
        <w:r>
          <w:rPr>
            <w:noProof/>
            <w:webHidden/>
          </w:rPr>
          <w:instrText xml:space="preserve"> PAGEREF _Toc178933565 \h </w:instrText>
        </w:r>
        <w:r>
          <w:rPr>
            <w:noProof/>
            <w:webHidden/>
          </w:rPr>
        </w:r>
        <w:r>
          <w:rPr>
            <w:noProof/>
            <w:webHidden/>
          </w:rPr>
          <w:fldChar w:fldCharType="separate"/>
        </w:r>
        <w:r>
          <w:rPr>
            <w:noProof/>
            <w:webHidden/>
          </w:rPr>
          <w:t>22</w:t>
        </w:r>
        <w:r>
          <w:rPr>
            <w:noProof/>
            <w:webHidden/>
          </w:rPr>
          <w:fldChar w:fldCharType="end"/>
        </w:r>
      </w:hyperlink>
    </w:p>
    <w:p w14:paraId="0BCAC485" w14:textId="02332A7D" w:rsidR="006F6F15" w:rsidRDefault="006F6F15">
      <w:pPr>
        <w:pStyle w:val="Verzeichnis2"/>
        <w:tabs>
          <w:tab w:val="left" w:pos="960"/>
        </w:tabs>
        <w:rPr>
          <w:rFonts w:asciiTheme="minorHAnsi" w:eastAsiaTheme="minorEastAsia" w:hAnsiTheme="minorHAnsi"/>
          <w:noProof/>
          <w:sz w:val="24"/>
          <w:szCs w:val="24"/>
          <w:lang w:eastAsia="de-CH"/>
        </w:rPr>
      </w:pPr>
      <w:hyperlink w:anchor="_Toc178933566" w:history="1">
        <w:r w:rsidRPr="00087862">
          <w:rPr>
            <w:rStyle w:val="Hyperlink"/>
            <w:noProof/>
          </w:rPr>
          <w:t>5.1</w:t>
        </w:r>
        <w:r>
          <w:rPr>
            <w:rFonts w:asciiTheme="minorHAnsi" w:eastAsiaTheme="minorEastAsia" w:hAnsiTheme="minorHAnsi"/>
            <w:noProof/>
            <w:sz w:val="24"/>
            <w:szCs w:val="24"/>
            <w:lang w:eastAsia="de-CH"/>
          </w:rPr>
          <w:tab/>
        </w:r>
        <w:r w:rsidRPr="00087862">
          <w:rPr>
            <w:rStyle w:val="Hyperlink"/>
            <w:noProof/>
          </w:rPr>
          <w:t>Resultate</w:t>
        </w:r>
        <w:r>
          <w:rPr>
            <w:noProof/>
            <w:webHidden/>
          </w:rPr>
          <w:tab/>
        </w:r>
        <w:r>
          <w:rPr>
            <w:noProof/>
            <w:webHidden/>
          </w:rPr>
          <w:fldChar w:fldCharType="begin"/>
        </w:r>
        <w:r>
          <w:rPr>
            <w:noProof/>
            <w:webHidden/>
          </w:rPr>
          <w:instrText xml:space="preserve"> PAGEREF _Toc178933566 \h </w:instrText>
        </w:r>
        <w:r>
          <w:rPr>
            <w:noProof/>
            <w:webHidden/>
          </w:rPr>
        </w:r>
        <w:r>
          <w:rPr>
            <w:noProof/>
            <w:webHidden/>
          </w:rPr>
          <w:fldChar w:fldCharType="separate"/>
        </w:r>
        <w:r>
          <w:rPr>
            <w:noProof/>
            <w:webHidden/>
          </w:rPr>
          <w:t>22</w:t>
        </w:r>
        <w:r>
          <w:rPr>
            <w:noProof/>
            <w:webHidden/>
          </w:rPr>
          <w:fldChar w:fldCharType="end"/>
        </w:r>
      </w:hyperlink>
    </w:p>
    <w:p w14:paraId="7CE1CEE5" w14:textId="5BA6C4BE" w:rsidR="006F6F15" w:rsidRDefault="006F6F15">
      <w:pPr>
        <w:pStyle w:val="Verzeichnis2"/>
        <w:tabs>
          <w:tab w:val="left" w:pos="960"/>
        </w:tabs>
        <w:rPr>
          <w:rFonts w:asciiTheme="minorHAnsi" w:eastAsiaTheme="minorEastAsia" w:hAnsiTheme="minorHAnsi"/>
          <w:noProof/>
          <w:sz w:val="24"/>
          <w:szCs w:val="24"/>
          <w:lang w:eastAsia="de-CH"/>
        </w:rPr>
      </w:pPr>
      <w:hyperlink w:anchor="_Toc178933567" w:history="1">
        <w:r w:rsidRPr="00087862">
          <w:rPr>
            <w:rStyle w:val="Hyperlink"/>
            <w:noProof/>
          </w:rPr>
          <w:t>5.2</w:t>
        </w:r>
        <w:r>
          <w:rPr>
            <w:rFonts w:asciiTheme="minorHAnsi" w:eastAsiaTheme="minorEastAsia" w:hAnsiTheme="minorHAnsi"/>
            <w:noProof/>
            <w:sz w:val="24"/>
            <w:szCs w:val="24"/>
            <w:lang w:eastAsia="de-CH"/>
          </w:rPr>
          <w:tab/>
        </w:r>
        <w:r w:rsidRPr="00087862">
          <w:rPr>
            <w:rStyle w:val="Hyperlink"/>
            <w:noProof/>
          </w:rPr>
          <w:t>Fehleranalyse</w:t>
        </w:r>
        <w:r>
          <w:rPr>
            <w:noProof/>
            <w:webHidden/>
          </w:rPr>
          <w:tab/>
        </w:r>
        <w:r>
          <w:rPr>
            <w:noProof/>
            <w:webHidden/>
          </w:rPr>
          <w:fldChar w:fldCharType="begin"/>
        </w:r>
        <w:r>
          <w:rPr>
            <w:noProof/>
            <w:webHidden/>
          </w:rPr>
          <w:instrText xml:space="preserve"> PAGEREF _Toc178933567 \h </w:instrText>
        </w:r>
        <w:r>
          <w:rPr>
            <w:noProof/>
            <w:webHidden/>
          </w:rPr>
        </w:r>
        <w:r>
          <w:rPr>
            <w:noProof/>
            <w:webHidden/>
          </w:rPr>
          <w:fldChar w:fldCharType="separate"/>
        </w:r>
        <w:r>
          <w:rPr>
            <w:noProof/>
            <w:webHidden/>
          </w:rPr>
          <w:t>23</w:t>
        </w:r>
        <w:r>
          <w:rPr>
            <w:noProof/>
            <w:webHidden/>
          </w:rPr>
          <w:fldChar w:fldCharType="end"/>
        </w:r>
      </w:hyperlink>
    </w:p>
    <w:p w14:paraId="7DCB2A50" w14:textId="32FD5F20" w:rsidR="006F6F15" w:rsidRDefault="006F6F15">
      <w:pPr>
        <w:pStyle w:val="Verzeichnis2"/>
        <w:tabs>
          <w:tab w:val="left" w:pos="960"/>
        </w:tabs>
        <w:rPr>
          <w:rFonts w:asciiTheme="minorHAnsi" w:eastAsiaTheme="minorEastAsia" w:hAnsiTheme="minorHAnsi"/>
          <w:noProof/>
          <w:sz w:val="24"/>
          <w:szCs w:val="24"/>
          <w:lang w:eastAsia="de-CH"/>
        </w:rPr>
      </w:pPr>
      <w:hyperlink w:anchor="_Toc178933568" w:history="1">
        <w:r w:rsidRPr="00087862">
          <w:rPr>
            <w:rStyle w:val="Hyperlink"/>
            <w:noProof/>
          </w:rPr>
          <w:t>5.3</w:t>
        </w:r>
        <w:r>
          <w:rPr>
            <w:rFonts w:asciiTheme="minorHAnsi" w:eastAsiaTheme="minorEastAsia" w:hAnsiTheme="minorHAnsi"/>
            <w:noProof/>
            <w:sz w:val="24"/>
            <w:szCs w:val="24"/>
            <w:lang w:eastAsia="de-CH"/>
          </w:rPr>
          <w:tab/>
        </w:r>
        <w:r w:rsidRPr="00087862">
          <w:rPr>
            <w:rStyle w:val="Hyperlink"/>
            <w:noProof/>
          </w:rPr>
          <w:t>Stärken des Programms</w:t>
        </w:r>
        <w:r>
          <w:rPr>
            <w:noProof/>
            <w:webHidden/>
          </w:rPr>
          <w:tab/>
        </w:r>
        <w:r>
          <w:rPr>
            <w:noProof/>
            <w:webHidden/>
          </w:rPr>
          <w:fldChar w:fldCharType="begin"/>
        </w:r>
        <w:r>
          <w:rPr>
            <w:noProof/>
            <w:webHidden/>
          </w:rPr>
          <w:instrText xml:space="preserve"> PAGEREF _Toc178933568 \h </w:instrText>
        </w:r>
        <w:r>
          <w:rPr>
            <w:noProof/>
            <w:webHidden/>
          </w:rPr>
        </w:r>
        <w:r>
          <w:rPr>
            <w:noProof/>
            <w:webHidden/>
          </w:rPr>
          <w:fldChar w:fldCharType="separate"/>
        </w:r>
        <w:r>
          <w:rPr>
            <w:noProof/>
            <w:webHidden/>
          </w:rPr>
          <w:t>23</w:t>
        </w:r>
        <w:r>
          <w:rPr>
            <w:noProof/>
            <w:webHidden/>
          </w:rPr>
          <w:fldChar w:fldCharType="end"/>
        </w:r>
      </w:hyperlink>
    </w:p>
    <w:p w14:paraId="76233A77" w14:textId="7B4CFEBE" w:rsidR="006F6F15" w:rsidRDefault="006F6F15">
      <w:pPr>
        <w:pStyle w:val="Verzeichnis2"/>
        <w:tabs>
          <w:tab w:val="left" w:pos="960"/>
        </w:tabs>
        <w:rPr>
          <w:rFonts w:asciiTheme="minorHAnsi" w:eastAsiaTheme="minorEastAsia" w:hAnsiTheme="minorHAnsi"/>
          <w:noProof/>
          <w:sz w:val="24"/>
          <w:szCs w:val="24"/>
          <w:lang w:eastAsia="de-CH"/>
        </w:rPr>
      </w:pPr>
      <w:hyperlink w:anchor="_Toc178933569" w:history="1">
        <w:r w:rsidRPr="00087862">
          <w:rPr>
            <w:rStyle w:val="Hyperlink"/>
            <w:noProof/>
          </w:rPr>
          <w:t>5.4</w:t>
        </w:r>
        <w:r>
          <w:rPr>
            <w:rFonts w:asciiTheme="minorHAnsi" w:eastAsiaTheme="minorEastAsia" w:hAnsiTheme="minorHAnsi"/>
            <w:noProof/>
            <w:sz w:val="24"/>
            <w:szCs w:val="24"/>
            <w:lang w:eastAsia="de-CH"/>
          </w:rPr>
          <w:tab/>
        </w:r>
        <w:r w:rsidRPr="00087862">
          <w:rPr>
            <w:rStyle w:val="Hyperlink"/>
            <w:noProof/>
          </w:rPr>
          <w:t>Schwächen des Programms</w:t>
        </w:r>
        <w:r>
          <w:rPr>
            <w:noProof/>
            <w:webHidden/>
          </w:rPr>
          <w:tab/>
        </w:r>
        <w:r>
          <w:rPr>
            <w:noProof/>
            <w:webHidden/>
          </w:rPr>
          <w:fldChar w:fldCharType="begin"/>
        </w:r>
        <w:r>
          <w:rPr>
            <w:noProof/>
            <w:webHidden/>
          </w:rPr>
          <w:instrText xml:space="preserve"> PAGEREF _Toc178933569 \h </w:instrText>
        </w:r>
        <w:r>
          <w:rPr>
            <w:noProof/>
            <w:webHidden/>
          </w:rPr>
        </w:r>
        <w:r>
          <w:rPr>
            <w:noProof/>
            <w:webHidden/>
          </w:rPr>
          <w:fldChar w:fldCharType="separate"/>
        </w:r>
        <w:r>
          <w:rPr>
            <w:noProof/>
            <w:webHidden/>
          </w:rPr>
          <w:t>24</w:t>
        </w:r>
        <w:r>
          <w:rPr>
            <w:noProof/>
            <w:webHidden/>
          </w:rPr>
          <w:fldChar w:fldCharType="end"/>
        </w:r>
      </w:hyperlink>
    </w:p>
    <w:p w14:paraId="4086EDBA" w14:textId="3AFD7D8F" w:rsidR="006F6F15" w:rsidRDefault="006F6F15">
      <w:pPr>
        <w:pStyle w:val="Verzeichnis2"/>
        <w:tabs>
          <w:tab w:val="left" w:pos="960"/>
        </w:tabs>
        <w:rPr>
          <w:rFonts w:asciiTheme="minorHAnsi" w:eastAsiaTheme="minorEastAsia" w:hAnsiTheme="minorHAnsi"/>
          <w:noProof/>
          <w:sz w:val="24"/>
          <w:szCs w:val="24"/>
          <w:lang w:eastAsia="de-CH"/>
        </w:rPr>
      </w:pPr>
      <w:hyperlink w:anchor="_Toc178933570" w:history="1">
        <w:r w:rsidRPr="00087862">
          <w:rPr>
            <w:rStyle w:val="Hyperlink"/>
            <w:noProof/>
          </w:rPr>
          <w:t>5.5</w:t>
        </w:r>
        <w:r>
          <w:rPr>
            <w:rFonts w:asciiTheme="minorHAnsi" w:eastAsiaTheme="minorEastAsia" w:hAnsiTheme="minorHAnsi"/>
            <w:noProof/>
            <w:sz w:val="24"/>
            <w:szCs w:val="24"/>
            <w:lang w:eastAsia="de-CH"/>
          </w:rPr>
          <w:tab/>
        </w:r>
        <w:r w:rsidRPr="00087862">
          <w:rPr>
            <w:rStyle w:val="Hyperlink"/>
            <w:noProof/>
          </w:rPr>
          <w:t>Mögliche Verbesserungen und Erweiterungen</w:t>
        </w:r>
        <w:r>
          <w:rPr>
            <w:noProof/>
            <w:webHidden/>
          </w:rPr>
          <w:tab/>
        </w:r>
        <w:r>
          <w:rPr>
            <w:noProof/>
            <w:webHidden/>
          </w:rPr>
          <w:fldChar w:fldCharType="begin"/>
        </w:r>
        <w:r>
          <w:rPr>
            <w:noProof/>
            <w:webHidden/>
          </w:rPr>
          <w:instrText xml:space="preserve"> PAGEREF _Toc178933570 \h </w:instrText>
        </w:r>
        <w:r>
          <w:rPr>
            <w:noProof/>
            <w:webHidden/>
          </w:rPr>
        </w:r>
        <w:r>
          <w:rPr>
            <w:noProof/>
            <w:webHidden/>
          </w:rPr>
          <w:fldChar w:fldCharType="separate"/>
        </w:r>
        <w:r>
          <w:rPr>
            <w:noProof/>
            <w:webHidden/>
          </w:rPr>
          <w:t>24</w:t>
        </w:r>
        <w:r>
          <w:rPr>
            <w:noProof/>
            <w:webHidden/>
          </w:rPr>
          <w:fldChar w:fldCharType="end"/>
        </w:r>
      </w:hyperlink>
    </w:p>
    <w:p w14:paraId="135AD436" w14:textId="28047B23" w:rsidR="006F6F15" w:rsidRDefault="006F6F15">
      <w:pPr>
        <w:pStyle w:val="Verzeichnis1"/>
        <w:tabs>
          <w:tab w:val="left" w:pos="440"/>
        </w:tabs>
        <w:rPr>
          <w:rFonts w:asciiTheme="minorHAnsi" w:eastAsiaTheme="minorEastAsia" w:hAnsiTheme="minorHAnsi"/>
          <w:noProof/>
          <w:sz w:val="24"/>
          <w:szCs w:val="24"/>
          <w:lang w:eastAsia="de-CH"/>
        </w:rPr>
      </w:pPr>
      <w:hyperlink w:anchor="_Toc178933571" w:history="1">
        <w:r w:rsidRPr="00087862">
          <w:rPr>
            <w:rStyle w:val="Hyperlink"/>
            <w:noProof/>
          </w:rPr>
          <w:t>6</w:t>
        </w:r>
        <w:r>
          <w:rPr>
            <w:rFonts w:asciiTheme="minorHAnsi" w:eastAsiaTheme="minorEastAsia" w:hAnsiTheme="minorHAnsi"/>
            <w:noProof/>
            <w:sz w:val="24"/>
            <w:szCs w:val="24"/>
            <w:lang w:eastAsia="de-CH"/>
          </w:rPr>
          <w:tab/>
        </w:r>
        <w:r w:rsidRPr="00087862">
          <w:rPr>
            <w:rStyle w:val="Hyperlink"/>
            <w:noProof/>
          </w:rPr>
          <w:t>Fazit</w:t>
        </w:r>
        <w:r>
          <w:rPr>
            <w:noProof/>
            <w:webHidden/>
          </w:rPr>
          <w:tab/>
        </w:r>
        <w:r>
          <w:rPr>
            <w:noProof/>
            <w:webHidden/>
          </w:rPr>
          <w:fldChar w:fldCharType="begin"/>
        </w:r>
        <w:r>
          <w:rPr>
            <w:noProof/>
            <w:webHidden/>
          </w:rPr>
          <w:instrText xml:space="preserve"> PAGEREF _Toc178933571 \h </w:instrText>
        </w:r>
        <w:r>
          <w:rPr>
            <w:noProof/>
            <w:webHidden/>
          </w:rPr>
        </w:r>
        <w:r>
          <w:rPr>
            <w:noProof/>
            <w:webHidden/>
          </w:rPr>
          <w:fldChar w:fldCharType="separate"/>
        </w:r>
        <w:r>
          <w:rPr>
            <w:noProof/>
            <w:webHidden/>
          </w:rPr>
          <w:t>27</w:t>
        </w:r>
        <w:r>
          <w:rPr>
            <w:noProof/>
            <w:webHidden/>
          </w:rPr>
          <w:fldChar w:fldCharType="end"/>
        </w:r>
      </w:hyperlink>
    </w:p>
    <w:p w14:paraId="1E8BD4B7" w14:textId="4E992096" w:rsidR="006F6F15" w:rsidRDefault="006F6F15">
      <w:pPr>
        <w:pStyle w:val="Verzeichnis1"/>
        <w:rPr>
          <w:rFonts w:asciiTheme="minorHAnsi" w:eastAsiaTheme="minorEastAsia" w:hAnsiTheme="minorHAnsi"/>
          <w:noProof/>
          <w:sz w:val="24"/>
          <w:szCs w:val="24"/>
          <w:lang w:eastAsia="de-CH"/>
        </w:rPr>
      </w:pPr>
      <w:hyperlink w:anchor="_Toc178933572" w:history="1">
        <w:r w:rsidRPr="00087862">
          <w:rPr>
            <w:rStyle w:val="Hyperlink"/>
            <w:noProof/>
          </w:rPr>
          <w:t>Literaturverzeichnis</w:t>
        </w:r>
        <w:r>
          <w:rPr>
            <w:noProof/>
            <w:webHidden/>
          </w:rPr>
          <w:tab/>
        </w:r>
        <w:r>
          <w:rPr>
            <w:noProof/>
            <w:webHidden/>
          </w:rPr>
          <w:fldChar w:fldCharType="begin"/>
        </w:r>
        <w:r>
          <w:rPr>
            <w:noProof/>
            <w:webHidden/>
          </w:rPr>
          <w:instrText xml:space="preserve"> PAGEREF _Toc178933572 \h </w:instrText>
        </w:r>
        <w:r>
          <w:rPr>
            <w:noProof/>
            <w:webHidden/>
          </w:rPr>
        </w:r>
        <w:r>
          <w:rPr>
            <w:noProof/>
            <w:webHidden/>
          </w:rPr>
          <w:fldChar w:fldCharType="separate"/>
        </w:r>
        <w:r>
          <w:rPr>
            <w:noProof/>
            <w:webHidden/>
          </w:rPr>
          <w:t>28</w:t>
        </w:r>
        <w:r>
          <w:rPr>
            <w:noProof/>
            <w:webHidden/>
          </w:rPr>
          <w:fldChar w:fldCharType="end"/>
        </w:r>
      </w:hyperlink>
    </w:p>
    <w:p w14:paraId="756C33B0" w14:textId="4A7073BD" w:rsidR="006F6F15" w:rsidRDefault="006F6F15">
      <w:pPr>
        <w:pStyle w:val="Verzeichnis1"/>
        <w:rPr>
          <w:rFonts w:asciiTheme="minorHAnsi" w:eastAsiaTheme="minorEastAsia" w:hAnsiTheme="minorHAnsi"/>
          <w:noProof/>
          <w:sz w:val="24"/>
          <w:szCs w:val="24"/>
          <w:lang w:eastAsia="de-CH"/>
        </w:rPr>
      </w:pPr>
      <w:hyperlink w:anchor="_Toc178933573" w:history="1">
        <w:r w:rsidRPr="00087862">
          <w:rPr>
            <w:rStyle w:val="Hyperlink"/>
            <w:noProof/>
          </w:rPr>
          <w:t>Abbildungsverzeichnis</w:t>
        </w:r>
        <w:r>
          <w:rPr>
            <w:noProof/>
            <w:webHidden/>
          </w:rPr>
          <w:tab/>
        </w:r>
        <w:r>
          <w:rPr>
            <w:noProof/>
            <w:webHidden/>
          </w:rPr>
          <w:fldChar w:fldCharType="begin"/>
        </w:r>
        <w:r>
          <w:rPr>
            <w:noProof/>
            <w:webHidden/>
          </w:rPr>
          <w:instrText xml:space="preserve"> PAGEREF _Toc178933573 \h </w:instrText>
        </w:r>
        <w:r>
          <w:rPr>
            <w:noProof/>
            <w:webHidden/>
          </w:rPr>
        </w:r>
        <w:r>
          <w:rPr>
            <w:noProof/>
            <w:webHidden/>
          </w:rPr>
          <w:fldChar w:fldCharType="separate"/>
        </w:r>
        <w:r>
          <w:rPr>
            <w:noProof/>
            <w:webHidden/>
          </w:rPr>
          <w:t>30</w:t>
        </w:r>
        <w:r>
          <w:rPr>
            <w:noProof/>
            <w:webHidden/>
          </w:rPr>
          <w:fldChar w:fldCharType="end"/>
        </w:r>
      </w:hyperlink>
    </w:p>
    <w:p w14:paraId="5307E484" w14:textId="4FEBAAF2" w:rsidR="006F6F15" w:rsidRDefault="006F6F15">
      <w:pPr>
        <w:pStyle w:val="Verzeichnis1"/>
        <w:rPr>
          <w:rFonts w:asciiTheme="minorHAnsi" w:eastAsiaTheme="minorEastAsia" w:hAnsiTheme="minorHAnsi"/>
          <w:noProof/>
          <w:sz w:val="24"/>
          <w:szCs w:val="24"/>
          <w:lang w:eastAsia="de-CH"/>
        </w:rPr>
      </w:pPr>
      <w:hyperlink w:anchor="_Toc178933574" w:history="1">
        <w:r w:rsidRPr="00087862">
          <w:rPr>
            <w:rStyle w:val="Hyperlink"/>
            <w:noProof/>
          </w:rPr>
          <w:t>Tabellenverzeichnis</w:t>
        </w:r>
        <w:r>
          <w:rPr>
            <w:noProof/>
            <w:webHidden/>
          </w:rPr>
          <w:tab/>
        </w:r>
        <w:r>
          <w:rPr>
            <w:noProof/>
            <w:webHidden/>
          </w:rPr>
          <w:fldChar w:fldCharType="begin"/>
        </w:r>
        <w:r>
          <w:rPr>
            <w:noProof/>
            <w:webHidden/>
          </w:rPr>
          <w:instrText xml:space="preserve"> PAGEREF _Toc178933574 \h </w:instrText>
        </w:r>
        <w:r>
          <w:rPr>
            <w:noProof/>
            <w:webHidden/>
          </w:rPr>
        </w:r>
        <w:r>
          <w:rPr>
            <w:noProof/>
            <w:webHidden/>
          </w:rPr>
          <w:fldChar w:fldCharType="separate"/>
        </w:r>
        <w:r>
          <w:rPr>
            <w:noProof/>
            <w:webHidden/>
          </w:rPr>
          <w:t>30</w:t>
        </w:r>
        <w:r>
          <w:rPr>
            <w:noProof/>
            <w:webHidden/>
          </w:rPr>
          <w:fldChar w:fldCharType="end"/>
        </w:r>
      </w:hyperlink>
    </w:p>
    <w:p w14:paraId="70D68646" w14:textId="59A35443" w:rsidR="006F6F15" w:rsidRDefault="006F6F15">
      <w:pPr>
        <w:pStyle w:val="Verzeichnis1"/>
        <w:rPr>
          <w:rFonts w:asciiTheme="minorHAnsi" w:eastAsiaTheme="minorEastAsia" w:hAnsiTheme="minorHAnsi"/>
          <w:noProof/>
          <w:sz w:val="24"/>
          <w:szCs w:val="24"/>
          <w:lang w:eastAsia="de-CH"/>
        </w:rPr>
      </w:pPr>
      <w:hyperlink w:anchor="_Toc178933575" w:history="1">
        <w:r w:rsidRPr="00087862">
          <w:rPr>
            <w:rStyle w:val="Hyperlink"/>
            <w:noProof/>
          </w:rPr>
          <w:t>Danksagung</w:t>
        </w:r>
        <w:r>
          <w:rPr>
            <w:noProof/>
            <w:webHidden/>
          </w:rPr>
          <w:tab/>
        </w:r>
        <w:r>
          <w:rPr>
            <w:noProof/>
            <w:webHidden/>
          </w:rPr>
          <w:fldChar w:fldCharType="begin"/>
        </w:r>
        <w:r>
          <w:rPr>
            <w:noProof/>
            <w:webHidden/>
          </w:rPr>
          <w:instrText xml:space="preserve"> PAGEREF _Toc178933575 \h </w:instrText>
        </w:r>
        <w:r>
          <w:rPr>
            <w:noProof/>
            <w:webHidden/>
          </w:rPr>
        </w:r>
        <w:r>
          <w:rPr>
            <w:noProof/>
            <w:webHidden/>
          </w:rPr>
          <w:fldChar w:fldCharType="separate"/>
        </w:r>
        <w:r>
          <w:rPr>
            <w:noProof/>
            <w:webHidden/>
          </w:rPr>
          <w:t>31</w:t>
        </w:r>
        <w:r>
          <w:rPr>
            <w:noProof/>
            <w:webHidden/>
          </w:rPr>
          <w:fldChar w:fldCharType="end"/>
        </w:r>
      </w:hyperlink>
    </w:p>
    <w:p w14:paraId="70EA21F7" w14:textId="1570AD2D" w:rsidR="006F6F15" w:rsidRDefault="006F6F15">
      <w:pPr>
        <w:pStyle w:val="Verzeichnis1"/>
        <w:rPr>
          <w:rFonts w:asciiTheme="minorHAnsi" w:eastAsiaTheme="minorEastAsia" w:hAnsiTheme="minorHAnsi"/>
          <w:noProof/>
          <w:sz w:val="24"/>
          <w:szCs w:val="24"/>
          <w:lang w:eastAsia="de-CH"/>
        </w:rPr>
      </w:pPr>
      <w:hyperlink w:anchor="_Toc178933576" w:history="1">
        <w:r w:rsidRPr="00087862">
          <w:rPr>
            <w:rStyle w:val="Hyperlink"/>
            <w:noProof/>
          </w:rPr>
          <w:t>Anhang</w:t>
        </w:r>
        <w:r>
          <w:rPr>
            <w:noProof/>
            <w:webHidden/>
          </w:rPr>
          <w:tab/>
        </w:r>
        <w:r>
          <w:rPr>
            <w:noProof/>
            <w:webHidden/>
          </w:rPr>
          <w:fldChar w:fldCharType="begin"/>
        </w:r>
        <w:r>
          <w:rPr>
            <w:noProof/>
            <w:webHidden/>
          </w:rPr>
          <w:instrText xml:space="preserve"> PAGEREF _Toc178933576 \h </w:instrText>
        </w:r>
        <w:r>
          <w:rPr>
            <w:noProof/>
            <w:webHidden/>
          </w:rPr>
        </w:r>
        <w:r>
          <w:rPr>
            <w:noProof/>
            <w:webHidden/>
          </w:rPr>
          <w:fldChar w:fldCharType="separate"/>
        </w:r>
        <w:r>
          <w:rPr>
            <w:noProof/>
            <w:webHidden/>
          </w:rPr>
          <w:t>32</w:t>
        </w:r>
        <w:r>
          <w:rPr>
            <w:noProof/>
            <w:webHidden/>
          </w:rPr>
          <w:fldChar w:fldCharType="end"/>
        </w:r>
      </w:hyperlink>
    </w:p>
    <w:p w14:paraId="6125E85B" w14:textId="6BD43D5D" w:rsidR="006F6F15" w:rsidRDefault="006F6F15">
      <w:pPr>
        <w:pStyle w:val="Verzeichnis1"/>
        <w:rPr>
          <w:rFonts w:asciiTheme="minorHAnsi" w:eastAsiaTheme="minorEastAsia" w:hAnsiTheme="minorHAnsi"/>
          <w:noProof/>
          <w:sz w:val="24"/>
          <w:szCs w:val="24"/>
          <w:lang w:eastAsia="de-CH"/>
        </w:rPr>
      </w:pPr>
      <w:hyperlink w:anchor="_Toc178933577" w:history="1">
        <w:r w:rsidRPr="00087862">
          <w:rPr>
            <w:rStyle w:val="Hyperlink"/>
            <w:noProof/>
          </w:rPr>
          <w:t>Deklaration</w:t>
        </w:r>
        <w:r>
          <w:rPr>
            <w:noProof/>
            <w:webHidden/>
          </w:rPr>
          <w:tab/>
        </w:r>
        <w:r>
          <w:rPr>
            <w:noProof/>
            <w:webHidden/>
          </w:rPr>
          <w:fldChar w:fldCharType="begin"/>
        </w:r>
        <w:r>
          <w:rPr>
            <w:noProof/>
            <w:webHidden/>
          </w:rPr>
          <w:instrText xml:space="preserve"> PAGEREF _Toc178933577 \h </w:instrText>
        </w:r>
        <w:r>
          <w:rPr>
            <w:noProof/>
            <w:webHidden/>
          </w:rPr>
        </w:r>
        <w:r>
          <w:rPr>
            <w:noProof/>
            <w:webHidden/>
          </w:rPr>
          <w:fldChar w:fldCharType="separate"/>
        </w:r>
        <w:r>
          <w:rPr>
            <w:noProof/>
            <w:webHidden/>
          </w:rPr>
          <w:t>33</w:t>
        </w:r>
        <w:r>
          <w:rPr>
            <w:noProof/>
            <w:webHidden/>
          </w:rPr>
          <w:fldChar w:fldCharType="end"/>
        </w:r>
      </w:hyperlink>
    </w:p>
    <w:p w14:paraId="5EDAA0D8" w14:textId="064FCCFE" w:rsidR="003C73F9" w:rsidRPr="004E666F" w:rsidRDefault="003C73F9" w:rsidP="003C73F9">
      <w:r w:rsidRPr="004E666F">
        <w:fldChar w:fldCharType="end"/>
      </w:r>
      <w:r w:rsidR="00952BA8">
        <w:tab/>
      </w:r>
    </w:p>
    <w:p w14:paraId="73ED0563" w14:textId="79060953" w:rsidR="00030170" w:rsidRPr="004E666F" w:rsidRDefault="008A53C6" w:rsidP="00B225D3">
      <w:pPr>
        <w:pStyle w:val="berschrift1"/>
      </w:pPr>
      <w:bookmarkStart w:id="3" w:name="_Ref177809936"/>
      <w:bookmarkStart w:id="4" w:name="_Toc178933544"/>
      <w:r w:rsidRPr="004E666F">
        <w:lastRenderedPageBreak/>
        <w:t>Einleitung</w:t>
      </w:r>
      <w:bookmarkEnd w:id="3"/>
      <w:bookmarkEnd w:id="4"/>
    </w:p>
    <w:p w14:paraId="468CA6F5" w14:textId="4AA89ABD" w:rsidR="004E666F" w:rsidRDefault="004E666F" w:rsidP="004E666F">
      <w:r w:rsidRPr="004E666F">
        <w:t xml:space="preserve">In </w:t>
      </w:r>
      <w:r w:rsidR="00D733AB">
        <w:t>der heutigen</w:t>
      </w:r>
      <w:r w:rsidRPr="004E666F">
        <w:t xml:space="preserve"> Zeit der Digitalisierung ist das Vermitteln von sensiblen </w:t>
      </w:r>
      <w:r w:rsidR="00E94259">
        <w:t xml:space="preserve">digitalen </w:t>
      </w:r>
      <w:r w:rsidRPr="004E666F">
        <w:t xml:space="preserve">Daten </w:t>
      </w:r>
      <w:r w:rsidR="009F1855">
        <w:t xml:space="preserve">zwischen zwei Computer </w:t>
      </w:r>
      <w:r w:rsidRPr="004E666F">
        <w:t xml:space="preserve">oft schwierig umzusetzen. Es gibt immer wieder neue Sicherheitslücken und </w:t>
      </w:r>
      <w:r w:rsidR="00267897">
        <w:t>m</w:t>
      </w:r>
      <w:r w:rsidRPr="004E666F">
        <w:t>enschliche Fehler sind nie auszuschliessen.</w:t>
      </w:r>
      <w:r w:rsidR="009F1855">
        <w:t xml:space="preserve"> Eine Nachricht per Internet zu verschicken heisst, </w:t>
      </w:r>
      <w:r w:rsidR="0082020F">
        <w:t>dass die Nachricht öffentlich sichtbar ist</w:t>
      </w:r>
      <w:r w:rsidR="009F1855">
        <w:t>. Es ist deshalb wichtig</w:t>
      </w:r>
      <w:r w:rsidR="0027604E">
        <w:t xml:space="preserve"> sicherzustellen</w:t>
      </w:r>
      <w:r w:rsidR="009F1855">
        <w:t xml:space="preserve">, dass </w:t>
      </w:r>
      <w:r w:rsidR="00B7302D">
        <w:t xml:space="preserve">nur </w:t>
      </w:r>
      <w:r w:rsidR="009F1855">
        <w:t>der richtige Empfänger die Nachricht bekommt und niemand sonst Zugriff auf die Informationen</w:t>
      </w:r>
      <w:r w:rsidR="0027604E">
        <w:t xml:space="preserve"> hat</w:t>
      </w:r>
      <w:r w:rsidR="00BD5FC3">
        <w:t xml:space="preserve">. </w:t>
      </w:r>
      <w:r>
        <w:t xml:space="preserve">Um </w:t>
      </w:r>
      <w:r w:rsidR="009F1855">
        <w:t xml:space="preserve">dieses </w:t>
      </w:r>
      <w:r w:rsidR="00BD5FC3">
        <w:t>Sicherheits</w:t>
      </w:r>
      <w:r w:rsidR="007861F1">
        <w:t>p</w:t>
      </w:r>
      <w:r w:rsidR="009F1855">
        <w:t>roblem</w:t>
      </w:r>
      <w:r>
        <w:t xml:space="preserve"> zu </w:t>
      </w:r>
      <w:r w:rsidR="009F1855">
        <w:t>lösen,</w:t>
      </w:r>
      <w:r>
        <w:t xml:space="preserve"> gibt es zwei Möglichkeiten</w:t>
      </w:r>
      <w:r w:rsidR="00E94259">
        <w:t xml:space="preserve">: Man kann die Daten physisch </w:t>
      </w:r>
      <w:r w:rsidR="009F1855">
        <w:t>übertragen,</w:t>
      </w:r>
      <w:r w:rsidR="00E94259">
        <w:t xml:space="preserve"> </w:t>
      </w:r>
      <w:r w:rsidR="009F1855">
        <w:t xml:space="preserve">ohne </w:t>
      </w:r>
      <w:r w:rsidR="00BD5FC3">
        <w:t xml:space="preserve">dass </w:t>
      </w:r>
      <w:r w:rsidR="009F1855">
        <w:t xml:space="preserve">dabei die Daten </w:t>
      </w:r>
      <w:r w:rsidR="00BD5FC3">
        <w:t>ins Web</w:t>
      </w:r>
      <w:r w:rsidR="009F1855">
        <w:t xml:space="preserve"> </w:t>
      </w:r>
      <w:r w:rsidR="00BD5FC3">
        <w:t>müssen,</w:t>
      </w:r>
      <w:r w:rsidR="009F1855">
        <w:t xml:space="preserve"> </w:t>
      </w:r>
      <w:r w:rsidR="00E94259">
        <w:t>oder man verschlüsselt die Informationen so, dass nur der Empfänger diese öffnen kann.</w:t>
      </w:r>
    </w:p>
    <w:p w14:paraId="48BC97B0" w14:textId="225B9ACA" w:rsidR="00E94259" w:rsidRDefault="00E94259" w:rsidP="004E666F">
      <w:r>
        <w:t>Die Steganographie beschäftig sich damit</w:t>
      </w:r>
      <w:r w:rsidR="00E05B7A">
        <w:t>,</w:t>
      </w:r>
      <w:r>
        <w:t xml:space="preserve"> geheime oder sensible Informationen so zu übertragen, dass man sie nicht als </w:t>
      </w:r>
      <w:r w:rsidR="00BD5FC3">
        <w:t>wichtig</w:t>
      </w:r>
      <w:r>
        <w:t xml:space="preserve"> wahrnimmt. Es geht darum, die Informationen so </w:t>
      </w:r>
      <w:r w:rsidR="00691577">
        <w:t xml:space="preserve">zu </w:t>
      </w:r>
      <w:r w:rsidR="00BD5FC3">
        <w:t>versteckt</w:t>
      </w:r>
      <w:r>
        <w:t xml:space="preserve">, dass </w:t>
      </w:r>
      <w:r w:rsidR="00BD5FC3">
        <w:t xml:space="preserve">eine </w:t>
      </w:r>
      <w:r w:rsidR="007861F1">
        <w:t>D</w:t>
      </w:r>
      <w:r w:rsidR="00BD5FC3">
        <w:t>ritt</w:t>
      </w:r>
      <w:r w:rsidR="007861F1">
        <w:t>p</w:t>
      </w:r>
      <w:r w:rsidR="00BD5FC3">
        <w:t>erson nicht weiss, dass Informationen übertragen wurden</w:t>
      </w:r>
      <w:r>
        <w:t>. Die Informationen werden also nicht verschlüsselt oder gesichert, sondern getarnt.</w:t>
      </w:r>
    </w:p>
    <w:p w14:paraId="0BAAC68A" w14:textId="57F80E9B" w:rsidR="008A53C6" w:rsidRDefault="008A53C6" w:rsidP="00847FE3">
      <w:pPr>
        <w:pStyle w:val="berschrift2"/>
      </w:pPr>
      <w:bookmarkStart w:id="5" w:name="_Toc178933545"/>
      <w:r w:rsidRPr="004E666F">
        <w:t>Motivation</w:t>
      </w:r>
      <w:bookmarkEnd w:id="5"/>
    </w:p>
    <w:p w14:paraId="7C764BBA" w14:textId="32C1F4D0" w:rsidR="00381185" w:rsidRDefault="00381185" w:rsidP="0007713B">
      <w:r>
        <w:t xml:space="preserve">Ich habe ein grosses Interesse für Informatik und setze mich in meiner Freizeit </w:t>
      </w:r>
      <w:r w:rsidR="00691577">
        <w:t xml:space="preserve">gerne </w:t>
      </w:r>
      <w:r>
        <w:t xml:space="preserve">mit Computern auseinander. Ich habe bereits einige kleine Vorkenntnisse im Bereich der Kryptographie und </w:t>
      </w:r>
      <w:r w:rsidR="00CD3ED9">
        <w:t>ich interessiere mich für die</w:t>
      </w:r>
      <w:r>
        <w:t xml:space="preserve"> Theorie der Datensicherheit. </w:t>
      </w:r>
      <w:r w:rsidR="00787934">
        <w:t xml:space="preserve">Ein Teilbereich der Datensicherheit, der mir </w:t>
      </w:r>
      <w:r w:rsidR="00EC1ADB">
        <w:t>bis dahin noch unbekannt war</w:t>
      </w:r>
      <w:r w:rsidR="00E05B7A">
        <w:t>,</w:t>
      </w:r>
      <w:r w:rsidR="00EC1ADB">
        <w:t xml:space="preserve"> ist die Steganographie. Deshalb entschied ich mich</w:t>
      </w:r>
      <w:r w:rsidR="0017008C">
        <w:t>, mich in meiner</w:t>
      </w:r>
      <w:commentRangeStart w:id="6"/>
      <w:r w:rsidR="0017008C">
        <w:t xml:space="preserve"> </w:t>
      </w:r>
      <w:r w:rsidR="000443E7">
        <w:t>Maturaa</w:t>
      </w:r>
      <w:r w:rsidR="0017008C">
        <w:t xml:space="preserve">rbeit </w:t>
      </w:r>
      <w:commentRangeEnd w:id="6"/>
      <w:r w:rsidR="000443E7">
        <w:rPr>
          <w:rStyle w:val="Kommentarzeichen"/>
        </w:rPr>
        <w:commentReference w:id="6"/>
      </w:r>
      <w:r w:rsidR="0017008C">
        <w:t>damit auseinander zu setzten.</w:t>
      </w:r>
      <w:r w:rsidR="00787934">
        <w:t xml:space="preserve"> </w:t>
      </w:r>
      <w:r>
        <w:t xml:space="preserve">Da </w:t>
      </w:r>
      <w:r w:rsidR="0017008C">
        <w:t>ein weiteres Hobby</w:t>
      </w:r>
      <w:r w:rsidR="00D81364">
        <w:t xml:space="preserve"> von mir das Fotografieren ist,</w:t>
      </w:r>
      <w:r>
        <w:t xml:space="preserve"> habe ich mich für die Bild-Steganographie, im spezifischen die LSB-Steganographie, entschieden</w:t>
      </w:r>
      <w:r w:rsidR="00395CCE">
        <w:t>. D</w:t>
      </w:r>
      <w:r>
        <w:t>iese Form der Steganographie</w:t>
      </w:r>
      <w:r w:rsidR="00395CCE">
        <w:t xml:space="preserve"> ist</w:t>
      </w:r>
      <w:r>
        <w:t xml:space="preserve"> </w:t>
      </w:r>
      <w:r w:rsidR="00E05B7A">
        <w:t xml:space="preserve">heutzutage </w:t>
      </w:r>
      <w:r w:rsidR="001C7EE1">
        <w:t xml:space="preserve">die meist verwendete </w:t>
      </w:r>
      <w:r w:rsidR="008D4A6D">
        <w:t xml:space="preserve">und somit </w:t>
      </w:r>
      <w:r w:rsidR="00AF6E68">
        <w:t>am relevantesten</w:t>
      </w:r>
      <w:r>
        <w:t>. Die LSB-Steganographie ist der Grundbaustein für viele der modernen Bild-Steganographie Methoden.</w:t>
      </w:r>
    </w:p>
    <w:p w14:paraId="6CC8E505" w14:textId="0F7AC4D5" w:rsidR="00381185" w:rsidRDefault="00A54D36" w:rsidP="0007713B">
      <w:r>
        <w:t>Da ich neben der Theorie</w:t>
      </w:r>
      <w:r w:rsidR="00381185">
        <w:t xml:space="preserve"> auch meine </w:t>
      </w:r>
      <w:r w:rsidR="001C33B3">
        <w:t xml:space="preserve">Kenntnisse im </w:t>
      </w:r>
      <w:r w:rsidR="00381185">
        <w:t>Software</w:t>
      </w:r>
      <w:r w:rsidR="00914306">
        <w:t>d</w:t>
      </w:r>
      <w:r w:rsidR="00381185">
        <w:t>esign verbessern</w:t>
      </w:r>
      <w:r w:rsidR="00010973">
        <w:t xml:space="preserve"> </w:t>
      </w:r>
      <w:r w:rsidR="00E05B7A">
        <w:t>möchte,</w:t>
      </w:r>
      <w:r w:rsidR="00381185">
        <w:t xml:space="preserve"> habe ich mich entschieden</w:t>
      </w:r>
      <w:r w:rsidR="00E05B7A">
        <w:t>,</w:t>
      </w:r>
      <w:r w:rsidR="00381185">
        <w:t xml:space="preserve"> ein </w:t>
      </w:r>
      <w:r w:rsidR="00E05B7A">
        <w:t>b</w:t>
      </w:r>
      <w:r w:rsidR="00381185">
        <w:t xml:space="preserve">enutzerorientiertes Programm zu schreiben, </w:t>
      </w:r>
      <w:r w:rsidR="000443E7">
        <w:t xml:space="preserve">in welchem </w:t>
      </w:r>
      <w:r w:rsidR="00381185">
        <w:t>die Theorie der LSB-Steganographie</w:t>
      </w:r>
      <w:r w:rsidR="000443E7">
        <w:t xml:space="preserve"> angewendet wird</w:t>
      </w:r>
      <w:r w:rsidR="00381185">
        <w:t>.</w:t>
      </w:r>
    </w:p>
    <w:p w14:paraId="3DAB5622" w14:textId="65AD4CB2" w:rsidR="008A53C6" w:rsidRPr="004E666F" w:rsidRDefault="008A53C6" w:rsidP="008A53C6">
      <w:pPr>
        <w:pStyle w:val="berschrift2"/>
      </w:pPr>
      <w:bookmarkStart w:id="7" w:name="_Toc178933546"/>
      <w:r w:rsidRPr="004E666F">
        <w:t>Zielsetzung</w:t>
      </w:r>
      <w:bookmarkEnd w:id="7"/>
      <w:r w:rsidR="00AD533F">
        <w:tab/>
      </w:r>
    </w:p>
    <w:p w14:paraId="0D8DA3C1" w14:textId="4CC33D0F" w:rsidR="00912C34" w:rsidRPr="004E666F" w:rsidRDefault="00912C34" w:rsidP="00912C34">
      <w:r w:rsidRPr="004E666F">
        <w:t xml:space="preserve">Ich </w:t>
      </w:r>
      <w:r w:rsidR="00010973">
        <w:t xml:space="preserve">schreibe </w:t>
      </w:r>
      <w:r w:rsidRPr="004E666F">
        <w:t>ein Programm, welches die LSB-Steganographie einsetzt, um</w:t>
      </w:r>
      <w:r w:rsidR="004E666F" w:rsidRPr="004E666F">
        <w:t xml:space="preserve"> eine Datei innerhalb eines Bildes zu verstecken.</w:t>
      </w:r>
    </w:p>
    <w:p w14:paraId="04320278" w14:textId="148ECFCC" w:rsidR="00912C34" w:rsidRPr="004E666F" w:rsidRDefault="00912C34" w:rsidP="00912C34">
      <w:r w:rsidRPr="004E666F">
        <w:t>Der Bild</w:t>
      </w:r>
      <w:r w:rsidR="00914306">
        <w:t>m</w:t>
      </w:r>
      <w:r w:rsidR="00381185" w:rsidRPr="004E666F">
        <w:t>odifizierung</w:t>
      </w:r>
      <w:r w:rsidR="002E4D4E">
        <w:t>s</w:t>
      </w:r>
      <w:r w:rsidR="00914306">
        <w:t>vo</w:t>
      </w:r>
      <w:r w:rsidRPr="004E666F">
        <w:t xml:space="preserve">rgang sollte so verlaufen, dass kein visueller Unterschied zwischen der original und der modifizierten </w:t>
      </w:r>
      <w:r w:rsidR="00952BA8">
        <w:t xml:space="preserve">Bild-Datei </w:t>
      </w:r>
      <w:r w:rsidRPr="004E666F">
        <w:t xml:space="preserve">zu erkennen ist. Ein </w:t>
      </w:r>
      <w:r w:rsidR="00952BA8">
        <w:t>aussenstehender m</w:t>
      </w:r>
      <w:r w:rsidRPr="004E666F">
        <w:t xml:space="preserve">enschlicher </w:t>
      </w:r>
      <w:r w:rsidR="00952BA8" w:rsidRPr="004E666F">
        <w:t>Betrachter</w:t>
      </w:r>
      <w:r w:rsidRPr="004E666F">
        <w:t xml:space="preserve"> sollte also nicht erkennen </w:t>
      </w:r>
      <w:r w:rsidR="004E666F" w:rsidRPr="004E666F">
        <w:t>können</w:t>
      </w:r>
      <w:r w:rsidR="00952BA8">
        <w:t>,</w:t>
      </w:r>
      <w:r w:rsidR="004E666F" w:rsidRPr="004E666F">
        <w:t xml:space="preserve"> </w:t>
      </w:r>
      <w:r w:rsidR="00D33277">
        <w:t>dass</w:t>
      </w:r>
      <w:r w:rsidR="004E666F" w:rsidRPr="004E666F">
        <w:t xml:space="preserve"> das Bild verändert wurde</w:t>
      </w:r>
      <w:r w:rsidR="00952BA8">
        <w:t xml:space="preserve">. Zusätzlich sollten die </w:t>
      </w:r>
      <w:r w:rsidR="00D24DA0">
        <w:t>v</w:t>
      </w:r>
      <w:r w:rsidR="00952BA8">
        <w:t>erstecken Nachrichten ausschliesslich mit meinem Programm wieder lesbar sein.</w:t>
      </w:r>
    </w:p>
    <w:p w14:paraId="3DEAFAE8" w14:textId="5734F9B4" w:rsidR="00EE0AAA" w:rsidRDefault="00EE0AAA" w:rsidP="00277592">
      <w:r w:rsidRPr="00EE0AAA">
        <w:lastRenderedPageBreak/>
        <w:t xml:space="preserve">Die Steganographie hat sich in den letzten Jahren stetig weiterentwickelt und beinhaltet viel mehr als nur die einfache LSB Steganographie. In meiner Arbeit </w:t>
      </w:r>
      <w:r w:rsidR="00EE585B">
        <w:t xml:space="preserve">beschränke </w:t>
      </w:r>
      <w:r w:rsidRPr="00EE0AAA">
        <w:t xml:space="preserve">ich mich jedoch nur </w:t>
      </w:r>
      <w:r w:rsidR="00EE585B">
        <w:t xml:space="preserve">auf </w:t>
      </w:r>
      <w:r w:rsidRPr="00EE0AAA">
        <w:t>diese</w:t>
      </w:r>
      <w:r w:rsidR="00177333">
        <w:t>m</w:t>
      </w:r>
      <w:r w:rsidRPr="00EE0AAA">
        <w:t xml:space="preserve"> Teilbereich. Das Verhindern von Computerdetektion wird weggelassen.</w:t>
      </w:r>
    </w:p>
    <w:p w14:paraId="78D2CF14" w14:textId="397E50B5" w:rsidR="00277592" w:rsidRPr="004E666F" w:rsidRDefault="00277592" w:rsidP="00277592">
      <w:r>
        <w:t xml:space="preserve">Für die Demonstration meiner Implementierung werde ich ausschliesslich Bilder </w:t>
      </w:r>
      <w:r w:rsidR="00914306">
        <w:t>ve</w:t>
      </w:r>
      <w:r>
        <w:t>rwenden, die ich kreiert habe.</w:t>
      </w:r>
    </w:p>
    <w:p w14:paraId="19854FC2" w14:textId="01144493" w:rsidR="008A53C6" w:rsidRDefault="008A53C6" w:rsidP="008A53C6">
      <w:pPr>
        <w:pStyle w:val="berschrift1"/>
      </w:pPr>
      <w:bookmarkStart w:id="8" w:name="_Toc178933547"/>
      <w:r w:rsidRPr="004E666F">
        <w:lastRenderedPageBreak/>
        <w:t>Theoretische Grundlagen</w:t>
      </w:r>
      <w:bookmarkEnd w:id="8"/>
    </w:p>
    <w:p w14:paraId="5663BA7F" w14:textId="75737BAA" w:rsidR="00952BA8" w:rsidRPr="004E666F" w:rsidRDefault="00952BA8" w:rsidP="00952BA8">
      <w:pPr>
        <w:pStyle w:val="berschrift2"/>
      </w:pPr>
      <w:bookmarkStart w:id="9" w:name="_Toc178933548"/>
      <w:r w:rsidRPr="004E666F">
        <w:t>Begriffsklärung</w:t>
      </w:r>
      <w:r>
        <w:t xml:space="preserve"> Steganographie</w:t>
      </w:r>
      <w:bookmarkEnd w:id="9"/>
    </w:p>
    <w:p w14:paraId="6CD85DBD" w14:textId="4DA75BBF" w:rsidR="00952BA8" w:rsidRPr="004E666F" w:rsidRDefault="00952BA8" w:rsidP="00952BA8">
      <w:r w:rsidRPr="004E666F">
        <w:t xml:space="preserve">Die moderne Definition von </w:t>
      </w:r>
      <w:r w:rsidRPr="00DE3658">
        <w:rPr>
          <w:iCs/>
        </w:rPr>
        <w:t>Steganographie</w:t>
      </w:r>
      <w:r w:rsidRPr="004E666F">
        <w:t xml:space="preserve"> lautet: Informationen oder Dateien in digitalen Bilder, Videos oder Audiodateien zu verstecken und wieder hervorzurufen</w:t>
      </w:r>
      <w:r w:rsidRPr="004E666F">
        <w:fldChar w:fldCharType="begin"/>
      </w:r>
      <w:r w:rsidRPr="004E666F">
        <w:instrText xml:space="preserve"> ADDIN ZOTERO_ITEM CSL_CITATION {"citationID":"B2jrvklT","properties":{"formattedCitation":"[1]","plainCitation":"[1]","noteIndex":0},"citationItems":[{"id":12,"uris":["http://zotero.org/users/13659324/items/HHGFIV5V"],"itemData":{"id":12,"type":"article-journal","abstract":"The highest way to protect data from intruder and unauthorized persons has become a major issue. This matter led to the development of many techniques for data security, such as Steganography, Cryptography, and Watermarking to disguise data. This paper proposes an image steganography method using the Least Significant Bits (LSB) technique and XOR operator and a secret key, through which the secret key is transformed into a one-dimensional bit stream array, then these bits are XORed with the bits of the secret image. Multiple experiments have been performed to embed color and grayscale images inside cover media. In this work, the LSB technique is ideal in two ways: firstly, only the least significant one-bit (1bit) of each byte will store the embedded data, this method is named (1-LSB). Secondly, the four least significant bits of the right half-byte (4 bits) of each byte will store the embedded data, this method is named (4-LSB). Subjective and objective analyzes were performed for each LSB process. The subjective analysis is responsible for both HVS and histogram, whereas the objective analysis involved both PSNR and MSE metrics.&amp;nbsp;&amp;nbsp;&amp;nbsp;","container-title":"International Journal of Interactive Mobile Technologies (iJIM)","DOI":"10.3991/ijim.v17i07.38737","ISSN":"1865-7923","issue":"07","language":"en","license":"Copyright (c) 2023 Haider TH.Salim ALRikabi, Sabah Abdulazeez Jebur , Abbas Khalifa Nawar, Lubna Emad Kadhim, Mothefer Majeed Jahefer","note":"number: 07","page":"167-178","source":"online-journals.org","title":"Hiding Information in Digital Images Using LSB Steganography Technique","volume":"17","author":[{"family":"Jebur","given":"Sabah Abdulazeez"},{"family":"Nawar","given":"Abbas Khalifa"},{"family":"Kadhim","given":"Lubna Emad"},{"family":"Jahefer","given":"Mothefer Majeed"}],"issued":{"date-parts":[["2023",4,5]]}}}],"schema":"https://github.com/citation-style-language/schema/raw/master/csl-citation.json"} </w:instrText>
      </w:r>
      <w:r w:rsidRPr="004E666F">
        <w:fldChar w:fldCharType="separate"/>
      </w:r>
      <w:r w:rsidRPr="004E666F">
        <w:t>[1]</w:t>
      </w:r>
      <w:r w:rsidRPr="004E666F">
        <w:fldChar w:fldCharType="end"/>
      </w:r>
      <w:r w:rsidR="0027513B">
        <w:t>.</w:t>
      </w:r>
      <w:r w:rsidRPr="004E666F">
        <w:br/>
        <w:t xml:space="preserve">Dieser Prozess kann in </w:t>
      </w:r>
      <w:r w:rsidR="0012018D">
        <w:t>fünf</w:t>
      </w:r>
      <w:r w:rsidRPr="004E666F">
        <w:t xml:space="preserve"> Komponenten aufgeteilt werden: die Cover</w:t>
      </w:r>
      <w:r>
        <w:t>-D</w:t>
      </w:r>
      <w:r w:rsidRPr="004E666F">
        <w:t xml:space="preserve">atei, </w:t>
      </w:r>
      <w:r w:rsidR="00146DDE">
        <w:t xml:space="preserve">die Stego-Datei, </w:t>
      </w:r>
      <w:r w:rsidRPr="004E666F">
        <w:t xml:space="preserve">die </w:t>
      </w:r>
      <w:r>
        <w:t>Nachricht</w:t>
      </w:r>
      <w:r w:rsidR="0012018D">
        <w:t>, der Schlüssel</w:t>
      </w:r>
      <w:r w:rsidRPr="004E666F">
        <w:t xml:space="preserve"> und die </w:t>
      </w:r>
      <w:r>
        <w:t>Embedding Domain</w:t>
      </w:r>
      <w:r w:rsidRPr="004E666F">
        <w:t>.</w:t>
      </w:r>
      <w:r>
        <w:t xml:space="preserve"> Diese bilden zusammen ein </w:t>
      </w:r>
      <w:r w:rsidR="00090978">
        <w:t>s</w:t>
      </w:r>
      <w:r>
        <w:t xml:space="preserve">teganographisches System (vgl. </w:t>
      </w:r>
      <w:r>
        <w:fldChar w:fldCharType="begin"/>
      </w:r>
      <w:r>
        <w:instrText xml:space="preserve"> REF _Ref177827808 \w \h </w:instrText>
      </w:r>
      <w:r>
        <w:fldChar w:fldCharType="separate"/>
      </w:r>
      <w:r w:rsidR="006F6F15">
        <w:t>2.2</w:t>
      </w:r>
      <w:r>
        <w:fldChar w:fldCharType="end"/>
      </w:r>
      <w:r>
        <w:t>)</w:t>
      </w:r>
      <w:r w:rsidR="002F78EF">
        <w:t>.</w:t>
      </w:r>
    </w:p>
    <w:p w14:paraId="71E7CFFB" w14:textId="14678D8D" w:rsidR="009F1855" w:rsidRDefault="00952BA8" w:rsidP="00952BA8">
      <w:r>
        <w:t xml:space="preserve">Die Steganographie ist nicht limitiert auf </w:t>
      </w:r>
      <w:r w:rsidR="00C1518C">
        <w:t>d</w:t>
      </w:r>
      <w:r>
        <w:t>igitale Dateien. Die Steganographie an sich gibt es schon seit mehreren Jahrhunderten.</w:t>
      </w:r>
      <w:r w:rsidR="00AB6BD6">
        <w:t xml:space="preserve"> So wurden oft in Kriegszeiten Nachrichten innerhalb von Briefen versteckt, um den feindlichen Spionen den Anschein zu geben, dass keine </w:t>
      </w:r>
      <w:r w:rsidR="00C1518C">
        <w:t>wi</w:t>
      </w:r>
      <w:r w:rsidR="00AB6BD6">
        <w:t>chtigen Informationen zu finden sind. Oft wurde</w:t>
      </w:r>
      <w:r w:rsidR="009F1855">
        <w:t>n Texte geschrieben, bei denen</w:t>
      </w:r>
      <w:r w:rsidR="00647155">
        <w:t xml:space="preserve"> z.B.</w:t>
      </w:r>
      <w:r w:rsidR="009F1855">
        <w:t xml:space="preserve"> nur alle </w:t>
      </w:r>
      <w:r w:rsidR="00647155">
        <w:t xml:space="preserve">dritten </w:t>
      </w:r>
      <w:r w:rsidR="009F1855">
        <w:t>Wörter zu lesen waren oder es wurden Schablonen genutzt, um nur bestimmte Wörter sichtbar zu machen.</w:t>
      </w:r>
      <w:r w:rsidR="00EF3D22">
        <w:t xml:space="preserve"> </w:t>
      </w:r>
      <w:r w:rsidR="00992BCF">
        <w:t xml:space="preserve">Der </w:t>
      </w:r>
      <w:r w:rsidR="00647155">
        <w:t>Teil,</w:t>
      </w:r>
      <w:r w:rsidR="00992BCF">
        <w:t xml:space="preserve"> der nicht abgedeckt </w:t>
      </w:r>
      <w:r w:rsidR="00647155">
        <w:t>wurde,</w:t>
      </w:r>
      <w:r w:rsidR="00992BCF">
        <w:t xml:space="preserve"> beinhalte</w:t>
      </w:r>
      <w:r w:rsidR="00647155">
        <w:t>t</w:t>
      </w:r>
      <w:r w:rsidR="00992BCF">
        <w:t xml:space="preserve"> dann </w:t>
      </w:r>
      <w:r w:rsidR="00732FF2">
        <w:t xml:space="preserve">die geheime Nachricht </w:t>
      </w:r>
      <w:r w:rsidR="00254EEE">
        <w:t xml:space="preserve">(vgl. </w:t>
      </w:r>
      <w:r w:rsidR="00254EEE">
        <w:fldChar w:fldCharType="begin"/>
      </w:r>
      <w:r w:rsidR="00254EEE">
        <w:instrText xml:space="preserve"> REF _Ref178788811 \h </w:instrText>
      </w:r>
      <w:r w:rsidR="00254EEE">
        <w:fldChar w:fldCharType="separate"/>
      </w:r>
      <w:r w:rsidR="006F6F15">
        <w:t xml:space="preserve">Abbildung </w:t>
      </w:r>
      <w:r w:rsidR="006F6F15">
        <w:rPr>
          <w:noProof/>
        </w:rPr>
        <w:t>1</w:t>
      </w:r>
      <w:r w:rsidR="00254EEE">
        <w:fldChar w:fldCharType="end"/>
      </w:r>
      <w:r w:rsidR="00254EEE">
        <w:t>)</w:t>
      </w:r>
      <w:r w:rsidR="00DF58ED">
        <w:t>.</w:t>
      </w:r>
      <w:r w:rsidR="009F1855">
        <w:t xml:space="preserve"> Auch das Schreiben mit Zitronensaft auf Papier, </w:t>
      </w:r>
      <w:r w:rsidR="0034513D">
        <w:t xml:space="preserve">so </w:t>
      </w:r>
      <w:r w:rsidR="009F1855">
        <w:t xml:space="preserve">dass die Nachricht nur mit Wärme wieder sichtbar wird, fällt unter das Gebiet der Steganographie </w:t>
      </w:r>
      <w:commentRangeStart w:id="10"/>
      <w:commentRangeStart w:id="11"/>
      <w:r w:rsidR="009F1855">
        <w:fldChar w:fldCharType="begin"/>
      </w:r>
      <w:r w:rsidR="009F1855">
        <w:instrText xml:space="preserve"> ADDIN ZOTERO_ITEM CSL_CITATION {"citationID":"Zgn6E6rj","properties":{"formattedCitation":"[2]","plainCitation":"[2]","noteIndex":0},"citationItems":[{"id":61,"uris":["http://zotero.org/users/13659324/items/T853XGY5"],"itemData":{"id":61,"type":"motion_picture","abstract":"The National Cryptologic Museum's Director of Education, Jen Wilcox, provides an overview and examples of Steganography, the art of hiding a secret message in something that is not secret.","source":"YouTube","title":"NCM: Introduction to Steganography","title-short":"NCM","URL":"https://www.youtube.com/watch?v=GPdIY6ObKJU","director":[{"literal":"National Security Agency"}],"accessed":{"date-parts":[["2024",9,21]]},"issued":{"date-parts":[["2022",2,23]]}}}],"schema":"https://github.com/citation-style-language/schema/raw/master/csl-citation.json"} </w:instrText>
      </w:r>
      <w:r w:rsidR="009F1855">
        <w:fldChar w:fldCharType="separate"/>
      </w:r>
      <w:r w:rsidR="009F1855" w:rsidRPr="009F1855">
        <w:rPr>
          <w:rFonts w:cs="Segoe UI"/>
        </w:rPr>
        <w:t>[2]</w:t>
      </w:r>
      <w:r w:rsidR="009F1855">
        <w:fldChar w:fldCharType="end"/>
      </w:r>
      <w:commentRangeEnd w:id="10"/>
      <w:r w:rsidR="00EE585B">
        <w:rPr>
          <w:rStyle w:val="Kommentarzeichen"/>
        </w:rPr>
        <w:commentReference w:id="10"/>
      </w:r>
      <w:commentRangeEnd w:id="11"/>
      <w:r w:rsidR="0016306C">
        <w:rPr>
          <w:rStyle w:val="Kommentarzeichen"/>
        </w:rPr>
        <w:commentReference w:id="11"/>
      </w:r>
      <w:r w:rsidR="0027513B">
        <w:t>.</w:t>
      </w:r>
    </w:p>
    <w:p w14:paraId="7EB5ED22" w14:textId="68DC520B" w:rsidR="00AB6BD6" w:rsidRDefault="00AB6BD6" w:rsidP="00952BA8">
      <w:r>
        <w:t xml:space="preserve">Heutzutage wird die Steganographie </w:t>
      </w:r>
      <w:r w:rsidR="00E60F84">
        <w:t>hauptsächlich</w:t>
      </w:r>
      <w:r>
        <w:t xml:space="preserve"> für digitale Wassermarken in Bilder</w:t>
      </w:r>
      <w:r w:rsidR="0034513D">
        <w:t xml:space="preserve">n </w:t>
      </w:r>
      <w:r>
        <w:t>verwendet. Dabei werden Nachrichten innerhalb eines Bilde</w:t>
      </w:r>
      <w:r w:rsidR="0034513D">
        <w:t>s</w:t>
      </w:r>
      <w:r>
        <w:t xml:space="preserve"> versteckt</w:t>
      </w:r>
      <w:r w:rsidR="00680AC6">
        <w:t>,</w:t>
      </w:r>
      <w:r>
        <w:t xml:space="preserve"> die </w:t>
      </w:r>
      <w:r w:rsidR="00680AC6">
        <w:t>Aussagen darüber machen</w:t>
      </w:r>
      <w:r>
        <w:t>, wer das Recht auf dieses Bild besitzt, wann es gemacht wurde etc. Falls jemand nun das Bild verwendet, kann überprüft werden, wer das Urheberrecht besitzt und somit bewiesen werden, ob es sich um ein Plagiat handelt</w:t>
      </w:r>
      <w:r w:rsidR="0027513B">
        <w:t xml:space="preserve"> </w:t>
      </w:r>
      <w:r w:rsidR="009F1855">
        <w:fldChar w:fldCharType="begin"/>
      </w:r>
      <w:r w:rsidR="009F1855">
        <w:instrText xml:space="preserve"> ADDIN ZOTERO_ITEM CSL_CITATION {"citationID":"h2YRjqQt","properties":{"formattedCitation":"[3]","plainCitation":"[3]","noteIndex":0},"citationItems":[{"id":58,"uris":["http://zotero.org/users/13659324/items/28Y4ZD89"],"itemData":{"id":58,"type":"motion_picture","abstract":"Secret texts buried in a picture of your dog? Image Analyst Dr. Mike Pound explains the art of steganography in digital images.","collection-title":"Computerphile","dimensions":"13:14","event-place":"University of Nottingham","language":"en","publisher-place":"University of Nottingham","source":"YouTube","title":"Secrets Hidden in Images (Steganography) - Computerphile","URL":"https://www.youtube.com/watch?v=TWEXCYQKyDc","producer":[{"literal":"Sean Riley"}],"contributor":[{"literal":"Dr. Mike Pound"}],"accessed":{"date-parts":[["2024",9,4]]},"issued":{"date-parts":[["2015",8,4]]}}}],"schema":"https://github.com/citation-style-language/schema/raw/master/csl-citation.json"} </w:instrText>
      </w:r>
      <w:r w:rsidR="009F1855">
        <w:fldChar w:fldCharType="separate"/>
      </w:r>
      <w:r w:rsidR="009F1855" w:rsidRPr="009F1855">
        <w:rPr>
          <w:rFonts w:cs="Segoe UI"/>
        </w:rPr>
        <w:t>[3]</w:t>
      </w:r>
      <w:r w:rsidR="009F1855">
        <w:fldChar w:fldCharType="end"/>
      </w:r>
      <w:r w:rsidR="0027513B">
        <w:t>.</w:t>
      </w:r>
    </w:p>
    <w:p w14:paraId="45067195" w14:textId="1CFCB78A" w:rsidR="00C04A02" w:rsidRDefault="0029583B" w:rsidP="00C04A02">
      <w:pPr>
        <w:keepNext/>
      </w:pPr>
      <w:r>
        <w:rPr>
          <w:noProof/>
        </w:rPr>
        <w:drawing>
          <wp:inline distT="0" distB="0" distL="0" distR="0" wp14:anchorId="46593967" wp14:editId="17A7D8E3">
            <wp:extent cx="1180800" cy="1440000"/>
            <wp:effectExtent l="0" t="0" r="635" b="8255"/>
            <wp:docPr id="1890113323" name="Grafik 1" descr="Ein Bild, das Text, Brief, Handschrift, Papi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113323" name="Grafik 1" descr="Ein Bild, das Text, Brief, Handschrift, Papier enthält.&#10;&#10;Automatisch generierte Beschreibu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80800" cy="1440000"/>
                    </a:xfrm>
                    <a:prstGeom prst="rect">
                      <a:avLst/>
                    </a:prstGeom>
                    <a:noFill/>
                    <a:ln>
                      <a:noFill/>
                    </a:ln>
                  </pic:spPr>
                </pic:pic>
              </a:graphicData>
            </a:graphic>
          </wp:inline>
        </w:drawing>
      </w:r>
      <w:r w:rsidR="006812E0">
        <w:rPr>
          <w:noProof/>
        </w:rPr>
        <w:drawing>
          <wp:inline distT="0" distB="0" distL="0" distR="0" wp14:anchorId="5B01C2FD" wp14:editId="7646DD61">
            <wp:extent cx="1206000" cy="1440000"/>
            <wp:effectExtent l="0" t="0" r="0" b="8255"/>
            <wp:docPr id="496197777" name="Grafik 2" descr="Ein Bild, das Kuns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197777" name="Grafik 2" descr="Ein Bild, das Kunst enthält.&#10;&#10;Automatisch generierte Beschreibu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06000" cy="1440000"/>
                    </a:xfrm>
                    <a:prstGeom prst="rect">
                      <a:avLst/>
                    </a:prstGeom>
                    <a:noFill/>
                    <a:ln>
                      <a:noFill/>
                    </a:ln>
                  </pic:spPr>
                </pic:pic>
              </a:graphicData>
            </a:graphic>
          </wp:inline>
        </w:drawing>
      </w:r>
      <w:r w:rsidR="006812E0">
        <w:rPr>
          <w:noProof/>
        </w:rPr>
        <w:drawing>
          <wp:inline distT="0" distB="0" distL="0" distR="0" wp14:anchorId="0B9DAB91" wp14:editId="5AB1E90F">
            <wp:extent cx="1227600" cy="1440000"/>
            <wp:effectExtent l="0" t="0" r="0" b="8255"/>
            <wp:docPr id="941725950" name="Grafik 3" descr="Ein Bild, das Text, Brief, Handschrift, Papi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725950" name="Grafik 3" descr="Ein Bild, das Text, Brief, Handschrift, Papier enthält.&#10;&#10;Automatisch generierte Beschreibu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27600" cy="1440000"/>
                    </a:xfrm>
                    <a:prstGeom prst="rect">
                      <a:avLst/>
                    </a:prstGeom>
                    <a:noFill/>
                    <a:ln>
                      <a:noFill/>
                    </a:ln>
                  </pic:spPr>
                </pic:pic>
              </a:graphicData>
            </a:graphic>
          </wp:inline>
        </w:drawing>
      </w:r>
    </w:p>
    <w:p w14:paraId="02386F09" w14:textId="7BF8CA4E" w:rsidR="00C04A02" w:rsidRPr="00952BA8" w:rsidRDefault="00C04A02" w:rsidP="00C04A02">
      <w:pPr>
        <w:pStyle w:val="Beschriftung"/>
      </w:pPr>
      <w:bookmarkStart w:id="12" w:name="_Ref178788811"/>
      <w:bookmarkStart w:id="13" w:name="_Toc178934097"/>
      <w:r>
        <w:t xml:space="preserve">Abbildung </w:t>
      </w:r>
      <w:fldSimple w:instr=" SEQ Abbildung \* ARABIC ">
        <w:r w:rsidR="006F6F15">
          <w:rPr>
            <w:noProof/>
          </w:rPr>
          <w:t>1</w:t>
        </w:r>
      </w:fldSimple>
      <w:bookmarkEnd w:id="12"/>
      <w:r>
        <w:t>: Verstecke Nachricht in einem Brief</w:t>
      </w:r>
      <w:r w:rsidR="00EE585B">
        <w:t>,</w:t>
      </w:r>
      <w:r w:rsidR="00B85779">
        <w:t xml:space="preserve"> mit</w:t>
      </w:r>
      <w:r w:rsidR="00586AE5">
        <w:t xml:space="preserve"> Hilfe</w:t>
      </w:r>
      <w:r w:rsidR="00B85779">
        <w:t xml:space="preserve"> einer </w:t>
      </w:r>
      <w:r>
        <w:t xml:space="preserve">Schablone </w:t>
      </w:r>
      <w:r>
        <w:fldChar w:fldCharType="begin"/>
      </w:r>
      <w:r>
        <w:instrText xml:space="preserve"> ADDIN ZOTERO_ITEM CSL_CITATION {"citationID":"Lr9JVUqC","properties":{"formattedCitation":"[4]","plainCitation":"[4]","noteIndex":0},"citationItems":[{"id":64,"uris":["http://zotero.org/users/13659324/items/HRAXMA96"],"itemData":{"id":64,"type":"post-weblog","container-title":"UM Clements Library","language":"en-US","title":"Mask Letter","URL":"https://clements.umich.edu/exhibit/spy-letters-of-the-american-revolution/secret-methods/mask-letter/","accessed":{"date-parts":[["2024",10,2]]}}}],"schema":"https://github.com/citation-style-language/schema/raw/master/csl-citation.json"} </w:instrText>
      </w:r>
      <w:r>
        <w:fldChar w:fldCharType="separate"/>
      </w:r>
      <w:r w:rsidRPr="00C04A02">
        <w:rPr>
          <w:rFonts w:cs="Segoe UI"/>
        </w:rPr>
        <w:t>[4]</w:t>
      </w:r>
      <w:bookmarkEnd w:id="13"/>
      <w:r>
        <w:fldChar w:fldCharType="end"/>
      </w:r>
    </w:p>
    <w:p w14:paraId="31C4762F" w14:textId="7C413D4F" w:rsidR="00C57172" w:rsidRDefault="000F0767" w:rsidP="00C57172">
      <w:pPr>
        <w:pStyle w:val="berschrift2"/>
      </w:pPr>
      <w:bookmarkStart w:id="14" w:name="_Ref177827720"/>
      <w:bookmarkStart w:id="15" w:name="_Ref177827726"/>
      <w:bookmarkStart w:id="16" w:name="_Ref177827744"/>
      <w:bookmarkStart w:id="17" w:name="_Ref177827754"/>
      <w:bookmarkStart w:id="18" w:name="_Ref177827762"/>
      <w:bookmarkStart w:id="19" w:name="_Ref177827768"/>
      <w:bookmarkStart w:id="20" w:name="_Ref177827786"/>
      <w:bookmarkStart w:id="21" w:name="_Ref177827792"/>
      <w:bookmarkStart w:id="22" w:name="_Ref177827808"/>
      <w:bookmarkStart w:id="23" w:name="_Toc178933549"/>
      <w:r>
        <w:t>Steganographische Systeme</w:t>
      </w:r>
      <w:bookmarkEnd w:id="14"/>
      <w:bookmarkEnd w:id="15"/>
      <w:bookmarkEnd w:id="16"/>
      <w:bookmarkEnd w:id="17"/>
      <w:bookmarkEnd w:id="18"/>
      <w:bookmarkEnd w:id="19"/>
      <w:bookmarkEnd w:id="20"/>
      <w:bookmarkEnd w:id="21"/>
      <w:bookmarkEnd w:id="22"/>
      <w:bookmarkEnd w:id="23"/>
    </w:p>
    <w:p w14:paraId="55B34CCB" w14:textId="5B9BB214" w:rsidR="00952BA8" w:rsidRDefault="000F0767" w:rsidP="000F0767">
      <w:r>
        <w:t xml:space="preserve">Ein Steganographisches System besteht </w:t>
      </w:r>
      <w:r w:rsidR="00026EBB">
        <w:t xml:space="preserve">aus </w:t>
      </w:r>
      <w:r w:rsidR="0034513D">
        <w:t>fünf</w:t>
      </w:r>
      <w:r w:rsidR="006A0788">
        <w:t xml:space="preserve"> </w:t>
      </w:r>
      <w:r w:rsidR="001D17D8">
        <w:t>T</w:t>
      </w:r>
      <w:r w:rsidR="006A0788">
        <w:t>eilen</w:t>
      </w:r>
      <w:commentRangeStart w:id="24"/>
      <w:commentRangeStart w:id="25"/>
      <w:r w:rsidR="000C1C75">
        <w:t xml:space="preserve"> </w:t>
      </w:r>
      <w:r w:rsidR="00360065">
        <w:fldChar w:fldCharType="begin"/>
      </w:r>
      <w:r w:rsidR="00360065">
        <w:instrText xml:space="preserve"> ADDIN ZOTERO_ITEM CSL_CITATION {"citationID":"6X7FqIjb","properties":{"formattedCitation":"[1]","plainCitation":"[1]","noteIndex":0},"citationItems":[{"id":12,"uris":["http://zotero.org/users/13659324/items/HHGFIV5V"],"itemData":{"id":12,"type":"article-journal","abstract":"The highest way to protect data from intruder and unauthorized persons has become a major issue. This matter led to the development of many techniques for data security, such as Steganography, Cryptography, and Watermarking to disguise data. This paper proposes an image steganography method using the Least Significant Bits (LSB) technique and XOR operator and a secret key, through which the secret key is transformed into a one-dimensional bit stream array, then these bits are XORed with the bits of the secret image. Multiple experiments have been performed to embed color and grayscale images inside cover media. In this work, the LSB technique is ideal in two ways: firstly, only the least significant one-bit (1bit) of each byte will store the embedded data, this method is named (1-LSB). Secondly, the four least significant bits of the right half-byte (4 bits) of each byte will store the embedded data, this method is named (4-LSB). Subjective and objective analyzes were performed for each LSB process. The subjective analysis is responsible for both HVS and histogram, whereas the objective analysis involved both PSNR and MSE metrics.&amp;nbsp;&amp;nbsp;&amp;nbsp;","container-title":"International Journal of Interactive Mobile Technologies (iJIM)","DOI":"10.3991/ijim.v17i07.38737","ISSN":"1865-7923","issue":"07","language":"en","license":"Copyright (c) 2023 Haider TH.Salim ALRikabi, Sabah Abdulazeez Jebur , Abbas Khalifa Nawar, Lubna Emad Kadhim, Mothefer Majeed Jahefer","note":"number: 07","page":"167-178","source":"online-journals.org","title":"Hiding Information in Digital Images Using LSB Steganography Technique","volume":"17","author":[{"family":"Jebur","given":"Sabah Abdulazeez"},{"family":"Nawar","given":"Abbas Khalifa"},{"family":"Kadhim","given":"Lubna Emad"},{"family":"Jahefer","given":"Mothefer Majeed"}],"issued":{"date-parts":[["2023",4,5]]}}}],"schema":"https://github.com/citation-style-language/schema/raw/master/csl-citation.json"} </w:instrText>
      </w:r>
      <w:r w:rsidR="00360065">
        <w:fldChar w:fldCharType="separate"/>
      </w:r>
      <w:r w:rsidR="00360065" w:rsidRPr="00360065">
        <w:rPr>
          <w:rFonts w:cs="Segoe UI"/>
        </w:rPr>
        <w:t>[1]</w:t>
      </w:r>
      <w:r w:rsidR="00360065">
        <w:fldChar w:fldCharType="end"/>
      </w:r>
      <w:commentRangeEnd w:id="24"/>
      <w:r w:rsidR="0034513D">
        <w:rPr>
          <w:rStyle w:val="Kommentarzeichen"/>
        </w:rPr>
        <w:commentReference w:id="24"/>
      </w:r>
      <w:commentRangeEnd w:id="25"/>
      <w:r w:rsidR="003E7FC9">
        <w:rPr>
          <w:rStyle w:val="Kommentarzeichen"/>
        </w:rPr>
        <w:commentReference w:id="25"/>
      </w:r>
      <w:r w:rsidR="0027513B">
        <w:t>.</w:t>
      </w:r>
    </w:p>
    <w:p w14:paraId="300FD6C0" w14:textId="59FBD02D" w:rsidR="000C1C75" w:rsidRDefault="00313169" w:rsidP="000C1C75">
      <w:pPr>
        <w:pStyle w:val="Listenabsatz"/>
        <w:numPr>
          <w:ilvl w:val="0"/>
          <w:numId w:val="4"/>
        </w:numPr>
      </w:pPr>
      <w:r w:rsidRPr="00D862B2">
        <w:rPr>
          <w:b/>
          <w:bCs/>
        </w:rPr>
        <w:t>Nachricht:</w:t>
      </w:r>
      <w:r>
        <w:t xml:space="preserve"> Die zu versteckende Nachricht.</w:t>
      </w:r>
      <w:r w:rsidR="00CF31AA">
        <w:t xml:space="preserve"> </w:t>
      </w:r>
      <w:r w:rsidR="001D17D8">
        <w:t xml:space="preserve">Dies kann </w:t>
      </w:r>
      <w:r w:rsidR="00345DB4">
        <w:t>ein Text oder eine ganze Datei sein</w:t>
      </w:r>
      <w:r w:rsidR="00C525E0">
        <w:t>.</w:t>
      </w:r>
    </w:p>
    <w:p w14:paraId="4ADAB483" w14:textId="0C52D5EB" w:rsidR="005345D0" w:rsidRPr="00D862B2" w:rsidRDefault="005345D0" w:rsidP="000C1C75">
      <w:pPr>
        <w:pStyle w:val="Listenabsatz"/>
        <w:numPr>
          <w:ilvl w:val="0"/>
          <w:numId w:val="4"/>
        </w:numPr>
        <w:rPr>
          <w:b/>
          <w:bCs/>
        </w:rPr>
      </w:pPr>
      <w:r w:rsidRPr="00D862B2">
        <w:rPr>
          <w:b/>
          <w:bCs/>
        </w:rPr>
        <w:t>Cover-Datei</w:t>
      </w:r>
      <w:r w:rsidR="00D862B2" w:rsidRPr="00D862B2">
        <w:rPr>
          <w:b/>
          <w:bCs/>
        </w:rPr>
        <w:t>:</w:t>
      </w:r>
      <w:r w:rsidR="00D862B2">
        <w:rPr>
          <w:b/>
          <w:bCs/>
        </w:rPr>
        <w:t xml:space="preserve"> </w:t>
      </w:r>
      <w:r w:rsidR="00D862B2">
        <w:t>Die Datei in welcher die Informationen</w:t>
      </w:r>
      <w:r w:rsidR="005739B5">
        <w:t xml:space="preserve"> übertragen w</w:t>
      </w:r>
      <w:r w:rsidR="0034513D">
        <w:t>erden</w:t>
      </w:r>
      <w:r w:rsidR="005739B5">
        <w:t xml:space="preserve">. Sie wird oft so gewählt, dass sie für einen äusseren Betrachter als </w:t>
      </w:r>
      <w:r w:rsidR="0034513D">
        <w:t>u</w:t>
      </w:r>
      <w:r w:rsidR="005739B5">
        <w:t>nwichtig</w:t>
      </w:r>
      <w:r w:rsidR="002270BF">
        <w:t xml:space="preserve"> wirkt.</w:t>
      </w:r>
    </w:p>
    <w:p w14:paraId="78589924" w14:textId="0B8D256C" w:rsidR="005345D0" w:rsidRPr="00D862B2" w:rsidRDefault="005345D0" w:rsidP="000C1C75">
      <w:pPr>
        <w:pStyle w:val="Listenabsatz"/>
        <w:numPr>
          <w:ilvl w:val="0"/>
          <w:numId w:val="4"/>
        </w:numPr>
        <w:rPr>
          <w:b/>
          <w:bCs/>
        </w:rPr>
      </w:pPr>
      <w:r w:rsidRPr="00D862B2">
        <w:rPr>
          <w:b/>
          <w:bCs/>
        </w:rPr>
        <w:t>Stego-Datei</w:t>
      </w:r>
      <w:r w:rsidR="00D862B2" w:rsidRPr="00D862B2">
        <w:rPr>
          <w:b/>
          <w:bCs/>
        </w:rPr>
        <w:t>:</w:t>
      </w:r>
      <w:r w:rsidR="002270BF">
        <w:rPr>
          <w:b/>
          <w:bCs/>
        </w:rPr>
        <w:t xml:space="preserve"> </w:t>
      </w:r>
      <w:r w:rsidR="002270BF">
        <w:t>Die fertige Datei</w:t>
      </w:r>
      <w:r w:rsidR="0034513D">
        <w:t>,</w:t>
      </w:r>
      <w:r w:rsidR="002270BF">
        <w:t xml:space="preserve"> in der die Nachricht gespeichert wurde. </w:t>
      </w:r>
      <w:r w:rsidR="0034513D">
        <w:t>S</w:t>
      </w:r>
      <w:r w:rsidR="002270BF">
        <w:t xml:space="preserve">ie </w:t>
      </w:r>
      <w:r w:rsidR="0034513D">
        <w:t>u</w:t>
      </w:r>
      <w:r w:rsidR="002270BF">
        <w:t>nterscheidet sich</w:t>
      </w:r>
      <w:r w:rsidR="0034513D">
        <w:t xml:space="preserve"> </w:t>
      </w:r>
      <w:r w:rsidR="00454D6E">
        <w:t>von aussen</w:t>
      </w:r>
      <w:r w:rsidR="0034513D">
        <w:t xml:space="preserve"> </w:t>
      </w:r>
      <w:r w:rsidR="00454D6E">
        <w:t>nicht von der Cover-Datei</w:t>
      </w:r>
      <w:r w:rsidR="00583D0A">
        <w:t>.</w:t>
      </w:r>
    </w:p>
    <w:p w14:paraId="17B570A8" w14:textId="6536EDE1" w:rsidR="005345D0" w:rsidRPr="00D862B2" w:rsidRDefault="00D862B2" w:rsidP="000C1C75">
      <w:pPr>
        <w:pStyle w:val="Listenabsatz"/>
        <w:numPr>
          <w:ilvl w:val="0"/>
          <w:numId w:val="4"/>
        </w:numPr>
        <w:rPr>
          <w:b/>
          <w:bCs/>
        </w:rPr>
      </w:pPr>
      <w:r w:rsidRPr="00D862B2">
        <w:rPr>
          <w:b/>
          <w:bCs/>
        </w:rPr>
        <w:lastRenderedPageBreak/>
        <w:t>Schlüssel:</w:t>
      </w:r>
      <w:r w:rsidR="00454D6E">
        <w:rPr>
          <w:b/>
          <w:bCs/>
        </w:rPr>
        <w:t xml:space="preserve"> </w:t>
      </w:r>
      <w:r w:rsidR="00454D6E">
        <w:t>Der Schlüssel oder eine andere Information, mit der man die Nachricht aus der Stego-Datei herauslesen kann.</w:t>
      </w:r>
      <w:r w:rsidR="00CF31AA">
        <w:t xml:space="preserve"> Dies kann zum Beispiel die Anzahl an geänderten LSB-Bits sein.</w:t>
      </w:r>
    </w:p>
    <w:p w14:paraId="53F87AAA" w14:textId="72B2BF75" w:rsidR="00D862B2" w:rsidRPr="00D862B2" w:rsidRDefault="00D862B2" w:rsidP="000C1C75">
      <w:pPr>
        <w:pStyle w:val="Listenabsatz"/>
        <w:numPr>
          <w:ilvl w:val="0"/>
          <w:numId w:val="4"/>
        </w:numPr>
        <w:rPr>
          <w:b/>
          <w:bCs/>
        </w:rPr>
      </w:pPr>
      <w:r w:rsidRPr="00D862B2">
        <w:rPr>
          <w:b/>
          <w:bCs/>
        </w:rPr>
        <w:t>Embedding Domain:</w:t>
      </w:r>
      <w:r w:rsidR="00454D6E">
        <w:rPr>
          <w:b/>
          <w:bCs/>
        </w:rPr>
        <w:t xml:space="preserve"> </w:t>
      </w:r>
      <w:r w:rsidR="00454D6E">
        <w:t xml:space="preserve">Die bestimmte </w:t>
      </w:r>
      <w:r w:rsidR="008E4CE7">
        <w:t>Eigenschaft der Cover-Datei,</w:t>
      </w:r>
      <w:r w:rsidR="00454D6E">
        <w:t xml:space="preserve"> die ausgenützt wird, um die Nachricht zu </w:t>
      </w:r>
      <w:r w:rsidR="008E4CE7">
        <w:t>verbergen.</w:t>
      </w:r>
      <w:r w:rsidR="00C525E0">
        <w:t xml:space="preserve"> Zum </w:t>
      </w:r>
      <w:r w:rsidR="00AD6D8D">
        <w:t>Beispiel</w:t>
      </w:r>
      <w:r w:rsidR="00C525E0">
        <w:t xml:space="preserve"> die </w:t>
      </w:r>
      <w:r w:rsidR="00AD6D8D">
        <w:t>letzten Bits der Pixelwerte</w:t>
      </w:r>
      <w:r w:rsidR="0034513D">
        <w:t>.</w:t>
      </w:r>
    </w:p>
    <w:p w14:paraId="4F6712C5" w14:textId="6CFB4604" w:rsidR="00D9149B" w:rsidRPr="004E666F" w:rsidRDefault="00D9149B" w:rsidP="00D9149B">
      <w:pPr>
        <w:pStyle w:val="berschrift2"/>
      </w:pPr>
      <w:bookmarkStart w:id="26" w:name="_Toc178933550"/>
      <w:r w:rsidRPr="004E666F">
        <w:t>LSB-Substitution</w:t>
      </w:r>
      <w:bookmarkEnd w:id="26"/>
    </w:p>
    <w:p w14:paraId="51BCA695" w14:textId="377D0CC6" w:rsidR="00FC7065" w:rsidRPr="004E666F" w:rsidRDefault="00D9149B" w:rsidP="00D9149B">
      <w:r w:rsidRPr="004E666F">
        <w:t>Bei der LSB-Steganographie werden die Informationen mittels LSB-Substitution in der Cover</w:t>
      </w:r>
      <w:r w:rsidR="002F78EF">
        <w:t>-</w:t>
      </w:r>
      <w:r w:rsidRPr="004E666F">
        <w:t xml:space="preserve"> Datei versteckt.</w:t>
      </w:r>
    </w:p>
    <w:p w14:paraId="114EF02B" w14:textId="59235643" w:rsidR="00D9149B" w:rsidRDefault="00D9149B" w:rsidP="00D9149B">
      <w:r w:rsidRPr="004E666F">
        <w:t xml:space="preserve">In der LSB-Substitution werden die </w:t>
      </w:r>
      <w:r w:rsidR="004A3290" w:rsidRPr="004A3290">
        <w:t>`</w:t>
      </w:r>
      <w:r w:rsidR="00AE3617">
        <w:t>L</w:t>
      </w:r>
      <w:r w:rsidR="004A3290" w:rsidRPr="004A3290">
        <w:t xml:space="preserve">east </w:t>
      </w:r>
      <w:r w:rsidR="00AE3617">
        <w:t>S</w:t>
      </w:r>
      <w:r w:rsidR="004A3290" w:rsidRPr="004A3290">
        <w:t xml:space="preserve">ignificant </w:t>
      </w:r>
      <w:r w:rsidR="00AE3617">
        <w:t>B</w:t>
      </w:r>
      <w:r w:rsidR="004A3290" w:rsidRPr="004A3290">
        <w:t>its`</w:t>
      </w:r>
      <w:r w:rsidR="0027513B">
        <w:t xml:space="preserve"> (LSB)</w:t>
      </w:r>
      <w:r w:rsidRPr="004E666F">
        <w:t xml:space="preserve"> eines Byte </w:t>
      </w:r>
      <w:r w:rsidR="00035FF6" w:rsidRPr="004E666F">
        <w:t xml:space="preserve">ersetzt durch </w:t>
      </w:r>
      <w:r w:rsidR="002375EA" w:rsidRPr="004E666F">
        <w:t>die zu versteckende Information</w:t>
      </w:r>
      <w:r w:rsidRPr="004E666F">
        <w:t>.</w:t>
      </w:r>
      <w:r w:rsidR="002375EA" w:rsidRPr="004E666F">
        <w:t xml:space="preserve"> </w:t>
      </w:r>
      <w:r w:rsidR="00AE3617">
        <w:t>LSB</w:t>
      </w:r>
      <w:r w:rsidR="002F78EF">
        <w:t xml:space="preserve"> </w:t>
      </w:r>
      <w:r w:rsidR="00EF35AB">
        <w:t>sind</w:t>
      </w:r>
      <w:r w:rsidR="003E3DC4">
        <w:t xml:space="preserve"> die letzten Bits eines B</w:t>
      </w:r>
      <w:r w:rsidR="00EF35AB">
        <w:t xml:space="preserve">yte </w:t>
      </w:r>
      <w:r w:rsidR="00A64EFA">
        <w:t xml:space="preserve">(vgl. </w:t>
      </w:r>
      <w:r w:rsidR="00A64EFA">
        <w:fldChar w:fldCharType="begin"/>
      </w:r>
      <w:r w:rsidR="00A64EFA">
        <w:instrText xml:space="preserve"> REF _Ref177914315 \h </w:instrText>
      </w:r>
      <w:r w:rsidR="00A64EFA">
        <w:fldChar w:fldCharType="separate"/>
      </w:r>
      <w:r w:rsidR="006F6F15">
        <w:t xml:space="preserve">Abbildung </w:t>
      </w:r>
      <w:r w:rsidR="006F6F15">
        <w:rPr>
          <w:noProof/>
        </w:rPr>
        <w:t>2</w:t>
      </w:r>
      <w:r w:rsidR="00A64EFA">
        <w:fldChar w:fldCharType="end"/>
      </w:r>
      <w:r w:rsidR="00A64EFA">
        <w:t>)</w:t>
      </w:r>
      <w:r w:rsidR="009F4CDA">
        <w:t>.</w:t>
      </w:r>
      <w:r w:rsidR="00A64EFA">
        <w:t xml:space="preserve"> </w:t>
      </w:r>
      <w:r w:rsidR="002375EA" w:rsidRPr="004E666F">
        <w:t>Um die Information wieder zu lesen, werden die LSB ausgelesen und wieder zu Bytes zusammengefügt. Die Farbe der Pixel</w:t>
      </w:r>
      <w:r w:rsidR="00123C32">
        <w:t>s</w:t>
      </w:r>
      <w:r w:rsidR="002375EA" w:rsidRPr="004E666F">
        <w:t xml:space="preserve"> ändert sich, jedoch ist die Änderungen so klein, dass d</w:t>
      </w:r>
      <w:r w:rsidR="004714A6">
        <w:t>ie Farbunterschiede nicht wahrnehmbar</w:t>
      </w:r>
      <w:r w:rsidR="002375EA" w:rsidRPr="004E666F">
        <w:t xml:space="preserve"> </w:t>
      </w:r>
      <w:r w:rsidR="004714A6">
        <w:t xml:space="preserve">sind </w:t>
      </w:r>
      <w:r w:rsidR="008011B2">
        <w:t xml:space="preserve">(vgl. </w:t>
      </w:r>
      <w:r w:rsidR="008011B2">
        <w:fldChar w:fldCharType="begin"/>
      </w:r>
      <w:r w:rsidR="008011B2">
        <w:instrText xml:space="preserve"> REF _Ref177914005 \h </w:instrText>
      </w:r>
      <w:r w:rsidR="008011B2">
        <w:fldChar w:fldCharType="separate"/>
      </w:r>
      <w:r w:rsidR="006F6F15">
        <w:t xml:space="preserve">Abbildung </w:t>
      </w:r>
      <w:r w:rsidR="006F6F15">
        <w:rPr>
          <w:noProof/>
        </w:rPr>
        <w:t>3</w:t>
      </w:r>
      <w:r w:rsidR="008011B2">
        <w:fldChar w:fldCharType="end"/>
      </w:r>
      <w:r w:rsidR="008011B2">
        <w:t>)</w:t>
      </w:r>
      <w:r w:rsidR="002F78EF" w:rsidRPr="004E666F" w:rsidDel="002F78EF">
        <w:t xml:space="preserve"> </w:t>
      </w:r>
      <w:r w:rsidR="002375EA" w:rsidRPr="004E666F">
        <w:fldChar w:fldCharType="begin"/>
      </w:r>
      <w:r w:rsidR="002375EA" w:rsidRPr="004E666F">
        <w:instrText xml:space="preserve"> ADDIN ZOTERO_ITEM CSL_CITATION {"citationID":"SwTVbeYh","properties":{"formattedCitation":"[1]","plainCitation":"[1]","noteIndex":0},"citationItems":[{"id":12,"uris":["http://zotero.org/users/13659324/items/HHGFIV5V"],"itemData":{"id":12,"type":"article-journal","abstract":"The highest way to protect data from intruder and unauthorized persons has become a major issue. This matter led to the development of many techniques for data security, such as Steganography, Cryptography, and Watermarking to disguise data. This paper proposes an image steganography method using the Least Significant Bits (LSB) technique and XOR operator and a secret key, through which the secret key is transformed into a one-dimensional bit stream array, then these bits are XORed with the bits of the secret image. Multiple experiments have been performed to embed color and grayscale images inside cover media. In this work, the LSB technique is ideal in two ways: firstly, only the least significant one-bit (1bit) of each byte will store the embedded data, this method is named (1-LSB). Secondly, the four least significant bits of the right half-byte (4 bits) of each byte will store the embedded data, this method is named (4-LSB). Subjective and objective analyzes were performed for each LSB process. The subjective analysis is responsible for both HVS and histogram, whereas the objective analysis involved both PSNR and MSE metrics.&amp;nbsp;&amp;nbsp;&amp;nbsp;","container-title":"International Journal of Interactive Mobile Technologies (iJIM)","DOI":"10.3991/ijim.v17i07.38737","ISSN":"1865-7923","issue":"07","language":"en","license":"Copyright (c) 2023 Haider TH.Salim ALRikabi, Sabah Abdulazeez Jebur , Abbas Khalifa Nawar, Lubna Emad Kadhim, Mothefer Majeed Jahefer","note":"number: 07","page":"167-178","source":"online-journals.org","title":"Hiding Information in Digital Images Using LSB Steganography Technique","volume":"17","author":[{"family":"Jebur","given":"Sabah Abdulazeez"},{"family":"Nawar","given":"Abbas Khalifa"},{"family":"Kadhim","given":"Lubna Emad"},{"family":"Jahefer","given":"Mothefer Majeed"}],"issued":{"date-parts":[["2023",4,5]]}}}],"schema":"https://github.com/citation-style-language/schema/raw/master/csl-citation.json"} </w:instrText>
      </w:r>
      <w:r w:rsidR="002375EA" w:rsidRPr="004E666F">
        <w:fldChar w:fldCharType="separate"/>
      </w:r>
      <w:r w:rsidR="002375EA" w:rsidRPr="004E666F">
        <w:rPr>
          <w:rFonts w:cs="Segoe UI"/>
        </w:rPr>
        <w:t>[1]</w:t>
      </w:r>
      <w:r w:rsidR="002375EA" w:rsidRPr="004E666F">
        <w:fldChar w:fldCharType="end"/>
      </w:r>
      <w:r w:rsidR="002F78EF">
        <w:t>.</w:t>
      </w:r>
    </w:p>
    <w:p w14:paraId="5B43476B" w14:textId="77777777" w:rsidR="00B3412E" w:rsidRDefault="00B3412E" w:rsidP="00B3412E">
      <w:pPr>
        <w:keepNext/>
      </w:pPr>
      <w:r w:rsidRPr="00B3412E">
        <w:rPr>
          <w:noProof/>
        </w:rPr>
        <w:drawing>
          <wp:inline distT="0" distB="0" distL="0" distR="0" wp14:anchorId="33207076" wp14:editId="319B5318">
            <wp:extent cx="3242520" cy="1324601"/>
            <wp:effectExtent l="0" t="0" r="0" b="9525"/>
            <wp:docPr id="131513644" name="Grafik 1" descr="Ein Bild, das Text, Screenshot, Zahl,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13644" name="Grafik 1" descr="Ein Bild, das Text, Screenshot, Zahl, Reihe enthält.&#10;&#10;Automatisch generierte Beschreibung"/>
                    <pic:cNvPicPr/>
                  </pic:nvPicPr>
                  <pic:blipFill>
                    <a:blip r:embed="rId15"/>
                    <a:stretch>
                      <a:fillRect/>
                    </a:stretch>
                  </pic:blipFill>
                  <pic:spPr>
                    <a:xfrm>
                      <a:off x="0" y="0"/>
                      <a:ext cx="3252044" cy="1328492"/>
                    </a:xfrm>
                    <a:prstGeom prst="rect">
                      <a:avLst/>
                    </a:prstGeom>
                  </pic:spPr>
                </pic:pic>
              </a:graphicData>
            </a:graphic>
          </wp:inline>
        </w:drawing>
      </w:r>
    </w:p>
    <w:p w14:paraId="42B3AA63" w14:textId="63FEDF60" w:rsidR="0021651B" w:rsidRPr="0021651B" w:rsidRDefault="00B3412E" w:rsidP="00CC63EC">
      <w:pPr>
        <w:pStyle w:val="Beschriftung"/>
      </w:pPr>
      <w:bookmarkStart w:id="27" w:name="_Ref177914315"/>
      <w:bookmarkStart w:id="28" w:name="_Toc178934098"/>
      <w:r>
        <w:t xml:space="preserve">Abbildung </w:t>
      </w:r>
      <w:fldSimple w:instr=" SEQ Abbildung \* ARABIC ">
        <w:r w:rsidR="006F6F15">
          <w:rPr>
            <w:noProof/>
          </w:rPr>
          <w:t>2</w:t>
        </w:r>
      </w:fldSimple>
      <w:bookmarkEnd w:id="27"/>
      <w:r>
        <w:t xml:space="preserve">: </w:t>
      </w:r>
      <w:r w:rsidR="0021651B">
        <w:t>Hervorhebung</w:t>
      </w:r>
      <w:r>
        <w:t xml:space="preserve"> der LSB bei 4 </w:t>
      </w:r>
      <w:r w:rsidR="0021651B">
        <w:t>Bytes</w:t>
      </w:r>
      <w:r>
        <w:t xml:space="preserve"> (</w:t>
      </w:r>
      <w:commentRangeStart w:id="29"/>
      <w:commentRangeStart w:id="30"/>
      <w:r>
        <w:t xml:space="preserve">in Anlehnung an </w:t>
      </w:r>
      <w:r>
        <w:fldChar w:fldCharType="begin"/>
      </w:r>
      <w:r>
        <w:instrText xml:space="preserve"> ADDIN ZOTERO_ITEM CSL_CITATION {"citationID":"HMAn34md","properties":{"formattedCitation":"[1]","plainCitation":"[1]","noteIndex":0},"citationItems":[{"id":12,"uris":["http://zotero.org/users/13659324/items/HHGFIV5V"],"itemData":{"id":12,"type":"article-journal","abstract":"The highest way to protect data from intruder and unauthorized persons has become a major issue. This matter led to the development of many techniques for data security, such as Steganography, Cryptography, and Watermarking to disguise data. This paper proposes an image steganography method using the Least Significant Bits (LSB) technique and XOR operator and a secret key, through which the secret key is transformed into a one-dimensional bit stream array, then these bits are XORed with the bits of the secret image. Multiple experiments have been performed to embed color and grayscale images inside cover media. In this work, the LSB technique is ideal in two ways: firstly, only the least significant one-bit (1bit) of each byte will store the embedded data, this method is named (1-LSB). Secondly, the four least significant bits of the right half-byte (4 bits) of each byte will store the embedded data, this method is named (4-LSB). Subjective and objective analyzes were performed for each LSB process. The subjective analysis is responsible for both HVS and histogram, whereas the objective analysis involved both PSNR and MSE metrics.&amp;nbsp;&amp;nbsp;&amp;nbsp;","container-title":"International Journal of Interactive Mobile Technologies (iJIM)","DOI":"10.3991/ijim.v17i07.38737","ISSN":"1865-7923","issue":"07","language":"en","license":"Copyright (c) 2023 Haider TH.Salim ALRikabi, Sabah Abdulazeez Jebur , Abbas Khalifa Nawar, Lubna Emad Kadhim, Mothefer Majeed Jahefer","note":"number: 07","page":"167-178","source":"online-journals.org","title":"Hiding Information in Digital Images Using LSB Steganography Technique","volume":"17","author":[{"family":"Jebur","given":"Sabah Abdulazeez"},{"family":"Nawar","given":"Abbas Khalifa"},{"family":"Kadhim","given":"Lubna Emad"},{"family":"Jahefer","given":"Mothefer Majeed"}],"issued":{"date-parts":[["2023",4,5]]}}}],"schema":"https://github.com/citation-style-language/schema/raw/master/csl-citation.json"} </w:instrText>
      </w:r>
      <w:r>
        <w:fldChar w:fldCharType="separate"/>
      </w:r>
      <w:r w:rsidRPr="00B3412E">
        <w:rPr>
          <w:rFonts w:cs="Segoe UI"/>
        </w:rPr>
        <w:t>[1]</w:t>
      </w:r>
      <w:r>
        <w:fldChar w:fldCharType="end"/>
      </w:r>
      <w:commentRangeEnd w:id="29"/>
      <w:r w:rsidR="0027513B">
        <w:rPr>
          <w:rStyle w:val="Kommentarzeichen"/>
          <w:i w:val="0"/>
          <w:iCs w:val="0"/>
        </w:rPr>
        <w:commentReference w:id="29"/>
      </w:r>
      <w:commentRangeEnd w:id="30"/>
      <w:r w:rsidR="004729D4">
        <w:rPr>
          <w:rStyle w:val="Kommentarzeichen"/>
          <w:i w:val="0"/>
          <w:iCs w:val="0"/>
        </w:rPr>
        <w:commentReference w:id="30"/>
      </w:r>
      <w:r w:rsidR="0021651B">
        <w:t>)</w:t>
      </w:r>
      <w:bookmarkEnd w:id="28"/>
    </w:p>
    <w:p w14:paraId="66BD2390" w14:textId="7C901FA3" w:rsidR="00362EDF" w:rsidRDefault="005B69A0" w:rsidP="00362EDF">
      <w:pPr>
        <w:keepNext/>
      </w:pPr>
      <w:r w:rsidRPr="005B69A0">
        <w:rPr>
          <w:noProof/>
        </w:rPr>
        <w:drawing>
          <wp:inline distT="0" distB="0" distL="0" distR="0" wp14:anchorId="0A410D34" wp14:editId="388974CB">
            <wp:extent cx="5760720" cy="1435100"/>
            <wp:effectExtent l="0" t="0" r="0" b="0"/>
            <wp:docPr id="1521541729" name="Grafik 1" descr="Ein Bild, das Screenshot, Tex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541729" name="Grafik 1" descr="Ein Bild, das Screenshot, Text, Diagramm, Reihe enthält.&#10;&#10;Automatisch generierte Beschreibung"/>
                    <pic:cNvPicPr/>
                  </pic:nvPicPr>
                  <pic:blipFill>
                    <a:blip r:embed="rId16"/>
                    <a:stretch>
                      <a:fillRect/>
                    </a:stretch>
                  </pic:blipFill>
                  <pic:spPr>
                    <a:xfrm>
                      <a:off x="0" y="0"/>
                      <a:ext cx="5760720" cy="1435100"/>
                    </a:xfrm>
                    <a:prstGeom prst="rect">
                      <a:avLst/>
                    </a:prstGeom>
                  </pic:spPr>
                </pic:pic>
              </a:graphicData>
            </a:graphic>
          </wp:inline>
        </w:drawing>
      </w:r>
      <w:r w:rsidRPr="005B69A0">
        <w:rPr>
          <w:noProof/>
        </w:rPr>
        <w:t xml:space="preserve"> </w:t>
      </w:r>
    </w:p>
    <w:p w14:paraId="72F4424E" w14:textId="6DCE3219" w:rsidR="00362EDF" w:rsidRPr="004E666F" w:rsidRDefault="00362EDF" w:rsidP="00362EDF">
      <w:pPr>
        <w:pStyle w:val="Beschriftung"/>
      </w:pPr>
      <w:bookmarkStart w:id="31" w:name="_Ref177914005"/>
      <w:bookmarkStart w:id="32" w:name="_Toc178934099"/>
      <w:r>
        <w:t xml:space="preserve">Abbildung </w:t>
      </w:r>
      <w:fldSimple w:instr=" SEQ Abbildung \* ARABIC ">
        <w:r w:rsidR="006F6F15">
          <w:rPr>
            <w:noProof/>
          </w:rPr>
          <w:t>3</w:t>
        </w:r>
      </w:fldSimple>
      <w:bookmarkEnd w:id="31"/>
      <w:r>
        <w:t xml:space="preserve">: LSB-Substitution bei einem RGB </w:t>
      </w:r>
      <w:r w:rsidR="001651A2">
        <w:t>Pixel</w:t>
      </w:r>
      <w:r>
        <w:t xml:space="preserve"> (in </w:t>
      </w:r>
      <w:r w:rsidR="001651A2">
        <w:t>Anlehnung</w:t>
      </w:r>
      <w:r>
        <w:t xml:space="preserve"> an </w:t>
      </w:r>
      <w:r>
        <w:fldChar w:fldCharType="begin"/>
      </w:r>
      <w:r>
        <w:instrText xml:space="preserve"> ADDIN ZOTERO_ITEM CSL_CITATION {"citationID":"xpao3uSR","properties":{"formattedCitation":"[1]","plainCitation":"[1]","noteIndex":0},"citationItems":[{"id":12,"uris":["http://zotero.org/users/13659324/items/HHGFIV5V"],"itemData":{"id":12,"type":"article-journal","abstract":"The highest way to protect data from intruder and unauthorized persons has become a major issue. This matter led to the development of many techniques for data security, such as Steganography, Cryptography, and Watermarking to disguise data. This paper proposes an image steganography method using the Least Significant Bits (LSB) technique and XOR operator and a secret key, through which the secret key is transformed into a one-dimensional bit stream array, then these bits are XORed with the bits of the secret image. Multiple experiments have been performed to embed color and grayscale images inside cover media. In this work, the LSB technique is ideal in two ways: firstly, only the least significant one-bit (1bit) of each byte will store the embedded data, this method is named (1-LSB). Secondly, the four least significant bits of the right half-byte (4 bits) of each byte will store the embedded data, this method is named (4-LSB). Subjective and objective analyzes were performed for each LSB process. The subjective analysis is responsible for both HVS and histogram, whereas the objective analysis involved both PSNR and MSE metrics.&amp;nbsp;&amp;nbsp;&amp;nbsp;","container-title":"International Journal of Interactive Mobile Technologies (iJIM)","DOI":"10.3991/ijim.v17i07.38737","ISSN":"1865-7923","issue":"07","language":"en","license":"Copyright (c) 2023 Haider TH.Salim ALRikabi, Sabah Abdulazeez Jebur , Abbas Khalifa Nawar, Lubna Emad Kadhim, Mothefer Majeed Jahefer","note":"number: 07","page":"167-178","source":"online-journals.org","title":"Hiding Information in Digital Images Using LSB Steganography Technique","volume":"17","author":[{"family":"Jebur","given":"Sabah Abdulazeez"},{"family":"Nawar","given":"Abbas Khalifa"},{"family":"Kadhim","given":"Lubna Emad"},{"family":"Jahefer","given":"Mothefer Majeed"}],"issued":{"date-parts":[["2023",4,5]]}}}],"schema":"https://github.com/citation-style-language/schema/raw/master/csl-citation.json"} </w:instrText>
      </w:r>
      <w:r>
        <w:fldChar w:fldCharType="separate"/>
      </w:r>
      <w:r w:rsidRPr="00362EDF">
        <w:rPr>
          <w:rFonts w:cs="Segoe UI"/>
        </w:rPr>
        <w:t>[1]</w:t>
      </w:r>
      <w:r>
        <w:fldChar w:fldCharType="end"/>
      </w:r>
      <w:r>
        <w:t>)</w:t>
      </w:r>
      <w:bookmarkEnd w:id="32"/>
    </w:p>
    <w:p w14:paraId="3FE04954" w14:textId="7A1624BB" w:rsidR="002375EA" w:rsidRPr="004E666F" w:rsidRDefault="008A53C6" w:rsidP="002375EA">
      <w:pPr>
        <w:pStyle w:val="berschrift2"/>
      </w:pPr>
      <w:bookmarkStart w:id="33" w:name="_Toc178933551"/>
      <w:r w:rsidRPr="004E666F">
        <w:t>Verlustfreie Bildformate</w:t>
      </w:r>
      <w:bookmarkEnd w:id="33"/>
    </w:p>
    <w:p w14:paraId="2FD6B8F4" w14:textId="58E4968C" w:rsidR="00061CA3" w:rsidRPr="004E666F" w:rsidRDefault="00061CA3" w:rsidP="00061CA3">
      <w:r w:rsidRPr="004E666F">
        <w:t xml:space="preserve">Farben werden </w:t>
      </w:r>
      <w:r w:rsidR="00BB4EC7">
        <w:t>d</w:t>
      </w:r>
      <w:r w:rsidR="00992B6F" w:rsidRPr="004E666F">
        <w:t>igital immer zusammengesetzt aus Rot</w:t>
      </w:r>
      <w:r w:rsidR="00BB4EC7">
        <w:t xml:space="preserve">, </w:t>
      </w:r>
      <w:r w:rsidR="00992B6F" w:rsidRPr="004E666F">
        <w:t>Grün und Blau.</w:t>
      </w:r>
      <w:r w:rsidR="00515E2A" w:rsidRPr="004E666F">
        <w:t xml:space="preserve"> Wenn man </w:t>
      </w:r>
      <w:r w:rsidR="00E2391B">
        <w:t>rotes</w:t>
      </w:r>
      <w:r w:rsidR="00515E2A" w:rsidRPr="004E666F">
        <w:t xml:space="preserve">, </w:t>
      </w:r>
      <w:r w:rsidR="00E2391B">
        <w:t>grünes</w:t>
      </w:r>
      <w:r w:rsidR="00BB4EC7">
        <w:t xml:space="preserve"> </w:t>
      </w:r>
      <w:r w:rsidR="00515E2A" w:rsidRPr="004E666F">
        <w:t xml:space="preserve">und </w:t>
      </w:r>
      <w:r w:rsidR="00E2391B">
        <w:t>blaues</w:t>
      </w:r>
      <w:r w:rsidR="00515E2A" w:rsidRPr="004E666F">
        <w:t xml:space="preserve"> Licht </w:t>
      </w:r>
      <w:r w:rsidR="005538D8" w:rsidRPr="004E666F">
        <w:t>addiert</w:t>
      </w:r>
      <w:r w:rsidR="00515E2A" w:rsidRPr="004E666F">
        <w:t xml:space="preserve">, erhält man Weiss. Deshalb bestehen die Pixel eines Bild immer aus diesen drei </w:t>
      </w:r>
      <w:commentRangeStart w:id="34"/>
      <w:commentRangeStart w:id="35"/>
      <w:r w:rsidR="00D43B92" w:rsidRPr="004E666F">
        <w:t>RGB-Werten</w:t>
      </w:r>
      <w:commentRangeEnd w:id="34"/>
      <w:r w:rsidR="0027513B">
        <w:rPr>
          <w:rStyle w:val="Kommentarzeichen"/>
        </w:rPr>
        <w:commentReference w:id="34"/>
      </w:r>
      <w:commentRangeEnd w:id="35"/>
      <w:r w:rsidR="00E2391B">
        <w:rPr>
          <w:rStyle w:val="Kommentarzeichen"/>
        </w:rPr>
        <w:commentReference w:id="35"/>
      </w:r>
      <w:r w:rsidR="00B85CE5">
        <w:t>,</w:t>
      </w:r>
      <w:r w:rsidR="004729D4">
        <w:t xml:space="preserve"> </w:t>
      </w:r>
      <w:commentRangeStart w:id="36"/>
      <w:r w:rsidR="004729D4">
        <w:t>die die Farbe des Pixel vorgeben</w:t>
      </w:r>
      <w:commentRangeEnd w:id="36"/>
      <w:r w:rsidR="00B85CE5">
        <w:rPr>
          <w:rStyle w:val="Kommentarzeichen"/>
        </w:rPr>
        <w:commentReference w:id="36"/>
      </w:r>
      <w:r w:rsidR="00D43B92" w:rsidRPr="004E666F">
        <w:t>.</w:t>
      </w:r>
    </w:p>
    <w:p w14:paraId="1D12CFC1" w14:textId="39381E5A" w:rsidR="001702E9" w:rsidRPr="004E666F" w:rsidRDefault="001702E9" w:rsidP="00061CA3">
      <w:r w:rsidRPr="004E666F">
        <w:t xml:space="preserve">Es gibt zusätzlich zwei Ansätze, wie </w:t>
      </w:r>
      <w:r w:rsidR="005538D8" w:rsidRPr="004E666F">
        <w:t>man</w:t>
      </w:r>
      <w:r w:rsidRPr="004E666F">
        <w:t xml:space="preserve"> ein Bild </w:t>
      </w:r>
      <w:r w:rsidR="005538D8" w:rsidRPr="004E666F">
        <w:t>digital</w:t>
      </w:r>
      <w:r w:rsidRPr="004E666F">
        <w:t xml:space="preserve"> speichern kann. Entweder werden alle Rot</w:t>
      </w:r>
      <w:r w:rsidR="00BB4EC7">
        <w:t xml:space="preserve">, </w:t>
      </w:r>
      <w:r w:rsidRPr="004E666F">
        <w:t xml:space="preserve">Grün und Blau </w:t>
      </w:r>
      <w:r w:rsidR="00AD6D8D">
        <w:t>W</w:t>
      </w:r>
      <w:r w:rsidRPr="004E666F">
        <w:t>erte</w:t>
      </w:r>
      <w:r w:rsidR="00B4108E" w:rsidRPr="004E666F">
        <w:t xml:space="preserve"> jedes Pixels </w:t>
      </w:r>
      <w:r w:rsidR="005538D8" w:rsidRPr="004E666F">
        <w:t>nacheinander</w:t>
      </w:r>
      <w:r w:rsidR="00B4108E" w:rsidRPr="004E666F">
        <w:t xml:space="preserve"> gespeichert oder man komprimiert, mit </w:t>
      </w:r>
      <w:r w:rsidR="00640B4D" w:rsidRPr="004E666F">
        <w:t>Hilfe</w:t>
      </w:r>
      <w:r w:rsidR="00B4108E" w:rsidRPr="004E666F">
        <w:t xml:space="preserve"> von Algorithmen</w:t>
      </w:r>
      <w:r w:rsidR="008D468F">
        <w:t>,</w:t>
      </w:r>
      <w:r w:rsidR="00B4108E" w:rsidRPr="004E666F">
        <w:t xml:space="preserve"> das Bild so, dass man minimal an Qualität </w:t>
      </w:r>
      <w:r w:rsidR="005538D8" w:rsidRPr="004E666F">
        <w:t>verliert</w:t>
      </w:r>
      <w:r w:rsidR="00B4108E" w:rsidRPr="004E666F">
        <w:t>, dafür aber die Grösse der Datei stark verkleinert</w:t>
      </w:r>
      <w:r w:rsidR="00E2391B">
        <w:t xml:space="preserve"> </w:t>
      </w:r>
      <w:r w:rsidR="00BC763E" w:rsidRPr="004E666F">
        <w:fldChar w:fldCharType="begin"/>
      </w:r>
      <w:r w:rsidR="00C04A02">
        <w:instrText xml:space="preserve"> ADDIN ZOTERO_ITEM CSL_CITATION {"citationID":"8RSDLRaV","properties":{"formattedCitation":"[5]","plainCitation":"[5]","noteIndex":0},"citationItems":[{"id":30,"uris":["http://zotero.org/users/13659324/items/SYD9UUGM"],"itemData":{"id":30,"type":"article-journal","container-title":"IEEE Transactions on Consumer Electronics","DOI":"10.1109/30.125072","ISSN":"00983063","issue":"1","journalAbbreviation":"IEEE Trans. Consumer Electron.","license":"https://ieeexplore.ieee.org/Xplorehelp/downloads/license-information/IEEE.html","page":"xviii-xxxiv","source":"DOI.org (Crossref)","title":"The JPEG still picture compression standard","volume":"38","author":[{"family":"Wallace","given":"G.K."}],"issued":{"date-parts":[["1992",2]]}}}],"schema":"https://github.com/citation-style-language/schema/raw/master/csl-citation.json"} </w:instrText>
      </w:r>
      <w:r w:rsidR="00BC763E" w:rsidRPr="004E666F">
        <w:fldChar w:fldCharType="separate"/>
      </w:r>
      <w:r w:rsidR="00C04A02" w:rsidRPr="00C04A02">
        <w:rPr>
          <w:rFonts w:cs="Segoe UI"/>
        </w:rPr>
        <w:t>[5]</w:t>
      </w:r>
      <w:r w:rsidR="00BC763E" w:rsidRPr="004E666F">
        <w:fldChar w:fldCharType="end"/>
      </w:r>
      <w:r w:rsidR="00E2391B">
        <w:t>.</w:t>
      </w:r>
    </w:p>
    <w:p w14:paraId="3F0B8C37" w14:textId="16D3BDCC" w:rsidR="00B4108E" w:rsidRPr="004E666F" w:rsidRDefault="00B4108E" w:rsidP="00061CA3">
      <w:r w:rsidRPr="004E666F">
        <w:lastRenderedPageBreak/>
        <w:t>Die</w:t>
      </w:r>
      <w:r w:rsidR="007D32A7" w:rsidRPr="004E666F">
        <w:t xml:space="preserve"> meisten Bilder müssen nicht in voller Grösse gespeichert werden, </w:t>
      </w:r>
      <w:r w:rsidR="005538D8" w:rsidRPr="004E666F">
        <w:t>deshalb</w:t>
      </w:r>
      <w:r w:rsidR="007D32A7" w:rsidRPr="004E666F">
        <w:t xml:space="preserve"> sind </w:t>
      </w:r>
      <w:r w:rsidR="00966668" w:rsidRPr="004E666F">
        <w:t xml:space="preserve">Formate wie JPEG der </w:t>
      </w:r>
      <w:r w:rsidR="0004678B" w:rsidRPr="004E666F">
        <w:t>Standard</w:t>
      </w:r>
      <w:r w:rsidR="00966668" w:rsidRPr="004E666F">
        <w:t>.</w:t>
      </w:r>
    </w:p>
    <w:p w14:paraId="6DDAE636" w14:textId="52C38828" w:rsidR="00966668" w:rsidRPr="004E666F" w:rsidRDefault="003A3C84" w:rsidP="00061CA3">
      <w:r w:rsidRPr="004E666F">
        <w:t xml:space="preserve">Für </w:t>
      </w:r>
      <w:r w:rsidR="00AD6D8D">
        <w:t>m</w:t>
      </w:r>
      <w:r w:rsidRPr="004E666F">
        <w:t xml:space="preserve">eine Applikation benötige ich verlustfreie Bildformate, </w:t>
      </w:r>
      <w:r w:rsidR="00C054DC" w:rsidRPr="004E666F">
        <w:t>denn</w:t>
      </w:r>
      <w:r w:rsidRPr="004E666F">
        <w:t xml:space="preserve"> sonst </w:t>
      </w:r>
      <w:r w:rsidR="00EE5A04" w:rsidRPr="004E666F">
        <w:t>gehen</w:t>
      </w:r>
      <w:r w:rsidR="00C054DC" w:rsidRPr="004E666F">
        <w:t xml:space="preserve"> </w:t>
      </w:r>
      <w:r w:rsidRPr="004E666F">
        <w:t>die minimalen Veränderungen</w:t>
      </w:r>
      <w:r w:rsidR="00C054DC" w:rsidRPr="004E666F">
        <w:t xml:space="preserve"> an den einzelnen Pixel</w:t>
      </w:r>
      <w:r w:rsidR="00EE5A04" w:rsidRPr="004E666F">
        <w:t xml:space="preserve"> beim Speichern verloren</w:t>
      </w:r>
      <w:r w:rsidR="00C054DC" w:rsidRPr="004E666F">
        <w:t xml:space="preserve">. </w:t>
      </w:r>
      <w:r w:rsidR="00EE5A04" w:rsidRPr="004E666F">
        <w:t xml:space="preserve">Mein Verfahren basiert darauf, dass an den </w:t>
      </w:r>
      <w:r w:rsidR="00AD6D8D">
        <w:t>j</w:t>
      </w:r>
      <w:r w:rsidR="00EE5A04" w:rsidRPr="004E666F">
        <w:t>eweiligen Pixeln minimale Änderungen vorgenommen werden. Diese sind von Auge nicht sichtbar, werden deshalb auch von Formaten wie JP</w:t>
      </w:r>
      <w:r w:rsidR="006C45BC">
        <w:t>E</w:t>
      </w:r>
      <w:r w:rsidR="00EE5A04" w:rsidRPr="004E666F">
        <w:t>G weggelassen.</w:t>
      </w:r>
    </w:p>
    <w:p w14:paraId="5AFB7FEC" w14:textId="096C9749" w:rsidR="00EE5A04" w:rsidRDefault="00EE5A04" w:rsidP="00061CA3">
      <w:r w:rsidRPr="004E666F">
        <w:t xml:space="preserve">Aus diesem Grund benutze ich </w:t>
      </w:r>
      <w:r w:rsidR="005538D8" w:rsidRPr="004E666F">
        <w:t>PNG-Bilder</w:t>
      </w:r>
      <w:r w:rsidRPr="004E666F">
        <w:t xml:space="preserve">. Dieses Format speichert </w:t>
      </w:r>
      <w:r w:rsidR="00D149E1" w:rsidRPr="004E666F">
        <w:t>die Pixel ohne Verlust</w:t>
      </w:r>
      <w:r w:rsidR="00B3537C" w:rsidRPr="004E666F">
        <w:t>.</w:t>
      </w:r>
      <w:r w:rsidRPr="004E666F">
        <w:t xml:space="preserve"> </w:t>
      </w:r>
      <w:r w:rsidR="00B3537C" w:rsidRPr="004E666F">
        <w:t xml:space="preserve">Zusätzlich kann es gut bearbeitet werden. </w:t>
      </w:r>
      <w:commentRangeStart w:id="37"/>
      <w:commentRangeStart w:id="38"/>
      <w:r w:rsidR="00B3537C" w:rsidRPr="004E666F">
        <w:t xml:space="preserve">PNG ist von </w:t>
      </w:r>
      <w:r w:rsidR="00030170" w:rsidRPr="004E666F">
        <w:t>Grund</w:t>
      </w:r>
      <w:r w:rsidR="00B3537C" w:rsidRPr="004E666F">
        <w:t xml:space="preserve"> auf für </w:t>
      </w:r>
      <w:r w:rsidR="00030170" w:rsidRPr="004E666F">
        <w:t>Programmier</w:t>
      </w:r>
      <w:r w:rsidR="00536030" w:rsidRPr="004E666F">
        <w:t>-Benutzer Freundlichkeit</w:t>
      </w:r>
      <w:r w:rsidR="005C1206" w:rsidRPr="004E666F">
        <w:t xml:space="preserve"> aufgebaut und kann deshalb gut modifiziert werden</w:t>
      </w:r>
      <w:r w:rsidR="00E2391B">
        <w:t xml:space="preserve"> </w:t>
      </w:r>
      <w:r w:rsidR="005C1206" w:rsidRPr="004E666F">
        <w:fldChar w:fldCharType="begin"/>
      </w:r>
      <w:r w:rsidR="00C04A02">
        <w:instrText xml:space="preserve"> ADDIN ZOTERO_ITEM CSL_CITATION {"citationID":"IsdhSgrV","properties":{"formattedCitation":"[6]","plainCitation":"[6]","noteIndex":0},"citationItems":[{"id":42,"uris":["http://zotero.org/users/13659324/items/T6NFUHIB"],"itemData":{"id":42,"type":"book","collection-title":"International Standard ISO/IEC ISO 15948","event-place":"Geneva","language":"eng","publisher":"ISO/IEC","publisher-place":"Geneva","title":"Information technology – Computer graphics and image processing – Portable Network Graphics (PNG): Functional specification","issued":{"date-parts":[["2004"]]}}}],"schema":"https://github.com/citation-style-language/schema/raw/master/csl-citation.json"} </w:instrText>
      </w:r>
      <w:r w:rsidR="005C1206" w:rsidRPr="004E666F">
        <w:fldChar w:fldCharType="separate"/>
      </w:r>
      <w:r w:rsidR="00C04A02" w:rsidRPr="00C04A02">
        <w:rPr>
          <w:rFonts w:cs="Segoe UI"/>
        </w:rPr>
        <w:t>[6]</w:t>
      </w:r>
      <w:r w:rsidR="005C1206" w:rsidRPr="004E666F">
        <w:fldChar w:fldCharType="end"/>
      </w:r>
      <w:commentRangeEnd w:id="37"/>
      <w:r w:rsidR="00B933EB">
        <w:rPr>
          <w:rStyle w:val="Kommentarzeichen"/>
        </w:rPr>
        <w:commentReference w:id="37"/>
      </w:r>
      <w:commentRangeEnd w:id="38"/>
      <w:r w:rsidR="00341EB5">
        <w:rPr>
          <w:rStyle w:val="Kommentarzeichen"/>
        </w:rPr>
        <w:commentReference w:id="38"/>
      </w:r>
      <w:r w:rsidR="00E2391B">
        <w:t>.</w:t>
      </w:r>
    </w:p>
    <w:p w14:paraId="49F9AC9D" w14:textId="6418DCCD" w:rsidR="00E6192B" w:rsidRDefault="00E6192B" w:rsidP="00061CA3">
      <w:r>
        <w:t xml:space="preserve">PNG unterstützt auch Transparenz, dies wird erreicht, indem für jedes Pixel </w:t>
      </w:r>
      <w:r w:rsidR="00341EB5">
        <w:t xml:space="preserve">vier </w:t>
      </w:r>
      <w:r>
        <w:t>Werte gespeichert werden. Zusätzlich zu Rot, Grün und Blau kommt noch Alpha dazu</w:t>
      </w:r>
      <w:r w:rsidR="00304844">
        <w:t>. D</w:t>
      </w:r>
      <w:r>
        <w:t xml:space="preserve">ieser </w:t>
      </w:r>
      <w:r w:rsidR="00304844">
        <w:t>Wert</w:t>
      </w:r>
      <w:r>
        <w:t xml:space="preserve"> gibt an, wie transparent das Pixel ist.</w:t>
      </w:r>
      <w:r w:rsidR="00385B64">
        <w:t xml:space="preserve"> Ein Alpha-Wert von 255 bedeutet, </w:t>
      </w:r>
      <w:proofErr w:type="gramStart"/>
      <w:r w:rsidR="00385B64">
        <w:t>das</w:t>
      </w:r>
      <w:proofErr w:type="gramEnd"/>
      <w:r w:rsidR="00385B64">
        <w:t xml:space="preserve"> Pixel wird nicht angezeigt, ein Wert von 0 bedeutet, dass das Pixel vollständig sichtbar ist.</w:t>
      </w:r>
    </w:p>
    <w:p w14:paraId="1292F4F8" w14:textId="48BD6470" w:rsidR="0031077E" w:rsidRDefault="002F1DA0" w:rsidP="00061CA3">
      <w:r>
        <w:t>Um Platz zu sparen</w:t>
      </w:r>
      <w:r w:rsidR="00341EB5">
        <w:t>,</w:t>
      </w:r>
      <w:r w:rsidR="0086332D">
        <w:t xml:space="preserve"> kann eine PNG-Datei auch diesen Alpha Chanel weglassen und nur RGB speichern. </w:t>
      </w:r>
    </w:p>
    <w:p w14:paraId="4F2DA178" w14:textId="704ED351" w:rsidR="00DD4798" w:rsidRDefault="00DD4798" w:rsidP="00DD4798">
      <w:pPr>
        <w:pStyle w:val="berschrift2"/>
      </w:pPr>
      <w:bookmarkStart w:id="39" w:name="_Toc178933552"/>
      <w:r>
        <w:t>Tag</w:t>
      </w:r>
      <w:r w:rsidR="001509F4">
        <w:t>s</w:t>
      </w:r>
      <w:bookmarkEnd w:id="39"/>
    </w:p>
    <w:p w14:paraId="5D415D8E" w14:textId="6AABA8C4" w:rsidR="001509F4" w:rsidRDefault="009C4DEF" w:rsidP="001509F4">
      <w:r>
        <w:t>Um verschiedene Werte, mit nicht bekannter Länge, zu unterscheiden</w:t>
      </w:r>
      <w:r w:rsidR="00341EB5">
        <w:t>,</w:t>
      </w:r>
      <w:r>
        <w:t xml:space="preserve"> werden Tags</w:t>
      </w:r>
      <w:r w:rsidR="006872D7">
        <w:t xml:space="preserve"> </w:t>
      </w:r>
      <w:r w:rsidR="00FF0B32">
        <w:t xml:space="preserve">zwischen den Werten </w:t>
      </w:r>
      <w:r w:rsidR="00CF6FFE">
        <w:t>eingefügt</w:t>
      </w:r>
      <w:r w:rsidR="00935A38">
        <w:t>.</w:t>
      </w:r>
      <w:r w:rsidR="00FF0B32">
        <w:t xml:space="preserve"> </w:t>
      </w:r>
      <w:r w:rsidR="00935A38">
        <w:t xml:space="preserve">So werden </w:t>
      </w:r>
      <w:r w:rsidR="00FF0B32">
        <w:t xml:space="preserve">die Informationen voneinander </w:t>
      </w:r>
      <w:r w:rsidR="00935A38">
        <w:t>getrennt</w:t>
      </w:r>
      <w:r w:rsidR="00FF0B32">
        <w:t xml:space="preserve">. </w:t>
      </w:r>
      <w:r w:rsidR="00CF6FFE">
        <w:t xml:space="preserve">Wenn alle Werte eine bekannte Länge haben, dann müssen sie nicht </w:t>
      </w:r>
      <w:r w:rsidR="001614F6">
        <w:t>voneinander</w:t>
      </w:r>
      <w:r w:rsidR="00CF6FFE">
        <w:t xml:space="preserve"> getrennt werden</w:t>
      </w:r>
      <w:r w:rsidR="00663B20">
        <w:t xml:space="preserve"> </w:t>
      </w:r>
      <w:r w:rsidR="00663B20">
        <w:fldChar w:fldCharType="begin"/>
      </w:r>
      <w:r w:rsidR="00C04A02">
        <w:instrText xml:space="preserve"> ADDIN ZOTERO_ITEM CSL_CITATION {"citationID":"pkGET5hm","properties":{"formattedCitation":"[7]","plainCitation":"[7]","noteIndex":0},"citationItems":[{"id":48,"uris":["http://zotero.org/users/13659324/items/MZLILJCG"],"itemData":{"id":48,"type":"webpage","abstract":"Specify the appropriate method of data element separation to identify data elements in a TDS message.","language":"en-US","license":"© Copyright IBM Corporation 2024","title":"IBM Integration Bus for z/OS 10.1","URL":"https://www.ibm.com/docs/en/integration-bus/10.1?topic=msmc-message-sets-specifying-data-element-separation-methods-model-message","accessed":{"date-parts":[["2024",8,22]]},"issued":{"date-parts":[["2024",7,25]]}}}],"schema":"https://github.com/citation-style-language/schema/raw/master/csl-citation.json"} </w:instrText>
      </w:r>
      <w:r w:rsidR="00663B20">
        <w:fldChar w:fldCharType="separate"/>
      </w:r>
      <w:r w:rsidR="00C04A02" w:rsidRPr="00C04A02">
        <w:rPr>
          <w:rFonts w:cs="Segoe UI"/>
        </w:rPr>
        <w:t>[7]</w:t>
      </w:r>
      <w:r w:rsidR="00663B20">
        <w:fldChar w:fldCharType="end"/>
      </w:r>
      <w:r w:rsidR="00E2391B">
        <w:t>.</w:t>
      </w:r>
    </w:p>
    <w:p w14:paraId="0DE170E5" w14:textId="50B1E108" w:rsidR="00842BCE" w:rsidRDefault="00CF6FFE" w:rsidP="001509F4">
      <w:r>
        <w:t>Der Vorteil von Tags ist, da</w:t>
      </w:r>
      <w:r w:rsidR="001614F6">
        <w:t>ss sie die Grösse der Nachricht verkleinern können, weil sie nicht überflüssige, le</w:t>
      </w:r>
      <w:r w:rsidR="001B4ED7">
        <w:t>e</w:t>
      </w:r>
      <w:r w:rsidR="001614F6">
        <w:t xml:space="preserve">re Informationen </w:t>
      </w:r>
      <w:r w:rsidR="001E2CBF">
        <w:t>übertragen</w:t>
      </w:r>
      <w:r w:rsidR="001614F6">
        <w:t>.</w:t>
      </w:r>
      <w:r w:rsidR="001E2CBF">
        <w:t xml:space="preserve"> Ein anderer </w:t>
      </w:r>
      <w:r w:rsidR="00525E37">
        <w:t>Ansatz</w:t>
      </w:r>
      <w:r w:rsidR="001E2CBF">
        <w:t xml:space="preserve">, um Daten </w:t>
      </w:r>
      <w:r w:rsidR="00525E37">
        <w:t>voneinander</w:t>
      </w:r>
      <w:r w:rsidR="001E2CBF">
        <w:t xml:space="preserve"> zu trennen</w:t>
      </w:r>
      <w:r w:rsidR="00341EB5">
        <w:t>,</w:t>
      </w:r>
      <w:r w:rsidR="00177788">
        <w:t xml:space="preserve"> </w:t>
      </w:r>
      <w:r w:rsidR="00525E37">
        <w:t>wäre</w:t>
      </w:r>
      <w:r w:rsidR="001E2CBF">
        <w:t xml:space="preserve"> </w:t>
      </w:r>
      <w:r w:rsidR="00CA3521">
        <w:t>das Allokieren</w:t>
      </w:r>
      <w:r w:rsidR="00AE06D4">
        <w:t xml:space="preserve"> von einem vorgegebenen Bereich.</w:t>
      </w:r>
      <w:r w:rsidR="00C91A29">
        <w:t xml:space="preserve"> Damit kann man sich den zusätzlichen Speicher, </w:t>
      </w:r>
      <w:r w:rsidR="006A1821">
        <w:t>der sonst von Tags verwendet wird, sparen.</w:t>
      </w:r>
      <w:r w:rsidR="00AE06D4">
        <w:t xml:space="preserve"> Dies </w:t>
      </w:r>
      <w:r w:rsidR="00456DE0">
        <w:t>bedeutet</w:t>
      </w:r>
      <w:r w:rsidR="00AE06D4">
        <w:t xml:space="preserve"> jedoch, dass man </w:t>
      </w:r>
      <w:r w:rsidR="00525E37">
        <w:t>bereits im Voraus wissen muss, wie gross die</w:t>
      </w:r>
      <w:r w:rsidR="00CA3521">
        <w:t xml:space="preserve"> Nachricht</w:t>
      </w:r>
      <w:r w:rsidR="00456DE0">
        <w:t xml:space="preserve"> ist.</w:t>
      </w:r>
    </w:p>
    <w:p w14:paraId="7E9B2D15" w14:textId="4925353F" w:rsidR="002375EA" w:rsidRDefault="008A53C6" w:rsidP="002375EA">
      <w:pPr>
        <w:pStyle w:val="berschrift2"/>
      </w:pPr>
      <w:bookmarkStart w:id="40" w:name="_Toc178933553"/>
      <w:r w:rsidRPr="004E666F">
        <w:t>AES-Verschlüsselung</w:t>
      </w:r>
      <w:bookmarkEnd w:id="40"/>
    </w:p>
    <w:p w14:paraId="35095E3E" w14:textId="347D6693" w:rsidR="001B4ED7" w:rsidRDefault="001A5003" w:rsidP="003B4DC1">
      <w:r>
        <w:t xml:space="preserve">Für </w:t>
      </w:r>
      <w:r w:rsidR="00BD5FC3">
        <w:t>den</w:t>
      </w:r>
      <w:r>
        <w:t xml:space="preserve"> Fall, dass eine Drittperson die geheime Nachricht innerhalb </w:t>
      </w:r>
      <w:r w:rsidR="00177788">
        <w:t xml:space="preserve">der </w:t>
      </w:r>
      <w:r>
        <w:t xml:space="preserve">Cover-Datei </w:t>
      </w:r>
      <w:r w:rsidR="006F5CE1">
        <w:t xml:space="preserve">entdeckt und extrahiert hat, </w:t>
      </w:r>
      <w:r w:rsidR="00FB1F97">
        <w:t xml:space="preserve">kann die Nachricht </w:t>
      </w:r>
      <w:r w:rsidR="006F5CE1">
        <w:t xml:space="preserve">zusätzlich mit </w:t>
      </w:r>
      <w:r w:rsidR="00166755">
        <w:t>dem</w:t>
      </w:r>
      <w:r w:rsidR="006F5CE1" w:rsidRPr="00277592">
        <w:t xml:space="preserve"> </w:t>
      </w:r>
      <w:r w:rsidR="00EE14E1">
        <w:t xml:space="preserve">AES </w:t>
      </w:r>
      <w:proofErr w:type="spellStart"/>
      <w:r w:rsidR="009F69F5">
        <w:t>C</w:t>
      </w:r>
      <w:r w:rsidR="00166755" w:rsidRPr="00277592">
        <w:t>ypher</w:t>
      </w:r>
      <w:proofErr w:type="spellEnd"/>
      <w:r w:rsidR="00EE14E1">
        <w:t xml:space="preserve"> verschlüsselt werden</w:t>
      </w:r>
      <w:r w:rsidR="00166755">
        <w:t>.</w:t>
      </w:r>
      <w:r w:rsidR="00EE14E1">
        <w:t xml:space="preserve"> </w:t>
      </w:r>
      <w:r w:rsidR="00AE0FE1">
        <w:t xml:space="preserve">Der </w:t>
      </w:r>
      <w:r w:rsidR="00F009AD">
        <w:t>`</w:t>
      </w:r>
      <w:r w:rsidR="007F22DD">
        <w:t>A</w:t>
      </w:r>
      <w:r w:rsidR="00B37E6E" w:rsidRPr="00B37E6E">
        <w:t xml:space="preserve">dvanced </w:t>
      </w:r>
      <w:r w:rsidR="007F22DD">
        <w:t>E</w:t>
      </w:r>
      <w:r w:rsidR="00B37E6E" w:rsidRPr="00B37E6E">
        <w:t xml:space="preserve">ncryption </w:t>
      </w:r>
      <w:r w:rsidR="007F22DD">
        <w:t>S</w:t>
      </w:r>
      <w:r w:rsidR="00B37E6E" w:rsidRPr="00B37E6E">
        <w:t>tandard</w:t>
      </w:r>
      <w:r w:rsidR="009F69F5">
        <w:t>` oder AES</w:t>
      </w:r>
      <w:r w:rsidR="00EE14E1">
        <w:t xml:space="preserve"> ist ein</w:t>
      </w:r>
      <w:r w:rsidR="00F20A8C">
        <w:t xml:space="preserve"> Standard für Verschlüsselung welcher </w:t>
      </w:r>
      <w:r w:rsidR="00177788">
        <w:t>drei</w:t>
      </w:r>
      <w:r w:rsidR="00A56907">
        <w:t xml:space="preserve"> verschiedene </w:t>
      </w:r>
      <w:r w:rsidR="00F009AD">
        <w:t>`</w:t>
      </w:r>
      <w:r w:rsidR="00C15DF9">
        <w:t>S</w:t>
      </w:r>
      <w:commentRangeStart w:id="41"/>
      <w:r w:rsidR="00A56907">
        <w:t xml:space="preserve">ymmetric </w:t>
      </w:r>
      <w:r w:rsidR="00C15DF9">
        <w:t>K</w:t>
      </w:r>
      <w:r w:rsidR="00A56907">
        <w:t xml:space="preserve">ey </w:t>
      </w:r>
      <w:r w:rsidR="00C15DF9">
        <w:t>E</w:t>
      </w:r>
      <w:r w:rsidR="00A56907">
        <w:t xml:space="preserve">ncryption </w:t>
      </w:r>
      <w:proofErr w:type="spellStart"/>
      <w:r w:rsidR="00C15DF9">
        <w:t>C</w:t>
      </w:r>
      <w:r w:rsidR="00A56907">
        <w:t>ypher</w:t>
      </w:r>
      <w:proofErr w:type="spellEnd"/>
      <w:r w:rsidR="00F009AD">
        <w:t>`</w:t>
      </w:r>
      <w:r w:rsidR="00A56907">
        <w:t xml:space="preserve"> </w:t>
      </w:r>
      <w:commentRangeEnd w:id="41"/>
      <w:r w:rsidR="008D468F">
        <w:rPr>
          <w:rStyle w:val="Kommentarzeichen"/>
        </w:rPr>
        <w:commentReference w:id="41"/>
      </w:r>
      <w:r w:rsidR="00A56907">
        <w:t>definiert</w:t>
      </w:r>
      <w:r w:rsidR="00C15DF9">
        <w:t xml:space="preserve"> </w:t>
      </w:r>
      <w:r w:rsidR="00757A43">
        <w:fldChar w:fldCharType="begin"/>
      </w:r>
      <w:r w:rsidR="00C04A02">
        <w:instrText xml:space="preserve"> ADDIN ZOTERO_ITEM CSL_CITATION {"citationID":"XQ7Kgupt","properties":{"formattedCitation":"[8]","plainCitation":"[8]","noteIndex":0},"citationItems":[{"id":62,"uris":["http://zotero.org/users/13659324/items/L23934YE"],"itemData":{"id":62,"type":"report","abstract":"In 2000, NIST announced the selection of the Rijndael block cipher family as the winner of the Advanced Encryption Standard (AES) competition. Block ciphers are the foundation for many cryptographic services, especially those that provide assurance of the confidentiality of data. Three members of the Rijndael family are specified in this Standard: AES-128, AES-192, and AES-256. Each of them transforms data in blocks of 128 bits, and the numerical suffix indicates the bit length of the associated cryptographic keys.","event-place":"Washington, D.C.","note":"DOI: 10.6028/NIST.FIPS.197-upd1","number":"NIST FIPS 197-upd1","page":"NIST FIPS 197-upd1","publisher":"National Institute of Standards and Technology (U.S.)","publisher-place":"Washington, D.C.","source":"DOI.org (Crossref)","title":"Advanced Encryption Standard (AES)","URL":"https://nvlpubs.nist.gov/nistpubs/FIPS/NIST.FIPS.197-upd1.pdf","author":[{"literal":"National Institute of Standards and Technology (US)"}],"accessed":{"date-parts":[["2024",9,22]]},"issued":{"date-parts":[["2023",5,9]]}}}],"schema":"https://github.com/citation-style-language/schema/raw/master/csl-citation.json"} </w:instrText>
      </w:r>
      <w:r w:rsidR="00757A43">
        <w:fldChar w:fldCharType="separate"/>
      </w:r>
      <w:r w:rsidR="00C04A02" w:rsidRPr="00C04A02">
        <w:rPr>
          <w:rFonts w:cs="Segoe UI"/>
        </w:rPr>
        <w:t>[8]</w:t>
      </w:r>
      <w:r w:rsidR="00757A43">
        <w:fldChar w:fldCharType="end"/>
      </w:r>
      <w:r w:rsidR="00C15DF9">
        <w:t>.</w:t>
      </w:r>
    </w:p>
    <w:p w14:paraId="7444DAF1" w14:textId="5A2AC19C" w:rsidR="003B4DC1" w:rsidRPr="003B4DC1" w:rsidRDefault="00C15DF9" w:rsidP="003B4DC1">
      <w:r>
        <w:t>`</w:t>
      </w:r>
      <w:r w:rsidR="001B4ED7" w:rsidRPr="00CF6362">
        <w:t>Symmetric</w:t>
      </w:r>
      <w:r w:rsidR="00177788">
        <w:t xml:space="preserve"> </w:t>
      </w:r>
      <w:r>
        <w:t>K</w:t>
      </w:r>
      <w:r w:rsidR="001B4ED7">
        <w:t xml:space="preserve">ey </w:t>
      </w:r>
      <w:r>
        <w:t>E</w:t>
      </w:r>
      <w:r w:rsidR="001B4ED7" w:rsidRPr="00CF6362">
        <w:t>ncryption</w:t>
      </w:r>
      <w:r>
        <w:t>`</w:t>
      </w:r>
      <w:r w:rsidR="001B4ED7" w:rsidRPr="00CF6362">
        <w:t xml:space="preserve"> is</w:t>
      </w:r>
      <w:r w:rsidR="001B4ED7">
        <w:t>t eine Form der Verschlüsselung</w:t>
      </w:r>
      <w:r w:rsidR="00177788">
        <w:t>,</w:t>
      </w:r>
      <w:r w:rsidR="001B4ED7">
        <w:t xml:space="preserve"> bei der ein Schlüssel gebraucht wird</w:t>
      </w:r>
      <w:r w:rsidR="00FE6936">
        <w:t>,</w:t>
      </w:r>
      <w:r w:rsidR="001B4ED7">
        <w:t xml:space="preserve"> um eine Nachricht zu verschlüsseln und </w:t>
      </w:r>
      <w:r w:rsidR="00FE6936">
        <w:t xml:space="preserve">zu </w:t>
      </w:r>
      <w:r w:rsidR="001B4ED7">
        <w:t xml:space="preserve">entschlüsseln </w:t>
      </w:r>
      <w:r w:rsidR="001B4ED7">
        <w:fldChar w:fldCharType="begin"/>
      </w:r>
      <w:r w:rsidR="00C04A02">
        <w:instrText xml:space="preserve"> ADDIN ZOTERO_ITEM CSL_CITATION {"citationID":"g9vWSoVF","properties":{"formattedCitation":"[9]","plainCitation":"[9]","noteIndex":0},"citationItems":[{"id":59,"uris":["http://zotero.org/users/13659324/items/8PT9Y5CL"],"itemData":{"id":59,"type":"webpage","abstract":"In this article, we will discuss symmetric encryption in banking, benefits and some of the difficulties associated with managing the keys.","language":"en-us","title":"Symmetric Key Encryption - why, where and how it’s used in banking","URL":"https://www.cryptomathic.com/news-events/blog/symmetric-key-encryption-why-where-and-how-its-used-in-banking","accessed":{"date-parts":[["2024",9,18]]}}}],"schema":"https://github.com/citation-style-language/schema/raw/master/csl-citation.json"} </w:instrText>
      </w:r>
      <w:r w:rsidR="001B4ED7">
        <w:fldChar w:fldCharType="separate"/>
      </w:r>
      <w:r w:rsidR="00C04A02" w:rsidRPr="00C04A02">
        <w:rPr>
          <w:rFonts w:cs="Segoe UI"/>
        </w:rPr>
        <w:t>[9]</w:t>
      </w:r>
      <w:r w:rsidR="001B4ED7">
        <w:fldChar w:fldCharType="end"/>
      </w:r>
      <w:r w:rsidR="001B4ED7">
        <w:t xml:space="preserve">. </w:t>
      </w:r>
      <w:r w:rsidR="0042616E">
        <w:t>Dies dient dazu, dass die</w:t>
      </w:r>
      <w:r w:rsidR="009B2864">
        <w:t xml:space="preserve"> Nachricht völlig unzugänglich ist, auch wenn die </w:t>
      </w:r>
      <w:r w:rsidR="001B4ED7">
        <w:t>g</w:t>
      </w:r>
      <w:r w:rsidR="009B2864">
        <w:t>eheime Nachricht entdeckt wurde</w:t>
      </w:r>
      <w:r w:rsidR="009D4452">
        <w:t>.</w:t>
      </w:r>
      <w:r w:rsidR="00757A43">
        <w:tab/>
      </w:r>
    </w:p>
    <w:p w14:paraId="18602ED3" w14:textId="075FA722" w:rsidR="0031077E" w:rsidRDefault="0031077E" w:rsidP="0031077E">
      <w:pPr>
        <w:pStyle w:val="berschrift2"/>
      </w:pPr>
      <w:bookmarkStart w:id="42" w:name="_Toc178933554"/>
      <w:proofErr w:type="spellStart"/>
      <w:r>
        <w:lastRenderedPageBreak/>
        <w:t>Hashing</w:t>
      </w:r>
      <w:bookmarkEnd w:id="42"/>
      <w:proofErr w:type="spellEnd"/>
    </w:p>
    <w:p w14:paraId="6709161E" w14:textId="01150187" w:rsidR="0031077E" w:rsidRDefault="00E21AD1" w:rsidP="0031077E">
      <w:r>
        <w:t>Eine Hash-</w:t>
      </w:r>
      <w:r w:rsidR="002F1E57">
        <w:t>Funktion</w:t>
      </w:r>
      <w:r>
        <w:t xml:space="preserve"> ist eine </w:t>
      </w:r>
      <w:r w:rsidR="004540C5">
        <w:t>Einweg</w:t>
      </w:r>
      <w:r w:rsidR="004722B2">
        <w:t>f</w:t>
      </w:r>
      <w:r w:rsidR="004540C5">
        <w:t>unktion,</w:t>
      </w:r>
      <w:r w:rsidR="002F1E57">
        <w:t xml:space="preserve"> die </w:t>
      </w:r>
      <w:r w:rsidR="00866F31">
        <w:t>eine</w:t>
      </w:r>
      <w:r w:rsidR="0002018E">
        <w:t xml:space="preserve"> beliebig</w:t>
      </w:r>
      <w:r w:rsidR="002A165F">
        <w:t xml:space="preserve"> lange Nachricht </w:t>
      </w:r>
      <w:r w:rsidR="00887377">
        <w:t>auf eine feste Länge</w:t>
      </w:r>
      <w:r w:rsidR="00FE6936">
        <w:t xml:space="preserve"> kürzt,</w:t>
      </w:r>
      <w:r w:rsidR="004540C5">
        <w:t xml:space="preserve"> wobei eine kleine Änderung an der Nachricht zu einem komplett anderen Resultat führt.</w:t>
      </w:r>
    </w:p>
    <w:p w14:paraId="7749314A" w14:textId="2179185C" w:rsidR="004540C5" w:rsidRDefault="004540C5" w:rsidP="0031077E">
      <w:r>
        <w:t>Eine Hash-Funktion funktioniert nur in eine Richtung</w:t>
      </w:r>
      <w:r w:rsidR="00FE6936">
        <w:t>. Das bedeutet, dass</w:t>
      </w:r>
      <w:r>
        <w:t xml:space="preserve"> es nicht möglich </w:t>
      </w:r>
      <w:r w:rsidR="00FE6936">
        <w:t xml:space="preserve">ist </w:t>
      </w:r>
      <w:r>
        <w:t>mit dem Resultat der Funktion die Originalnachricht zu generieren.</w:t>
      </w:r>
      <w:r w:rsidR="00A05E68">
        <w:t xml:space="preserve"> Zwei </w:t>
      </w:r>
      <w:r w:rsidR="00C15DF9">
        <w:t>i</w:t>
      </w:r>
      <w:r w:rsidR="00A05E68">
        <w:t>dentische Nachrichten erzeugen</w:t>
      </w:r>
      <w:r w:rsidR="00AC161B">
        <w:t xml:space="preserve"> immer den gleichen Hash. </w:t>
      </w:r>
      <w:r>
        <w:t xml:space="preserve">Sie können deshalb </w:t>
      </w:r>
      <w:r w:rsidR="00FE6936">
        <w:t xml:space="preserve">benutzt </w:t>
      </w:r>
      <w:r w:rsidR="00887377">
        <w:t>werden,</w:t>
      </w:r>
      <w:r>
        <w:t xml:space="preserve"> </w:t>
      </w:r>
      <w:r w:rsidR="00890B5A">
        <w:t xml:space="preserve">um die </w:t>
      </w:r>
      <w:r w:rsidR="00DC69FC">
        <w:t>Validität</w:t>
      </w:r>
      <w:r w:rsidR="00890B5A">
        <w:t xml:space="preserve"> einer Nachricht zu überprüfen, weil es </w:t>
      </w:r>
      <w:r w:rsidR="00DC69FC">
        <w:t>höchst</w:t>
      </w:r>
      <w:r w:rsidR="00890B5A">
        <w:t xml:space="preserve"> </w:t>
      </w:r>
      <w:r w:rsidR="00DC69FC">
        <w:t>unwahrscheinlich</w:t>
      </w:r>
      <w:r w:rsidR="00890B5A">
        <w:t xml:space="preserve"> ist, dass zwei </w:t>
      </w:r>
      <w:r w:rsidR="00AC161B">
        <w:t xml:space="preserve">verschiedene </w:t>
      </w:r>
      <w:r w:rsidR="00890B5A">
        <w:t>Nachrichten die gl</w:t>
      </w:r>
      <w:r w:rsidR="00DC69FC">
        <w:t>eichen Hash-Werte haben</w:t>
      </w:r>
      <w:r w:rsidR="00C15DF9">
        <w:t xml:space="preserve"> </w:t>
      </w:r>
      <w:r w:rsidR="00887377">
        <w:fldChar w:fldCharType="begin"/>
      </w:r>
      <w:r w:rsidR="00C04A02">
        <w:instrText xml:space="preserve"> ADDIN ZOTERO_ITEM CSL_CITATION {"citationID":"jIrpHTUB","properties":{"formattedCitation":"[10]","plainCitation":"[10]","noteIndex":0},"citationItems":[{"id":45,"uris":["http://zotero.org/users/13659324/items/7F32VC4T"],"itemData":{"id":45,"type":"report","note":"DOI: 10.6028/NIST.FIPS.180-4","number":"NIST FIPS 180-4","page":"NIST FIPS 180-4","publisher":"National Institute of Standards and Technology","source":"DOI.org (Crossref)","title":"Secure Hash Standard","URL":"https://nvlpubs.nist.gov/nistpubs/FIPS/NIST.FIPS.180-4.pdf","author":[{"family":"Dang","given":"Quynh H."}],"accessed":{"date-parts":[["2024",8,22]]},"issued":{"date-parts":[["2015",7]]}}}],"schema":"https://github.com/citation-style-language/schema/raw/master/csl-citation.json"} </w:instrText>
      </w:r>
      <w:r w:rsidR="00887377">
        <w:fldChar w:fldCharType="separate"/>
      </w:r>
      <w:r w:rsidR="00C04A02" w:rsidRPr="00C04A02">
        <w:rPr>
          <w:rFonts w:cs="Segoe UI"/>
        </w:rPr>
        <w:t>[10]</w:t>
      </w:r>
      <w:r w:rsidR="00887377">
        <w:fldChar w:fldCharType="end"/>
      </w:r>
      <w:r w:rsidR="00C15DF9">
        <w:t>.</w:t>
      </w:r>
    </w:p>
    <w:p w14:paraId="32DC413A" w14:textId="061049A8" w:rsidR="00D24DA0" w:rsidRDefault="00D24DA0" w:rsidP="00D24DA0">
      <w:pPr>
        <w:pStyle w:val="berschrift2"/>
      </w:pPr>
      <w:bookmarkStart w:id="43" w:name="_Toc178933555"/>
      <w:r>
        <w:t xml:space="preserve">Kompilierte und </w:t>
      </w:r>
      <w:r w:rsidR="00FE6936">
        <w:t>i</w:t>
      </w:r>
      <w:r>
        <w:t>nterpretierte Sprachen</w:t>
      </w:r>
      <w:bookmarkEnd w:id="43"/>
    </w:p>
    <w:p w14:paraId="4B47C362" w14:textId="4AC40124" w:rsidR="008A360A" w:rsidRDefault="008A360A" w:rsidP="008A360A">
      <w:r>
        <w:t xml:space="preserve">Bevor man ein Programm </w:t>
      </w:r>
      <w:r w:rsidR="00821A65">
        <w:t xml:space="preserve">auf einem Computer laufen lassen kann, </w:t>
      </w:r>
      <w:r w:rsidR="001825ED">
        <w:t xml:space="preserve">muss </w:t>
      </w:r>
      <w:r w:rsidR="00821A65">
        <w:t xml:space="preserve">die Programmiersprache, in der das Programm geschrieben wurde, umgewandelt werden in Maschinen Code. </w:t>
      </w:r>
      <w:r w:rsidR="00570B8C">
        <w:t xml:space="preserve">Programmiersprachen abstrahieren die Funktionsweisen des Computers, </w:t>
      </w:r>
      <w:r w:rsidR="00E85E00">
        <w:t xml:space="preserve">um das Entwickeln von Programmen zu erleichtern. Je näher eine Sprache </w:t>
      </w:r>
      <w:r w:rsidR="000E2425">
        <w:t xml:space="preserve">an den einzelnen </w:t>
      </w:r>
      <w:r w:rsidR="00687A84">
        <w:t>CPU</w:t>
      </w:r>
      <w:r w:rsidR="00B9620D">
        <w:t>-</w:t>
      </w:r>
      <w:r w:rsidR="00C15DF9">
        <w:t>B</w:t>
      </w:r>
      <w:r w:rsidR="000E2425">
        <w:t xml:space="preserve">efehlen ist, desto mehr muss man sich als Programmierer Sorgen über </w:t>
      </w:r>
      <w:r w:rsidR="003164CE">
        <w:t>Systemspeichernutzung</w:t>
      </w:r>
      <w:r w:rsidR="00B1716A">
        <w:t xml:space="preserve">, </w:t>
      </w:r>
      <w:r w:rsidR="003A682F">
        <w:t>Daten</w:t>
      </w:r>
      <w:r w:rsidR="00B1716A">
        <w:t>- und Variablen</w:t>
      </w:r>
      <w:r w:rsidR="003A682F">
        <w:t>verwaltung</w:t>
      </w:r>
      <w:r w:rsidR="00B1716A">
        <w:t xml:space="preserve"> und </w:t>
      </w:r>
      <w:r w:rsidR="001825ED">
        <w:t>Prozessoptimierungen</w:t>
      </w:r>
      <w:r w:rsidR="00687A84">
        <w:t xml:space="preserve"> machen</w:t>
      </w:r>
      <w:r w:rsidR="001825ED">
        <w:t>. Dafür hat man mehr Kontrolle über die Hardware selbst.</w:t>
      </w:r>
      <w:r w:rsidR="008934AF">
        <w:t xml:space="preserve"> Diese Sprachen werden oft direkt von einem</w:t>
      </w:r>
      <w:r w:rsidR="001D1292">
        <w:t xml:space="preserve"> </w:t>
      </w:r>
      <w:r w:rsidR="00D74729">
        <w:t>`</w:t>
      </w:r>
      <w:r w:rsidR="008934AF">
        <w:t>Compiler</w:t>
      </w:r>
      <w:r w:rsidR="00D74729">
        <w:t>`</w:t>
      </w:r>
      <w:r w:rsidR="008934AF">
        <w:t xml:space="preserve"> in Maschinencode umgewandelt</w:t>
      </w:r>
      <w:r w:rsidR="00444A6B">
        <w:t>. Dieser Maschinencode kann dann von einem Benutzer ausgeführt werden.</w:t>
      </w:r>
    </w:p>
    <w:p w14:paraId="4F6A3797" w14:textId="7C1326E9" w:rsidR="008934AF" w:rsidRPr="008A360A" w:rsidRDefault="001825ED" w:rsidP="008A360A">
      <w:r>
        <w:t>Sprachen</w:t>
      </w:r>
      <w:r w:rsidR="00D42AD3">
        <w:t>,</w:t>
      </w:r>
      <w:r>
        <w:t xml:space="preserve"> die </w:t>
      </w:r>
      <w:r w:rsidR="00AE4E2E">
        <w:t>mehr Abstraktionen einführen</w:t>
      </w:r>
      <w:r w:rsidR="00D42AD3">
        <w:t>,</w:t>
      </w:r>
      <w:r w:rsidR="00AE4E2E">
        <w:t xml:space="preserve"> machen es für den Programmierer einfacher</w:t>
      </w:r>
      <w:r w:rsidR="00D42AD3">
        <w:t xml:space="preserve">, </w:t>
      </w:r>
      <w:r w:rsidR="00C9299D">
        <w:t>seine Ideen mit Code zu beschreiben. Speicher- und Variablenverwaltung werden automatisiert</w:t>
      </w:r>
      <w:r w:rsidR="008934AF">
        <w:t>. Solche Sprachen</w:t>
      </w:r>
      <w:r w:rsidR="00444A6B">
        <w:t xml:space="preserve"> </w:t>
      </w:r>
      <w:r w:rsidR="00765BF1">
        <w:t xml:space="preserve">sind oft interpretiert. Anstelle von einer </w:t>
      </w:r>
      <w:r w:rsidR="00D42AD3">
        <w:t>e</w:t>
      </w:r>
      <w:r w:rsidR="00765BF1">
        <w:t xml:space="preserve">inmaligen Übersetzung </w:t>
      </w:r>
      <w:r w:rsidR="006364CD">
        <w:t xml:space="preserve">in Maschinencode, </w:t>
      </w:r>
      <w:r w:rsidR="003D426E">
        <w:t>wird</w:t>
      </w:r>
      <w:r w:rsidR="006364CD">
        <w:t xml:space="preserve"> bei interpretierten Sprachen d</w:t>
      </w:r>
      <w:r w:rsidR="003D426E">
        <w:t xml:space="preserve">as Programm Schritt für Schritt in Computerbefehle umgesetzt. Dieser </w:t>
      </w:r>
      <w:r w:rsidR="00D42AD3">
        <w:t>I</w:t>
      </w:r>
      <w:r w:rsidR="003D426E">
        <w:t xml:space="preserve">nterpretierschritt </w:t>
      </w:r>
      <w:r w:rsidR="000044D3">
        <w:t xml:space="preserve">hat den Nachteil, dass das Programm jedes Mal neu interpretiert werden muss, was zu einer längeren Laufzeit führt. </w:t>
      </w:r>
      <w:r w:rsidR="00405745">
        <w:t xml:space="preserve">Dafür </w:t>
      </w:r>
      <w:r w:rsidR="000044D3">
        <w:t xml:space="preserve">ermöglicht es dem </w:t>
      </w:r>
      <w:r w:rsidR="001F06FE">
        <w:t>Programmierer</w:t>
      </w:r>
      <w:r w:rsidR="00D42AD3">
        <w:t xml:space="preserve">, </w:t>
      </w:r>
      <w:r w:rsidR="000044D3">
        <w:t xml:space="preserve">sich </w:t>
      </w:r>
      <w:r w:rsidR="001F06FE">
        <w:t>auf die grosse Idee zu fokussieren, weil</w:t>
      </w:r>
      <w:r w:rsidR="00301FE4">
        <w:t xml:space="preserve"> viele </w:t>
      </w:r>
      <w:r w:rsidR="00D42AD3">
        <w:t>T</w:t>
      </w:r>
      <w:r w:rsidR="00301FE4">
        <w:t>eile de</w:t>
      </w:r>
      <w:r w:rsidR="0016239E">
        <w:t>r</w:t>
      </w:r>
      <w:r w:rsidR="00301FE4">
        <w:t xml:space="preserve"> Speicher- und Variablen</w:t>
      </w:r>
      <w:r w:rsidR="0016239E">
        <w:t>verwaltung vom</w:t>
      </w:r>
      <w:r w:rsidR="003738D4">
        <w:t xml:space="preserve"> </w:t>
      </w:r>
      <w:r w:rsidR="00D74729">
        <w:t>`</w:t>
      </w:r>
      <w:r w:rsidR="003738D4" w:rsidRPr="003738D4">
        <w:t>Interpreter</w:t>
      </w:r>
      <w:r w:rsidR="00D74729">
        <w:t>`</w:t>
      </w:r>
      <w:r w:rsidR="003738D4">
        <w:t xml:space="preserve"> </w:t>
      </w:r>
      <w:r w:rsidR="0016239E">
        <w:t>übernommen werden.</w:t>
      </w:r>
    </w:p>
    <w:p w14:paraId="49E47D3F" w14:textId="4CAF8733" w:rsidR="008A53C6" w:rsidRPr="004E666F" w:rsidRDefault="008A53C6" w:rsidP="008A53C6">
      <w:pPr>
        <w:pStyle w:val="berschrift1"/>
      </w:pPr>
      <w:bookmarkStart w:id="44" w:name="_Toc178933556"/>
      <w:r w:rsidRPr="004E666F">
        <w:lastRenderedPageBreak/>
        <w:t>Praktische Umsetzung</w:t>
      </w:r>
      <w:bookmarkEnd w:id="44"/>
    </w:p>
    <w:p w14:paraId="24700DEE" w14:textId="0A727794" w:rsidR="008A53C6" w:rsidRDefault="008A53C6" w:rsidP="008A53C6">
      <w:pPr>
        <w:pStyle w:val="berschrift2"/>
      </w:pPr>
      <w:bookmarkStart w:id="45" w:name="_Ref177913280"/>
      <w:bookmarkStart w:id="46" w:name="_Toc178933557"/>
      <w:r w:rsidRPr="004E666F">
        <w:t>Bit-Format</w:t>
      </w:r>
      <w:bookmarkEnd w:id="45"/>
      <w:bookmarkEnd w:id="46"/>
    </w:p>
    <w:p w14:paraId="5C079641" w14:textId="6E499185" w:rsidR="00CA39B1" w:rsidRDefault="00371482" w:rsidP="00CA39B1">
      <w:r>
        <w:t xml:space="preserve">Ein </w:t>
      </w:r>
      <w:r w:rsidR="00B22F4B">
        <w:t>w</w:t>
      </w:r>
      <w:r>
        <w:t>ichtiger Schritt in der Entwicklung meines Programmes ist das Erstellen eines Bit-Format</w:t>
      </w:r>
      <w:r w:rsidR="00383723">
        <w:t>es</w:t>
      </w:r>
      <w:r>
        <w:t>.</w:t>
      </w:r>
    </w:p>
    <w:p w14:paraId="36BFBAE0" w14:textId="1CD41551" w:rsidR="00371482" w:rsidRPr="00CA39B1" w:rsidRDefault="00371482" w:rsidP="00CA39B1">
      <w:r>
        <w:t xml:space="preserve">Dieses gibt </w:t>
      </w:r>
      <w:r w:rsidR="00567845">
        <w:t>v</w:t>
      </w:r>
      <w:r>
        <w:t xml:space="preserve">or, wie die </w:t>
      </w:r>
      <w:r w:rsidR="00B22F4B">
        <w:t>v</w:t>
      </w:r>
      <w:r>
        <w:t xml:space="preserve">erschiedenen notwendigen Informationen </w:t>
      </w:r>
      <w:r w:rsidR="002D4B62">
        <w:t xml:space="preserve">über die </w:t>
      </w:r>
      <w:r w:rsidR="00B22F4B">
        <w:t>g</w:t>
      </w:r>
      <w:r w:rsidR="002D4B62">
        <w:t xml:space="preserve">eheime Nachricht </w:t>
      </w:r>
      <w:r w:rsidR="007048EB">
        <w:t xml:space="preserve">innerhalb des Bildes </w:t>
      </w:r>
      <w:r w:rsidR="002D4B62">
        <w:t>angeordnet werden.</w:t>
      </w:r>
      <w:r w:rsidR="004722B2">
        <w:t xml:space="preserve"> Es definiert</w:t>
      </w:r>
      <w:r w:rsidR="00B53EEE">
        <w:t xml:space="preserve">, </w:t>
      </w:r>
      <w:r w:rsidR="00E900C3">
        <w:t>was in</w:t>
      </w:r>
      <w:r w:rsidR="00395377">
        <w:t xml:space="preserve"> die LSB</w:t>
      </w:r>
      <w:r w:rsidR="00567845">
        <w:t>-Bits</w:t>
      </w:r>
      <w:r w:rsidR="00395377">
        <w:t xml:space="preserve"> geschrieben und gelesen werden </w:t>
      </w:r>
      <w:r w:rsidR="00D77D20">
        <w:t>soll,</w:t>
      </w:r>
      <w:r w:rsidR="00567845">
        <w:t xml:space="preserve"> um sicherzustellen, dass das Programm so funktioniert wie ich es mir vor</w:t>
      </w:r>
      <w:r w:rsidR="00D77D20">
        <w:t>gestellt habe.</w:t>
      </w:r>
    </w:p>
    <w:p w14:paraId="71323A46" w14:textId="4FB65983" w:rsidR="00C519F1" w:rsidRPr="004E666F" w:rsidRDefault="00C519F1" w:rsidP="00C519F1">
      <w:r w:rsidRPr="004E666F">
        <w:t>Mein Programm soll folgendes leisten</w:t>
      </w:r>
      <w:r w:rsidR="001B7160">
        <w:t xml:space="preserve"> </w:t>
      </w:r>
      <w:commentRangeStart w:id="47"/>
      <w:r w:rsidR="001B7160">
        <w:t>(vgl. Anhang</w:t>
      </w:r>
      <w:r w:rsidR="008D6974">
        <w:t xml:space="preserve"> C</w:t>
      </w:r>
      <w:r w:rsidR="001B7160">
        <w:t>)</w:t>
      </w:r>
      <w:commentRangeEnd w:id="47"/>
      <w:r w:rsidR="001B7160">
        <w:rPr>
          <w:rStyle w:val="Kommentarzeichen"/>
        </w:rPr>
        <w:commentReference w:id="47"/>
      </w:r>
      <w:r w:rsidR="00383723">
        <w:t>:</w:t>
      </w:r>
    </w:p>
    <w:p w14:paraId="41112F1B" w14:textId="6CAA5699" w:rsidR="00C519F1" w:rsidRPr="004E666F" w:rsidRDefault="00D26507" w:rsidP="00FC7065">
      <w:pPr>
        <w:pStyle w:val="Listenabsatz"/>
        <w:numPr>
          <w:ilvl w:val="0"/>
          <w:numId w:val="2"/>
        </w:numPr>
      </w:pPr>
      <w:r w:rsidRPr="004E666F">
        <w:t xml:space="preserve">Ein Benutzer soll </w:t>
      </w:r>
      <w:r w:rsidR="007048EB">
        <w:t>z</w:t>
      </w:r>
      <w:r w:rsidR="00C519F1" w:rsidRPr="004E666F">
        <w:t xml:space="preserve">eit- und </w:t>
      </w:r>
      <w:r w:rsidR="007048EB">
        <w:t>p</w:t>
      </w:r>
      <w:r w:rsidR="00C519F1" w:rsidRPr="004E666F">
        <w:t>lattformunabhängig</w:t>
      </w:r>
      <w:r w:rsidRPr="004E666F">
        <w:t xml:space="preserve"> die gleiche Datei aus einem Bild entschlüsseln könne</w:t>
      </w:r>
      <w:r w:rsidR="00C519F1" w:rsidRPr="004E666F">
        <w:t xml:space="preserve">n, </w:t>
      </w:r>
      <w:r w:rsidRPr="004E666F">
        <w:t>ohne Vorwissen über die</w:t>
      </w:r>
      <w:r w:rsidR="009E3446" w:rsidRPr="004E666F">
        <w:t xml:space="preserve"> Art der Verschlüsselung oder die</w:t>
      </w:r>
      <w:r w:rsidR="00437CBB" w:rsidRPr="004E666F">
        <w:t xml:space="preserve"> </w:t>
      </w:r>
      <w:r w:rsidR="009E3446" w:rsidRPr="004E666F">
        <w:t xml:space="preserve">verschlüsselte Datei </w:t>
      </w:r>
      <w:r w:rsidR="00FC7065" w:rsidRPr="004E666F">
        <w:t>selbst</w:t>
      </w:r>
      <w:r w:rsidRPr="004E666F">
        <w:t>.</w:t>
      </w:r>
    </w:p>
    <w:p w14:paraId="1F92C576" w14:textId="76DF4FD2" w:rsidR="00C519F1" w:rsidRPr="004E666F" w:rsidRDefault="00C519F1" w:rsidP="00C519F1">
      <w:pPr>
        <w:pStyle w:val="Listenabsatz"/>
        <w:numPr>
          <w:ilvl w:val="0"/>
          <w:numId w:val="2"/>
        </w:numPr>
      </w:pPr>
      <w:r w:rsidRPr="004E666F">
        <w:t>Es soll, zusätzlich zum</w:t>
      </w:r>
      <w:r w:rsidR="00D26507" w:rsidRPr="004E666F">
        <w:t xml:space="preserve"> Inhalt der Datei</w:t>
      </w:r>
      <w:r w:rsidRPr="004E666F">
        <w:t>, auch de</w:t>
      </w:r>
      <w:r w:rsidR="007048EB">
        <w:t>r</w:t>
      </w:r>
      <w:r w:rsidRPr="004E666F">
        <w:t xml:space="preserve"> Dateiname verschlüsselt werden</w:t>
      </w:r>
      <w:r w:rsidR="00D26507" w:rsidRPr="004E666F">
        <w:t>.</w:t>
      </w:r>
    </w:p>
    <w:p w14:paraId="58883814" w14:textId="29090E4D" w:rsidR="00D26507" w:rsidRPr="004E666F" w:rsidRDefault="00D26507" w:rsidP="00C519F1">
      <w:pPr>
        <w:pStyle w:val="Listenabsatz"/>
        <w:numPr>
          <w:ilvl w:val="0"/>
          <w:numId w:val="2"/>
        </w:numPr>
      </w:pPr>
      <w:r w:rsidRPr="004E666F">
        <w:t xml:space="preserve">Der Leser sollte überprüfen können, ob die Datei verändert wurde, etwa durch ungewollte Komprimierung oder Bildbearbeitung. </w:t>
      </w:r>
    </w:p>
    <w:p w14:paraId="4FEE28C1" w14:textId="03955627" w:rsidR="00C519F1" w:rsidRPr="004E666F" w:rsidRDefault="00C519F1" w:rsidP="00C519F1">
      <w:pPr>
        <w:pStyle w:val="Listenabsatz"/>
        <w:numPr>
          <w:ilvl w:val="0"/>
          <w:numId w:val="2"/>
        </w:numPr>
      </w:pPr>
      <w:r w:rsidRPr="004E666F">
        <w:t>Das Programm soll in der Lage sein</w:t>
      </w:r>
      <w:r w:rsidR="007048EB">
        <w:t>,</w:t>
      </w:r>
      <w:r w:rsidRPr="004E666F">
        <w:t xml:space="preserve"> mit verschiedenen </w:t>
      </w:r>
      <w:r w:rsidR="00DD3E59">
        <w:t>S</w:t>
      </w:r>
      <w:r w:rsidRPr="004E666F">
        <w:t xml:space="preserve">tärken an </w:t>
      </w:r>
      <w:r w:rsidR="00DD3E59">
        <w:t>B</w:t>
      </w:r>
      <w:r w:rsidRPr="004E666F">
        <w:t xml:space="preserve">ildmanipulation </w:t>
      </w:r>
      <w:r w:rsidR="007048EB">
        <w:t xml:space="preserve">zu </w:t>
      </w:r>
      <w:r w:rsidRPr="004E666F">
        <w:t>funktionieren. Also mit einer variablen Anzahl an modifizierten LSB-Bits</w:t>
      </w:r>
      <w:r w:rsidR="007048EB">
        <w:t>.</w:t>
      </w:r>
      <w:r w:rsidRPr="004E666F">
        <w:t xml:space="preserve"> </w:t>
      </w:r>
    </w:p>
    <w:p w14:paraId="73879599" w14:textId="099BAF2B" w:rsidR="005F47DC" w:rsidRPr="004E666F" w:rsidRDefault="005F47DC" w:rsidP="005F47DC">
      <w:r w:rsidRPr="004E666F">
        <w:t xml:space="preserve">Um diese </w:t>
      </w:r>
      <w:r w:rsidR="007048EB">
        <w:t xml:space="preserve">Aufgaben </w:t>
      </w:r>
      <w:r w:rsidRPr="004E666F">
        <w:t xml:space="preserve">zu erfüllen, habe ich </w:t>
      </w:r>
      <w:r w:rsidR="00BD5FC3">
        <w:t xml:space="preserve">diese Anforderungen an mein </w:t>
      </w:r>
      <w:r w:rsidR="002149E1">
        <w:t xml:space="preserve">Programm </w:t>
      </w:r>
      <w:r w:rsidR="00BD5FC3">
        <w:t>gesetzt</w:t>
      </w:r>
      <w:r w:rsidR="00DD3E59">
        <w:t>:</w:t>
      </w:r>
    </w:p>
    <w:p w14:paraId="66D19C17" w14:textId="59333B9A" w:rsidR="005F47DC" w:rsidRPr="004E666F" w:rsidRDefault="005F47DC" w:rsidP="002149E1">
      <w:pPr>
        <w:pStyle w:val="Listenabsatz"/>
        <w:numPr>
          <w:ilvl w:val="0"/>
          <w:numId w:val="11"/>
        </w:numPr>
      </w:pPr>
      <w:r w:rsidRPr="004E666F">
        <w:t xml:space="preserve">Alle notwendigen Informationen zum </w:t>
      </w:r>
      <w:r w:rsidR="00DF678F">
        <w:t>V</w:t>
      </w:r>
      <w:r w:rsidRPr="004E666F">
        <w:t>erschlüsselungs</w:t>
      </w:r>
      <w:r w:rsidR="00DF678F">
        <w:t>p</w:t>
      </w:r>
      <w:r w:rsidRPr="004E666F">
        <w:t>rozess müssen innerhalb der Bilddatei gespeichert werden. Somit kann garantier</w:t>
      </w:r>
      <w:r w:rsidR="007048EB">
        <w:t>t werden</w:t>
      </w:r>
      <w:r w:rsidRPr="004E666F">
        <w:t xml:space="preserve">, dass jede Person, die das Programm benutzt, die </w:t>
      </w:r>
      <w:r w:rsidR="00DF678F">
        <w:t>g</w:t>
      </w:r>
      <w:r w:rsidRPr="004E666F">
        <w:t>leiche Datei entschlüsselt</w:t>
      </w:r>
      <w:r w:rsidR="002149E1">
        <w:t>.</w:t>
      </w:r>
    </w:p>
    <w:p w14:paraId="282FFEA4" w14:textId="38CF53C6" w:rsidR="002C0A28" w:rsidRPr="002149E1" w:rsidRDefault="002C0A28" w:rsidP="002149E1">
      <w:pPr>
        <w:pStyle w:val="Listenabsatz"/>
        <w:numPr>
          <w:ilvl w:val="0"/>
          <w:numId w:val="11"/>
        </w:numPr>
        <w:rPr>
          <w:b/>
        </w:rPr>
      </w:pPr>
      <w:r w:rsidRPr="004E666F">
        <w:t>Um die erhaltene Datei verifizieren zu können, muss ein SHA-256 Hash eingebettet werden. Dieser funktioniert wie ein digitaler Fingerabdruck, mit dem die empfangene Datei dann verglichen werden kann.</w:t>
      </w:r>
    </w:p>
    <w:p w14:paraId="2CD46467" w14:textId="1F7CC4CA" w:rsidR="005F47DC" w:rsidRPr="004E666F" w:rsidRDefault="005F47DC" w:rsidP="002149E1">
      <w:pPr>
        <w:pStyle w:val="Listenabsatz"/>
        <w:numPr>
          <w:ilvl w:val="0"/>
          <w:numId w:val="11"/>
        </w:numPr>
      </w:pPr>
      <w:r w:rsidRPr="004E666F">
        <w:t>D</w:t>
      </w:r>
      <w:r w:rsidR="00600867" w:rsidRPr="004E666F">
        <w:t>ie Anzahl der geänderten Bits</w:t>
      </w:r>
      <w:r w:rsidRPr="004E666F">
        <w:t xml:space="preserve"> muss</w:t>
      </w:r>
      <w:r w:rsidR="00600867" w:rsidRPr="004E666F">
        <w:t xml:space="preserve"> gespeichert werden.</w:t>
      </w:r>
      <w:r w:rsidRPr="004E666F">
        <w:t xml:space="preserve"> Diese Information muss als erstes gespeichert werden, weil sie angibt, wie die Datei zu entschlüsseln ist.</w:t>
      </w:r>
    </w:p>
    <w:p w14:paraId="5B0CE16D" w14:textId="77465DC0" w:rsidR="003521F4" w:rsidRPr="004E666F" w:rsidRDefault="005F47DC" w:rsidP="002149E1">
      <w:pPr>
        <w:pStyle w:val="Listenabsatz"/>
        <w:numPr>
          <w:ilvl w:val="0"/>
          <w:numId w:val="11"/>
        </w:numPr>
      </w:pPr>
      <w:r w:rsidRPr="004E666F">
        <w:t>All</w:t>
      </w:r>
      <w:r w:rsidR="004469A4">
        <w:t>e</w:t>
      </w:r>
      <w:r w:rsidR="00600867" w:rsidRPr="004E666F">
        <w:t xml:space="preserve"> diese Informationen </w:t>
      </w:r>
      <w:r w:rsidRPr="004E666F">
        <w:t xml:space="preserve">müssen </w:t>
      </w:r>
      <w:r w:rsidR="00600867" w:rsidRPr="004E666F">
        <w:t>immer auf die gleiche Art gespeichert werden, da sie für den Start des Entschlüsselungsprozesses benötigt werden und nicht im</w:t>
      </w:r>
      <w:r w:rsidR="003521F4" w:rsidRPr="004E666F">
        <w:t xml:space="preserve"> </w:t>
      </w:r>
      <w:r w:rsidR="00600867" w:rsidRPr="004E666F">
        <w:t>Voraus bekannt sind.</w:t>
      </w:r>
    </w:p>
    <w:p w14:paraId="52ABCCEA" w14:textId="476644EF" w:rsidR="001164DE" w:rsidRPr="004E666F" w:rsidRDefault="002A3B42" w:rsidP="00FC7065">
      <w:pPr>
        <w:rPr>
          <w:b/>
        </w:rPr>
      </w:pPr>
      <w:r>
        <w:t xml:space="preserve">Um all dem gerecht zu werden, </w:t>
      </w:r>
      <w:r w:rsidR="00BD5FC3">
        <w:t>bin ich zu diesem Bit-Format gekommen</w:t>
      </w:r>
      <w:r w:rsidR="001164DE" w:rsidRPr="004E666F">
        <w:t>:</w:t>
      </w:r>
    </w:p>
    <w:p w14:paraId="6317170B" w14:textId="2E9756E9" w:rsidR="005F47DC" w:rsidRPr="004E666F" w:rsidRDefault="00D26507" w:rsidP="00FC7065">
      <w:r w:rsidRPr="004E666F">
        <w:t>Das Allererste, was beim Verschlüsseln mitgeschrieben wird, ist die Anzahl der Bits</w:t>
      </w:r>
      <w:r w:rsidR="004469A4">
        <w:t>,</w:t>
      </w:r>
      <w:r w:rsidRPr="004E666F">
        <w:t xml:space="preserve"> die geändert werden. Diese Information wird separat im ersten </w:t>
      </w:r>
      <w:r w:rsidR="00AA3DF1" w:rsidRPr="004E666F">
        <w:t>Rot</w:t>
      </w:r>
      <w:r w:rsidR="00061AB8">
        <w:t>-</w:t>
      </w:r>
      <w:r w:rsidR="00AA3DF1" w:rsidRPr="004E666F">
        <w:t>Wert</w:t>
      </w:r>
      <w:r w:rsidRPr="004E666F">
        <w:t xml:space="preserve"> des ersten Pixels gespeichert. Danach werden alle Informationen in den </w:t>
      </w:r>
      <w:r w:rsidR="00772C0B" w:rsidRPr="004E666F">
        <w:t xml:space="preserve">kommenden </w:t>
      </w:r>
      <w:r w:rsidRPr="004E666F">
        <w:t>LSB-Bits gespeichert.</w:t>
      </w:r>
    </w:p>
    <w:p w14:paraId="62DA496C" w14:textId="205474F1" w:rsidR="00D26507" w:rsidRPr="004E666F" w:rsidRDefault="00D26507" w:rsidP="00FC7065">
      <w:pPr>
        <w:rPr>
          <w:b/>
        </w:rPr>
      </w:pPr>
      <w:r w:rsidRPr="004E666F">
        <w:t>Das nächste Element ist der SHA-256 Hash. Dieser hat immer eine konstante Länge von 256 Bit und kann daher einfach ausgelesen werden.</w:t>
      </w:r>
    </w:p>
    <w:p w14:paraId="56842B72" w14:textId="4E8BD80E" w:rsidR="00D26507" w:rsidRDefault="00D26507" w:rsidP="00FC7065">
      <w:r w:rsidRPr="004E666F">
        <w:lastRenderedPageBreak/>
        <w:t>Die nächsten Elemente sind schwieriger, da sie keine feste Länge haben.</w:t>
      </w:r>
      <w:r w:rsidR="00E46589" w:rsidRPr="004E666F">
        <w:t xml:space="preserve"> Der Empfänger </w:t>
      </w:r>
      <w:r w:rsidR="00710C0E" w:rsidRPr="004E666F">
        <w:t xml:space="preserve">weiss </w:t>
      </w:r>
      <w:r w:rsidR="000B5198" w:rsidRPr="004E666F">
        <w:t>nicht,</w:t>
      </w:r>
      <w:r w:rsidR="00710C0E" w:rsidRPr="004E666F">
        <w:t xml:space="preserve"> wie gross die verschlüsselte Datei ist oder wie lang der Dateinamen ist.</w:t>
      </w:r>
      <w:r w:rsidR="00E46589" w:rsidRPr="004E666F">
        <w:br/>
      </w:r>
      <w:r w:rsidRPr="004E666F">
        <w:t xml:space="preserve">Ich habe mich deshalb für ein System entschieden, bei dem der Dateiname, der Dateiinhalt und der </w:t>
      </w:r>
      <w:proofErr w:type="spellStart"/>
      <w:r w:rsidRPr="004E666F">
        <w:t>Bildrest</w:t>
      </w:r>
      <w:proofErr w:type="spellEnd"/>
      <w:r w:rsidRPr="004E666F">
        <w:t xml:space="preserve"> jeweils durch ein Tag getrennt wird.</w:t>
      </w:r>
      <w:r w:rsidR="00710C0E" w:rsidRPr="004E666F">
        <w:t xml:space="preserve"> </w:t>
      </w:r>
      <w:r w:rsidRPr="004E666F">
        <w:t xml:space="preserve">In meinem Programm ist dies </w:t>
      </w:r>
      <w:r w:rsidR="00452470">
        <w:t xml:space="preserve">die Zeichenfolge </w:t>
      </w:r>
      <w:r w:rsidRPr="004E666F">
        <w:t>«[STEG]».</w:t>
      </w:r>
      <w:r w:rsidR="00C337ED">
        <w:t xml:space="preserve"> Dieser Tag</w:t>
      </w:r>
      <w:r w:rsidR="0094279E">
        <w:t xml:space="preserve"> wird als</w:t>
      </w:r>
      <w:r w:rsidR="005F3234">
        <w:t xml:space="preserve"> 48</w:t>
      </w:r>
      <w:r w:rsidR="0094279E">
        <w:t xml:space="preserve"> </w:t>
      </w:r>
      <w:r w:rsidR="00750BB6">
        <w:t>ASC</w:t>
      </w:r>
      <w:r w:rsidR="005F3234">
        <w:t>I</w:t>
      </w:r>
      <w:r w:rsidR="00750BB6">
        <w:t>I decodierte Bits</w:t>
      </w:r>
      <w:r w:rsidR="005F3234">
        <w:t xml:space="preserve"> </w:t>
      </w:r>
      <w:r w:rsidR="000838DA">
        <w:t>mitgeschrieben</w:t>
      </w:r>
      <w:r w:rsidR="005F3234">
        <w:t>.</w:t>
      </w:r>
      <w:r w:rsidRPr="004E666F">
        <w:t xml:space="preserve"> Beim Auslesen wird alles nach dem Hash als Dateiname betrachtet, bis man auf </w:t>
      </w:r>
      <w:r w:rsidR="004B5931">
        <w:t xml:space="preserve">die </w:t>
      </w:r>
      <w:r w:rsidR="006F04C8">
        <w:t xml:space="preserve">Bitfolge für </w:t>
      </w:r>
      <w:r w:rsidRPr="004E666F">
        <w:t>«[STEG]» stö</w:t>
      </w:r>
      <w:r w:rsidR="004469A4">
        <w:t>ss</w:t>
      </w:r>
      <w:r w:rsidRPr="004E666F">
        <w:t xml:space="preserve">t. Ab dann ist alles nur noch Dateiinhalt. Wenn man wieder auf </w:t>
      </w:r>
      <w:r w:rsidR="004B5931">
        <w:t>den</w:t>
      </w:r>
      <w:r w:rsidRPr="004E666F">
        <w:t xml:space="preserve"> Tag stö</w:t>
      </w:r>
      <w:r w:rsidR="00473A5A">
        <w:t>ss</w:t>
      </w:r>
      <w:r w:rsidRPr="004E666F">
        <w:t>t, wei</w:t>
      </w:r>
      <w:r w:rsidR="00473A5A">
        <w:t>ss</w:t>
      </w:r>
      <w:r w:rsidRPr="004E666F">
        <w:t xml:space="preserve"> man, dass die Datei fertig ist</w:t>
      </w:r>
      <w:r w:rsidR="005E564A">
        <w:t xml:space="preserve"> (vgl. </w:t>
      </w:r>
      <w:r w:rsidR="005E564A">
        <w:fldChar w:fldCharType="begin"/>
      </w:r>
      <w:r w:rsidR="005E564A">
        <w:instrText xml:space="preserve"> REF _Ref178855064 \h </w:instrText>
      </w:r>
      <w:r w:rsidR="005E564A">
        <w:fldChar w:fldCharType="separate"/>
      </w:r>
      <w:r w:rsidR="006F6F15">
        <w:t xml:space="preserve">Abbildung </w:t>
      </w:r>
      <w:r w:rsidR="006F6F15">
        <w:rPr>
          <w:noProof/>
        </w:rPr>
        <w:t>4</w:t>
      </w:r>
      <w:r w:rsidR="005E564A">
        <w:fldChar w:fldCharType="end"/>
      </w:r>
      <w:r w:rsidR="005E564A">
        <w:t>)</w:t>
      </w:r>
      <w:r w:rsidR="002A3B42">
        <w:t>.</w:t>
      </w:r>
      <w:r w:rsidR="00F21F86">
        <w:t xml:space="preserve"> </w:t>
      </w:r>
      <w:r w:rsidRPr="004E666F">
        <w:t xml:space="preserve">Dies dient auch als zusätzliche Kontrolle. Wenn mehr als zwei oder nur ein Tag vorhanden ist, dann ist </w:t>
      </w:r>
      <w:r w:rsidR="007624B8">
        <w:t xml:space="preserve">das Bild </w:t>
      </w:r>
      <w:r w:rsidRPr="004E666F">
        <w:t>nicht kompatibel</w:t>
      </w:r>
      <w:r w:rsidR="005C09AE">
        <w:t xml:space="preserve"> mit meinem Programm</w:t>
      </w:r>
      <w:r w:rsidRPr="004E666F">
        <w:t>.</w:t>
      </w:r>
      <w:r w:rsidR="00A04B72">
        <w:t xml:space="preserve"> I</w:t>
      </w:r>
      <w:r w:rsidR="00CD4664">
        <w:t xml:space="preserve">n diesem Fall </w:t>
      </w:r>
      <w:r w:rsidR="00EF6DAB">
        <w:t>wird dem Nutzer eine Meldung angezeigt</w:t>
      </w:r>
      <w:r w:rsidR="00A1384A">
        <w:t>.</w:t>
      </w:r>
      <w:r w:rsidR="00A77414">
        <w:t xml:space="preserve"> Das </w:t>
      </w:r>
      <w:r w:rsidR="00020A17">
        <w:t>k</w:t>
      </w:r>
      <w:r w:rsidR="00A77414">
        <w:t xml:space="preserve">ann </w:t>
      </w:r>
      <w:r w:rsidR="001B7160">
        <w:t>passieren,</w:t>
      </w:r>
      <w:r w:rsidR="007624B8">
        <w:t xml:space="preserve"> wenn ein beliebiges Bild </w:t>
      </w:r>
      <w:r w:rsidR="00A77414">
        <w:t xml:space="preserve">per Zufall </w:t>
      </w:r>
      <w:r w:rsidR="002C6547">
        <w:t>die richtige Reihenfolge an Bits beinhaltet oder weil die Stego</w:t>
      </w:r>
      <w:r w:rsidR="00677B24">
        <w:t>-Datei zugeschnitte</w:t>
      </w:r>
      <w:r w:rsidR="002B299A">
        <w:t>n, resp. einer der</w:t>
      </w:r>
      <w:r w:rsidR="00EF6DAB">
        <w:t xml:space="preserve"> </w:t>
      </w:r>
      <w:r w:rsidR="002B299A">
        <w:t>Tags abgeschnitten wurde.</w:t>
      </w:r>
    </w:p>
    <w:p w14:paraId="39865126" w14:textId="77777777" w:rsidR="0001325A" w:rsidRDefault="009D1767" w:rsidP="0001325A">
      <w:pPr>
        <w:keepNext/>
      </w:pPr>
      <w:r w:rsidRPr="009D1767">
        <w:rPr>
          <w:noProof/>
        </w:rPr>
        <w:drawing>
          <wp:inline distT="0" distB="0" distL="0" distR="0" wp14:anchorId="447D8352" wp14:editId="70AFCF7A">
            <wp:extent cx="5138591" cy="2256063"/>
            <wp:effectExtent l="0" t="0" r="5080" b="0"/>
            <wp:docPr id="624092351"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092351" name="Grafik 1" descr="Ein Bild, das Text, Screenshot, Reihe, Diagramm enthält.&#10;&#10;Automatisch generierte Beschreibung"/>
                    <pic:cNvPicPr/>
                  </pic:nvPicPr>
                  <pic:blipFill>
                    <a:blip r:embed="rId17"/>
                    <a:stretch>
                      <a:fillRect/>
                    </a:stretch>
                  </pic:blipFill>
                  <pic:spPr>
                    <a:xfrm>
                      <a:off x="0" y="0"/>
                      <a:ext cx="5196408" cy="2281447"/>
                    </a:xfrm>
                    <a:prstGeom prst="rect">
                      <a:avLst/>
                    </a:prstGeom>
                  </pic:spPr>
                </pic:pic>
              </a:graphicData>
            </a:graphic>
          </wp:inline>
        </w:drawing>
      </w:r>
    </w:p>
    <w:p w14:paraId="02EBAB01" w14:textId="747F21DF" w:rsidR="00566833" w:rsidRDefault="0001325A" w:rsidP="0001325A">
      <w:pPr>
        <w:pStyle w:val="Beschriftung"/>
      </w:pPr>
      <w:bookmarkStart w:id="48" w:name="_Ref178855064"/>
      <w:bookmarkStart w:id="49" w:name="_Toc178934100"/>
      <w:r>
        <w:t xml:space="preserve">Abbildung </w:t>
      </w:r>
      <w:fldSimple w:instr=" SEQ Abbildung \* ARABIC ">
        <w:r w:rsidR="006F6F15">
          <w:rPr>
            <w:noProof/>
          </w:rPr>
          <w:t>4</w:t>
        </w:r>
      </w:fldSimple>
      <w:bookmarkEnd w:id="48"/>
      <w:r>
        <w:t xml:space="preserve">: </w:t>
      </w:r>
      <w:r w:rsidR="00177333">
        <w:t>Vi</w:t>
      </w:r>
      <w:r>
        <w:t>suelle Darstellung des Bit-Format</w:t>
      </w:r>
      <w:bookmarkEnd w:id="49"/>
    </w:p>
    <w:p w14:paraId="530FB081" w14:textId="39A561C1" w:rsidR="00793672" w:rsidRPr="00793672" w:rsidRDefault="00B879A1" w:rsidP="00793672">
      <w:pPr>
        <w:pStyle w:val="berschrift2"/>
      </w:pPr>
      <w:bookmarkStart w:id="50" w:name="_Toc178933558"/>
      <w:r>
        <w:t>Programm Ablauf</w:t>
      </w:r>
      <w:bookmarkEnd w:id="50"/>
    </w:p>
    <w:p w14:paraId="0228A558" w14:textId="1748DDC6" w:rsidR="005F47DC" w:rsidRDefault="00B879A1" w:rsidP="00B879A1">
      <w:r>
        <w:t>Mein Programm besteht aus zwei Komponenten.</w:t>
      </w:r>
      <w:r w:rsidR="00930D37">
        <w:t xml:space="preserve"> </w:t>
      </w:r>
      <w:r w:rsidR="003C34CB">
        <w:t>Dem</w:t>
      </w:r>
      <w:r>
        <w:t xml:space="preserve"> </w:t>
      </w:r>
      <w:r w:rsidR="00930D37">
        <w:t>`</w:t>
      </w:r>
      <w:r>
        <w:t>Embeding</w:t>
      </w:r>
      <w:r w:rsidR="00930D37">
        <w:t>`</w:t>
      </w:r>
      <w:r>
        <w:t xml:space="preserve"> und </w:t>
      </w:r>
      <w:r w:rsidR="003C34CB">
        <w:t xml:space="preserve">dem </w:t>
      </w:r>
      <w:r w:rsidR="00930D37">
        <w:t>`</w:t>
      </w:r>
      <w:r w:rsidR="00B10E3F">
        <w:t>Extracting</w:t>
      </w:r>
      <w:r w:rsidR="00930D37">
        <w:t>`</w:t>
      </w:r>
      <w:r w:rsidR="004469A4">
        <w:t>,</w:t>
      </w:r>
      <w:r w:rsidR="00B10E3F">
        <w:t xml:space="preserve"> </w:t>
      </w:r>
      <w:r w:rsidR="004469A4">
        <w:t>j</w:t>
      </w:r>
      <w:r w:rsidR="00B10E3F">
        <w:t xml:space="preserve">eweils zum </w:t>
      </w:r>
      <w:r w:rsidR="00B83372">
        <w:t>Schreiben</w:t>
      </w:r>
      <w:r w:rsidR="00B10E3F">
        <w:t xml:space="preserve"> und Lesen der Nachricht aus dem Bild.</w:t>
      </w:r>
    </w:p>
    <w:p w14:paraId="04AEE68F" w14:textId="298371C7" w:rsidR="00B10E3F" w:rsidRDefault="00B10E3F" w:rsidP="00B879A1">
      <w:r>
        <w:t xml:space="preserve">Der </w:t>
      </w:r>
      <w:r w:rsidR="00137464">
        <w:t>E</w:t>
      </w:r>
      <w:r>
        <w:t>mbeding</w:t>
      </w:r>
      <w:r w:rsidR="00137464">
        <w:t>v</w:t>
      </w:r>
      <w:r>
        <w:t xml:space="preserve">organg sieht </w:t>
      </w:r>
      <w:r w:rsidR="00717021">
        <w:t>folgendermassen</w:t>
      </w:r>
      <w:r>
        <w:t xml:space="preserve"> aus:</w:t>
      </w:r>
    </w:p>
    <w:p w14:paraId="27ADC25F" w14:textId="732D1FC3" w:rsidR="00B10E3F" w:rsidRDefault="003A4905" w:rsidP="00B10E3F">
      <w:pPr>
        <w:pStyle w:val="Listenabsatz"/>
        <w:numPr>
          <w:ilvl w:val="0"/>
          <w:numId w:val="5"/>
        </w:numPr>
      </w:pPr>
      <w:r>
        <w:t xml:space="preserve">Das Programm liest die notwendigen Nutzereingaben aus der Konsole </w:t>
      </w:r>
      <w:r w:rsidR="005E1830">
        <w:t>he</w:t>
      </w:r>
      <w:r w:rsidR="00AF1203">
        <w:t>raus</w:t>
      </w:r>
      <w:r>
        <w:t xml:space="preserve"> und speichert diese intern ab.</w:t>
      </w:r>
    </w:p>
    <w:p w14:paraId="46FDBB3D" w14:textId="620D8E15" w:rsidR="003A4905" w:rsidRDefault="00DC3084" w:rsidP="00B10E3F">
      <w:pPr>
        <w:pStyle w:val="Listenabsatz"/>
        <w:numPr>
          <w:ilvl w:val="0"/>
          <w:numId w:val="5"/>
        </w:numPr>
      </w:pPr>
      <w:r>
        <w:t xml:space="preserve">Die </w:t>
      </w:r>
      <w:r w:rsidR="00CA2AC0">
        <w:t>Benutzera</w:t>
      </w:r>
      <w:r>
        <w:t xml:space="preserve">rgumente werden geprüft. Es wird </w:t>
      </w:r>
      <w:r w:rsidR="00717021">
        <w:t>kontrolliert,</w:t>
      </w:r>
      <w:r>
        <w:t xml:space="preserve"> ob das angegebene Cover-Image wirklich eine Bild-Datei i</w:t>
      </w:r>
      <w:r w:rsidR="00854B26">
        <w:t>st</w:t>
      </w:r>
      <w:r w:rsidR="00EA1C69">
        <w:t xml:space="preserve">, ob der Nutzer alle notwendigen Argumente angegeben </w:t>
      </w:r>
      <w:r w:rsidR="00E12647">
        <w:t>hat</w:t>
      </w:r>
      <w:r w:rsidR="00EA1C69">
        <w:t xml:space="preserve"> und ob diese den Erwartungen entsprechen. Es kann z</w:t>
      </w:r>
      <w:r w:rsidR="00AF1203">
        <w:t xml:space="preserve">um </w:t>
      </w:r>
      <w:r w:rsidR="00EA1C69">
        <w:t>B</w:t>
      </w:r>
      <w:r w:rsidR="00AF1203">
        <w:t>eispiel</w:t>
      </w:r>
      <w:r w:rsidR="00EA1C69">
        <w:t xml:space="preserve"> sein, dass bei einem Zahlen</w:t>
      </w:r>
      <w:r w:rsidR="00E12647">
        <w:t>f</w:t>
      </w:r>
      <w:r w:rsidR="00EA1C69">
        <w:t>eld ein Buchstabe eingegeben wurde</w:t>
      </w:r>
      <w:r w:rsidR="00E12647">
        <w:t xml:space="preserve"> oder umgekehrt</w:t>
      </w:r>
      <w:r w:rsidR="00EA1C69">
        <w:t xml:space="preserve">. Falls ein Fehler </w:t>
      </w:r>
      <w:r w:rsidR="00AF1203">
        <w:t>auf</w:t>
      </w:r>
      <w:r w:rsidR="00EA1C69">
        <w:t>tritt, wird das Programm abgebrochen und der Nutzer wird über den Fehler informiert.</w:t>
      </w:r>
    </w:p>
    <w:p w14:paraId="2C2D9C6D" w14:textId="5A4B881B" w:rsidR="00A52A25" w:rsidRDefault="009A3E3F" w:rsidP="00A52A25">
      <w:pPr>
        <w:pStyle w:val="Listenabsatz"/>
        <w:numPr>
          <w:ilvl w:val="0"/>
          <w:numId w:val="5"/>
        </w:numPr>
      </w:pPr>
      <w:r>
        <w:lastRenderedPageBreak/>
        <w:t xml:space="preserve">Danach werden </w:t>
      </w:r>
      <w:r w:rsidR="006A6C7F">
        <w:t xml:space="preserve">die </w:t>
      </w:r>
      <w:r w:rsidR="00D3198D">
        <w:t xml:space="preserve">Cover-Datei </w:t>
      </w:r>
      <w:r w:rsidR="006A6C7F">
        <w:t>gelesen</w:t>
      </w:r>
      <w:r w:rsidR="004D0956">
        <w:t xml:space="preserve"> und das Bild wird in RGB</w:t>
      </w:r>
      <w:r w:rsidR="00DF3A14">
        <w:t>-</w:t>
      </w:r>
      <w:r w:rsidR="004D0956">
        <w:t xml:space="preserve"> und Alpha </w:t>
      </w:r>
      <w:r w:rsidR="00DF3A14">
        <w:t>Arrays unterteilt</w:t>
      </w:r>
      <w:r w:rsidR="00A52A25">
        <w:t>.</w:t>
      </w:r>
      <w:r w:rsidR="00490D13">
        <w:t xml:space="preserve"> </w:t>
      </w:r>
      <w:r w:rsidR="00AF1203">
        <w:t>D</w:t>
      </w:r>
      <w:r w:rsidR="00A52A25">
        <w:t xml:space="preserve">er </w:t>
      </w:r>
      <w:r w:rsidR="00AF1203">
        <w:t>e</w:t>
      </w:r>
      <w:r w:rsidR="00A52A25">
        <w:t>rste Wert des RGB-Array wird separat gespeichert. Diese</w:t>
      </w:r>
      <w:r w:rsidR="00490D13">
        <w:t>r</w:t>
      </w:r>
      <w:r w:rsidR="00A52A25">
        <w:t xml:space="preserve"> wird </w:t>
      </w:r>
      <w:r w:rsidR="00490D13">
        <w:t>benötigt,</w:t>
      </w:r>
      <w:r w:rsidR="00A52A25">
        <w:t xml:space="preserve"> um die Anzahl an modifizierten LSB-Bits zu speichern.</w:t>
      </w:r>
    </w:p>
    <w:p w14:paraId="7F9AA417" w14:textId="3A787024" w:rsidR="00525157" w:rsidRDefault="009E3FD6" w:rsidP="00A52A25">
      <w:pPr>
        <w:pStyle w:val="Listenabsatz"/>
        <w:numPr>
          <w:ilvl w:val="0"/>
          <w:numId w:val="5"/>
        </w:numPr>
      </w:pPr>
      <w:r>
        <w:t xml:space="preserve">Das Bit-Format wird </w:t>
      </w:r>
      <w:r w:rsidR="00490D13">
        <w:t xml:space="preserve">aus den gegebenen Daten erstellt (vgl. </w:t>
      </w:r>
      <w:r w:rsidR="00490D13">
        <w:fldChar w:fldCharType="begin"/>
      </w:r>
      <w:r w:rsidR="00490D13">
        <w:instrText xml:space="preserve"> REF _Ref177913280 \w \h </w:instrText>
      </w:r>
      <w:r w:rsidR="00490D13">
        <w:fldChar w:fldCharType="separate"/>
      </w:r>
      <w:r w:rsidR="006F6F15">
        <w:t>3.1</w:t>
      </w:r>
      <w:r w:rsidR="00490D13">
        <w:fldChar w:fldCharType="end"/>
      </w:r>
      <w:r w:rsidR="009D549E">
        <w:t>)</w:t>
      </w:r>
      <w:r w:rsidR="00AF1203">
        <w:t>.</w:t>
      </w:r>
    </w:p>
    <w:p w14:paraId="1F9DB4C7" w14:textId="113B911A" w:rsidR="00857DBF" w:rsidRDefault="00857DBF" w:rsidP="00857DBF">
      <w:pPr>
        <w:pStyle w:val="Listenabsatz"/>
        <w:numPr>
          <w:ilvl w:val="1"/>
          <w:numId w:val="5"/>
        </w:numPr>
      </w:pPr>
      <w:r>
        <w:t xml:space="preserve">Die Datei wird komprimiert und verschlüsselt. Wenn kein Passwort angegeben wird, dann wird ein festgelegtes Passwort als Schlüssel für den </w:t>
      </w:r>
      <w:r w:rsidR="00772638">
        <w:t>`</w:t>
      </w:r>
      <w:r>
        <w:t>AES</w:t>
      </w:r>
      <w:r w:rsidR="00772638">
        <w:t xml:space="preserve"> </w:t>
      </w:r>
      <w:proofErr w:type="spellStart"/>
      <w:r>
        <w:t>Cypher</w:t>
      </w:r>
      <w:proofErr w:type="spellEnd"/>
      <w:r w:rsidR="00772638">
        <w:t>’</w:t>
      </w:r>
      <w:r>
        <w:t xml:space="preserve"> gebraucht.</w:t>
      </w:r>
    </w:p>
    <w:p w14:paraId="1CFF2C28" w14:textId="3C40B16D" w:rsidR="00857DBF" w:rsidRDefault="00857DBF" w:rsidP="00857DBF">
      <w:pPr>
        <w:pStyle w:val="Listenabsatz"/>
        <w:numPr>
          <w:ilvl w:val="1"/>
          <w:numId w:val="5"/>
        </w:numPr>
      </w:pPr>
      <w:r>
        <w:t>Die Datei wird gehasht</w:t>
      </w:r>
      <w:r w:rsidR="002826B0">
        <w:t>.</w:t>
      </w:r>
    </w:p>
    <w:p w14:paraId="21D50B79" w14:textId="00D8B191" w:rsidR="002826B0" w:rsidRDefault="002826B0" w:rsidP="00857DBF">
      <w:pPr>
        <w:pStyle w:val="Listenabsatz"/>
        <w:numPr>
          <w:ilvl w:val="1"/>
          <w:numId w:val="5"/>
        </w:numPr>
      </w:pPr>
      <w:r>
        <w:t>Hash, Dateiname, Trenn-Tag und Dateiinhalt werden zusammengesetzt.</w:t>
      </w:r>
    </w:p>
    <w:p w14:paraId="5FAAD7FF" w14:textId="5A1755F2" w:rsidR="009D549E" w:rsidRDefault="009D549E" w:rsidP="00A52A25">
      <w:pPr>
        <w:pStyle w:val="Listenabsatz"/>
        <w:numPr>
          <w:ilvl w:val="0"/>
          <w:numId w:val="5"/>
        </w:numPr>
      </w:pPr>
      <w:r>
        <w:t>D</w:t>
      </w:r>
      <w:r w:rsidR="005A454A">
        <w:t xml:space="preserve">ie erstellten Bits werden in den RGB-Werten </w:t>
      </w:r>
      <w:r w:rsidR="00EB54BE">
        <w:t xml:space="preserve">gespeichert. Die Bits werden in </w:t>
      </w:r>
      <w:r w:rsidR="00A94991">
        <w:t>Abschnitte mit Länge n aufgeteilt und dann jeweils in die n letzten Bits jedes RGB-Wert</w:t>
      </w:r>
      <w:r w:rsidR="00AF1203">
        <w:t>es</w:t>
      </w:r>
      <w:r w:rsidR="00A94991">
        <w:t xml:space="preserve"> gespeichert.</w:t>
      </w:r>
    </w:p>
    <w:p w14:paraId="4FB424B1" w14:textId="428A8453" w:rsidR="00525157" w:rsidRDefault="00C02F22" w:rsidP="00525157">
      <w:pPr>
        <w:pStyle w:val="Listenabsatz"/>
        <w:numPr>
          <w:ilvl w:val="0"/>
          <w:numId w:val="5"/>
        </w:numPr>
      </w:pPr>
      <w:r>
        <w:t xml:space="preserve">Der </w:t>
      </w:r>
      <w:r w:rsidR="00AF1203">
        <w:t>m</w:t>
      </w:r>
      <w:r>
        <w:t>odifizierte RGB-Array wird mit dem Alpha Array</w:t>
      </w:r>
      <w:r w:rsidR="00103773">
        <w:t xml:space="preserve"> zusammengefügt</w:t>
      </w:r>
      <w:r w:rsidR="00525157">
        <w:t>.</w:t>
      </w:r>
    </w:p>
    <w:p w14:paraId="2D459C94" w14:textId="33A16EC6" w:rsidR="00525157" w:rsidRDefault="00525157" w:rsidP="00525157">
      <w:pPr>
        <w:pStyle w:val="Listenabsatz"/>
        <w:numPr>
          <w:ilvl w:val="0"/>
          <w:numId w:val="5"/>
        </w:numPr>
      </w:pPr>
      <w:r>
        <w:t xml:space="preserve">Das Bild mit den </w:t>
      </w:r>
      <w:r w:rsidR="00AF1203">
        <w:t>n</w:t>
      </w:r>
      <w:r>
        <w:t>euen Pixel-Werten wird gespeichert.</w:t>
      </w:r>
    </w:p>
    <w:p w14:paraId="45187E87" w14:textId="759D5EB1" w:rsidR="00163A20" w:rsidRDefault="00163A20" w:rsidP="00163A20"/>
    <w:p w14:paraId="09E0325F" w14:textId="344C83D3" w:rsidR="006D2749" w:rsidRDefault="00D64A59" w:rsidP="006D2749">
      <w:r>
        <w:t xml:space="preserve">Das </w:t>
      </w:r>
      <w:r w:rsidR="005E1830">
        <w:t>Extracting</w:t>
      </w:r>
      <w:r w:rsidR="00A41C0E">
        <w:t>vorgang</w:t>
      </w:r>
      <w:r>
        <w:t xml:space="preserve"> läuft praktisch </w:t>
      </w:r>
      <w:r w:rsidR="007D444C">
        <w:t>gleich ab wie das Schreiben, nur in umgekehrter Reihenfolge.</w:t>
      </w:r>
    </w:p>
    <w:p w14:paraId="2DED9EE5" w14:textId="7F807B0F" w:rsidR="00EF6AF5" w:rsidRDefault="00EF6AF5" w:rsidP="00EF6AF5">
      <w:pPr>
        <w:pStyle w:val="Listenabsatz"/>
        <w:numPr>
          <w:ilvl w:val="0"/>
          <w:numId w:val="5"/>
        </w:numPr>
      </w:pPr>
      <w:r>
        <w:t xml:space="preserve">Das Programm liest die notwendigen Nutzereingaben aus der Konsole </w:t>
      </w:r>
      <w:r w:rsidR="005E1830">
        <w:t>he</w:t>
      </w:r>
      <w:r w:rsidR="00AF1203">
        <w:t>r</w:t>
      </w:r>
      <w:r>
        <w:t>aus und speichert diese intern ab.</w:t>
      </w:r>
    </w:p>
    <w:p w14:paraId="1794E5AE" w14:textId="31AF3246" w:rsidR="00EF6AF5" w:rsidRDefault="00EF6AF5" w:rsidP="00EF6AF5">
      <w:pPr>
        <w:pStyle w:val="Listenabsatz"/>
        <w:numPr>
          <w:ilvl w:val="0"/>
          <w:numId w:val="5"/>
        </w:numPr>
      </w:pPr>
      <w:r>
        <w:t>Die Argumente werden überprüft</w:t>
      </w:r>
      <w:r w:rsidR="00667574">
        <w:t>.</w:t>
      </w:r>
    </w:p>
    <w:p w14:paraId="64FF8A72" w14:textId="0F7BCA55" w:rsidR="00667574" w:rsidRDefault="00667574" w:rsidP="00EF6AF5">
      <w:pPr>
        <w:pStyle w:val="Listenabsatz"/>
        <w:numPr>
          <w:ilvl w:val="0"/>
          <w:numId w:val="5"/>
        </w:numPr>
      </w:pPr>
      <w:r>
        <w:t>Das Stego-Bild wird getrennt in RGB- und Alpha Arrays.</w:t>
      </w:r>
    </w:p>
    <w:p w14:paraId="71F6FAE9" w14:textId="60211DDF" w:rsidR="00C7064E" w:rsidRDefault="00667574" w:rsidP="007B2251">
      <w:pPr>
        <w:pStyle w:val="Listenabsatz"/>
        <w:numPr>
          <w:ilvl w:val="0"/>
          <w:numId w:val="5"/>
        </w:numPr>
      </w:pPr>
      <w:r>
        <w:t>Es w</w:t>
      </w:r>
      <w:r w:rsidR="00C7064E">
        <w:t xml:space="preserve">erden die </w:t>
      </w:r>
      <w:r w:rsidR="00044EDC">
        <w:t>letzten</w:t>
      </w:r>
      <w:r w:rsidR="00C7064E">
        <w:t xml:space="preserve"> drei Bits des ersten Wert</w:t>
      </w:r>
      <w:r w:rsidR="00AF1203">
        <w:t>es</w:t>
      </w:r>
      <w:r w:rsidR="00C7064E">
        <w:t xml:space="preserve"> des RGB-Array gelesen und abgespeichert.</w:t>
      </w:r>
      <w:r w:rsidR="00044EDC">
        <w:t xml:space="preserve"> </w:t>
      </w:r>
      <w:r w:rsidR="007B2251">
        <w:t>Dieser Wert gibt an, wie die Informationen gespeichert wurden.</w:t>
      </w:r>
    </w:p>
    <w:p w14:paraId="7632B014" w14:textId="6AD8F3BC" w:rsidR="007B2251" w:rsidRDefault="007B2251" w:rsidP="007B2251">
      <w:pPr>
        <w:pStyle w:val="Listenabsatz"/>
        <w:numPr>
          <w:ilvl w:val="0"/>
          <w:numId w:val="5"/>
        </w:numPr>
      </w:pPr>
      <w:r>
        <w:t>Es werden jeweils die letzten n Bits jedes RGB-Wert</w:t>
      </w:r>
      <w:r w:rsidR="00AF1203">
        <w:t>es</w:t>
      </w:r>
      <w:r>
        <w:t xml:space="preserve"> gelesen und abgespeichert.</w:t>
      </w:r>
    </w:p>
    <w:p w14:paraId="4796D41C" w14:textId="25F0FA58" w:rsidR="007B2251" w:rsidRDefault="007B2251" w:rsidP="007B2251">
      <w:pPr>
        <w:pStyle w:val="Listenabsatz"/>
        <w:numPr>
          <w:ilvl w:val="0"/>
          <w:numId w:val="5"/>
        </w:numPr>
      </w:pPr>
      <w:r>
        <w:t>Danach werden die ersten 256 Bits als Hash gespeichert</w:t>
      </w:r>
      <w:r w:rsidR="00AF1203">
        <w:t>.</w:t>
      </w:r>
    </w:p>
    <w:p w14:paraId="59D22570" w14:textId="2B7BAFA5" w:rsidR="00796088" w:rsidRDefault="00796088" w:rsidP="007B2251">
      <w:pPr>
        <w:pStyle w:val="Listenabsatz"/>
        <w:numPr>
          <w:ilvl w:val="0"/>
          <w:numId w:val="5"/>
        </w:numPr>
      </w:pPr>
      <w:r>
        <w:t>Die nächsten Bits werden getrennt nach dem Tag.</w:t>
      </w:r>
    </w:p>
    <w:p w14:paraId="279223F7" w14:textId="14B90EA0" w:rsidR="00796088" w:rsidRDefault="00796088" w:rsidP="007B2251">
      <w:pPr>
        <w:pStyle w:val="Listenabsatz"/>
        <w:numPr>
          <w:ilvl w:val="0"/>
          <w:numId w:val="5"/>
        </w:numPr>
      </w:pPr>
      <w:r>
        <w:t xml:space="preserve">Der erste Teil der Nachricht ist der Dateiname, der zweite ist der Dateiinhalt und der </w:t>
      </w:r>
      <w:r w:rsidR="00A14E55">
        <w:t>Rest kann ignoriert werden.</w:t>
      </w:r>
    </w:p>
    <w:p w14:paraId="45C5F17B" w14:textId="2BA1E4DF" w:rsidR="00A14E55" w:rsidRDefault="00A14E55" w:rsidP="00A14E55">
      <w:pPr>
        <w:pStyle w:val="Listenabsatz"/>
        <w:numPr>
          <w:ilvl w:val="0"/>
          <w:numId w:val="5"/>
        </w:numPr>
      </w:pPr>
      <w:r>
        <w:t>Der Dateiinhalt wird entschlüsselt und dekomprimiert.</w:t>
      </w:r>
    </w:p>
    <w:p w14:paraId="346F3121" w14:textId="4242F744" w:rsidR="00A14E55" w:rsidRDefault="00A14E55" w:rsidP="00A14E55">
      <w:pPr>
        <w:pStyle w:val="Listenabsatz"/>
        <w:numPr>
          <w:ilvl w:val="0"/>
          <w:numId w:val="5"/>
        </w:numPr>
      </w:pPr>
      <w:r>
        <w:t>Danach wird der Dateiinhalt, mit der gleichen Hash-Funktion</w:t>
      </w:r>
      <w:r w:rsidR="007A456A">
        <w:t xml:space="preserve"> wie </w:t>
      </w:r>
      <w:r w:rsidR="00BD6BBA">
        <w:t>beim Schreiben</w:t>
      </w:r>
      <w:r w:rsidR="00AF1203">
        <w:t>,</w:t>
      </w:r>
      <w:r>
        <w:t xml:space="preserve"> gehasht und die Werte werden verglichen.</w:t>
      </w:r>
      <w:r w:rsidR="007A456A">
        <w:t xml:space="preserve"> Wenn die Werte </w:t>
      </w:r>
      <w:r w:rsidR="00AF1203">
        <w:t>i</w:t>
      </w:r>
      <w:r w:rsidR="007A456A">
        <w:t xml:space="preserve">dentisch sind, dann ist die Datei korrekt übertragen worden, wenn nicht, </w:t>
      </w:r>
      <w:r w:rsidR="00843BA4">
        <w:t>ist das Stego-Bild entweder manipuliert worden oder es war gar nie eine Nachricht gespeichert worden.</w:t>
      </w:r>
    </w:p>
    <w:p w14:paraId="668DD012" w14:textId="3B275B95" w:rsidR="00324227" w:rsidRDefault="00BD6BBA" w:rsidP="00324227">
      <w:pPr>
        <w:pStyle w:val="Listenabsatz"/>
        <w:numPr>
          <w:ilvl w:val="0"/>
          <w:numId w:val="5"/>
        </w:numPr>
      </w:pPr>
      <w:r>
        <w:t>Die Datei wird auf der Festplatte des Nutzer</w:t>
      </w:r>
      <w:r w:rsidR="00AF1203">
        <w:t>s</w:t>
      </w:r>
      <w:r>
        <w:t xml:space="preserve"> gespeichert.</w:t>
      </w:r>
    </w:p>
    <w:p w14:paraId="37D506BF" w14:textId="5163471A" w:rsidR="008D553A" w:rsidRDefault="002616E7" w:rsidP="008D553A">
      <w:pPr>
        <w:keepNext/>
      </w:pPr>
      <w:r w:rsidRPr="002616E7">
        <w:rPr>
          <w:noProof/>
        </w:rPr>
        <w:lastRenderedPageBreak/>
        <w:drawing>
          <wp:inline distT="0" distB="0" distL="0" distR="0" wp14:anchorId="066AE578" wp14:editId="2B25A9B0">
            <wp:extent cx="3089972" cy="2763672"/>
            <wp:effectExtent l="0" t="0" r="0" b="0"/>
            <wp:docPr id="1616148469" name="Grafik 1" descr="Ein Bild, das Text, Diagramm, Plan,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148469" name="Grafik 1" descr="Ein Bild, das Text, Diagramm, Plan, Screenshot enthält.&#10;&#10;Automatisch generierte Beschreibung"/>
                    <pic:cNvPicPr/>
                  </pic:nvPicPr>
                  <pic:blipFill>
                    <a:blip r:embed="rId18"/>
                    <a:stretch>
                      <a:fillRect/>
                    </a:stretch>
                  </pic:blipFill>
                  <pic:spPr>
                    <a:xfrm>
                      <a:off x="0" y="0"/>
                      <a:ext cx="3102326" cy="2774722"/>
                    </a:xfrm>
                    <a:prstGeom prst="rect">
                      <a:avLst/>
                    </a:prstGeom>
                  </pic:spPr>
                </pic:pic>
              </a:graphicData>
            </a:graphic>
          </wp:inline>
        </w:drawing>
      </w:r>
      <w:r w:rsidRPr="002616E7">
        <w:rPr>
          <w:noProof/>
        </w:rPr>
        <w:t xml:space="preserve"> </w:t>
      </w:r>
    </w:p>
    <w:p w14:paraId="2124B2B3" w14:textId="616869E5" w:rsidR="008D553A" w:rsidRDefault="008D553A" w:rsidP="008D553A">
      <w:pPr>
        <w:pStyle w:val="Beschriftung"/>
      </w:pPr>
      <w:bookmarkStart w:id="51" w:name="_Toc178934101"/>
      <w:r>
        <w:t xml:space="preserve">Abbildung </w:t>
      </w:r>
      <w:fldSimple w:instr=" SEQ Abbildung \* ARABIC ">
        <w:r w:rsidR="006F6F15">
          <w:rPr>
            <w:noProof/>
          </w:rPr>
          <w:t>5</w:t>
        </w:r>
      </w:fldSimple>
      <w:r>
        <w:t>: Programmablauf be</w:t>
      </w:r>
      <w:r w:rsidR="00566833">
        <w:t>im</w:t>
      </w:r>
      <w:r>
        <w:t xml:space="preserve"> </w:t>
      </w:r>
      <w:r w:rsidR="00177333">
        <w:t>E</w:t>
      </w:r>
      <w:r>
        <w:t>mbeding</w:t>
      </w:r>
      <w:bookmarkEnd w:id="51"/>
    </w:p>
    <w:p w14:paraId="699C865A" w14:textId="1EC9DACE" w:rsidR="00566833" w:rsidRDefault="0015457F" w:rsidP="00566833">
      <w:pPr>
        <w:keepNext/>
      </w:pPr>
      <w:r w:rsidRPr="0015457F">
        <w:rPr>
          <w:noProof/>
        </w:rPr>
        <w:drawing>
          <wp:inline distT="0" distB="0" distL="0" distR="0" wp14:anchorId="5A778432" wp14:editId="199B3822">
            <wp:extent cx="3522382" cy="3179928"/>
            <wp:effectExtent l="0" t="0" r="1905" b="1905"/>
            <wp:docPr id="1917240400" name="Grafik 1" descr="Ein Bild, das Text, Diagramm,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240400" name="Grafik 1" descr="Ein Bild, das Text, Diagramm, Screenshot, Schrift enthält.&#10;&#10;Automatisch generierte Beschreibung"/>
                    <pic:cNvPicPr/>
                  </pic:nvPicPr>
                  <pic:blipFill>
                    <a:blip r:embed="rId19"/>
                    <a:stretch>
                      <a:fillRect/>
                    </a:stretch>
                  </pic:blipFill>
                  <pic:spPr>
                    <a:xfrm>
                      <a:off x="0" y="0"/>
                      <a:ext cx="3538333" cy="3194328"/>
                    </a:xfrm>
                    <a:prstGeom prst="rect">
                      <a:avLst/>
                    </a:prstGeom>
                  </pic:spPr>
                </pic:pic>
              </a:graphicData>
            </a:graphic>
          </wp:inline>
        </w:drawing>
      </w:r>
      <w:r w:rsidRPr="0015457F">
        <w:rPr>
          <w:noProof/>
        </w:rPr>
        <w:t xml:space="preserve"> </w:t>
      </w:r>
      <w:r w:rsidR="003E5A58" w:rsidRPr="003E5A58">
        <w:rPr>
          <w:noProof/>
        </w:rPr>
        <w:t xml:space="preserve"> </w:t>
      </w:r>
    </w:p>
    <w:p w14:paraId="17F391ED" w14:textId="24A54252" w:rsidR="00D863C2" w:rsidRDefault="00566833" w:rsidP="00566833">
      <w:pPr>
        <w:pStyle w:val="Beschriftung"/>
      </w:pPr>
      <w:bookmarkStart w:id="52" w:name="_Toc178934102"/>
      <w:r>
        <w:t xml:space="preserve">Abbildung </w:t>
      </w:r>
      <w:fldSimple w:instr=" SEQ Abbildung \* ARABIC ">
        <w:r w:rsidR="006F6F15">
          <w:rPr>
            <w:noProof/>
          </w:rPr>
          <w:t>6</w:t>
        </w:r>
      </w:fldSimple>
      <w:r>
        <w:t xml:space="preserve">: Programmablauf beim </w:t>
      </w:r>
      <w:r w:rsidR="00177333">
        <w:t>E</w:t>
      </w:r>
      <w:r>
        <w:t>xtracting</w:t>
      </w:r>
      <w:bookmarkEnd w:id="52"/>
      <w:r w:rsidR="0015457F">
        <w:tab/>
      </w:r>
    </w:p>
    <w:p w14:paraId="736F1E6B" w14:textId="13DB5755" w:rsidR="00A80232" w:rsidRDefault="00041442" w:rsidP="00A80232">
      <w:pPr>
        <w:pStyle w:val="berschrift2"/>
      </w:pPr>
      <w:bookmarkStart w:id="53" w:name="_Toc178933559"/>
      <w:r>
        <w:t>Limitationen des Vorgang</w:t>
      </w:r>
      <w:bookmarkEnd w:id="53"/>
    </w:p>
    <w:p w14:paraId="63E452B6" w14:textId="2C508C0F" w:rsidR="008E34E7" w:rsidRDefault="00337F1B" w:rsidP="00435722">
      <w:pPr>
        <w:rPr>
          <w:rFonts w:eastAsiaTheme="minorEastAsia"/>
        </w:rPr>
      </w:pPr>
      <w:r>
        <w:t>In ein</w:t>
      </w:r>
      <w:r w:rsidR="00A31D36">
        <w:t xml:space="preserve"> Cover-Bild k</w:t>
      </w:r>
      <w:r>
        <w:t>ö</w:t>
      </w:r>
      <w:r w:rsidR="00A31D36">
        <w:t>nn</w:t>
      </w:r>
      <w:r>
        <w:t>en</w:t>
      </w:r>
      <w:r w:rsidR="00A31D36">
        <w:t xml:space="preserve"> nur</w:t>
      </w:r>
      <w:r>
        <w:t xml:space="preserve"> Nachrichten versteckt werden die kleiner sind als </w:t>
      </w:r>
      <w:r w:rsidR="000F4FB8">
        <w:t xml:space="preserve">das </w:t>
      </w:r>
      <w:r w:rsidR="00B92EAE">
        <w:t>Dreifache</w:t>
      </w:r>
      <w:r w:rsidR="000F4FB8">
        <w:t xml:space="preserve"> der Anzahl Pixel </w:t>
      </w:r>
      <m:oMath>
        <m:r>
          <w:rPr>
            <w:rFonts w:ascii="Cambria Math" w:hAnsi="Cambria Math"/>
          </w:rPr>
          <m:t>P</m:t>
        </m:r>
      </m:oMath>
      <w:r w:rsidR="00D12E31">
        <w:rPr>
          <w:i/>
        </w:rPr>
        <w:t xml:space="preserve"> </w:t>
      </w:r>
      <w:r w:rsidR="000F4FB8">
        <w:t>multipliziert mit der Anzahl an modifizierten LSB</w:t>
      </w:r>
      <w:r w:rsidR="00D12E31">
        <w:t xml:space="preserve"> </w:t>
      </w:r>
      <m:oMath>
        <m:r>
          <w:rPr>
            <w:rFonts w:ascii="Cambria Math" w:hAnsi="Cambria Math"/>
          </w:rPr>
          <m:t>n</m:t>
        </m:r>
      </m:oMath>
      <w:r w:rsidR="000F4FB8">
        <w:t>.</w:t>
      </w:r>
      <w:r w:rsidR="00D12E31">
        <w:t xml:space="preserve"> Die Maximale Grösse der geheimen Nachricht</w:t>
      </w:r>
      <w:r w:rsidR="002F142F">
        <w:t xml:space="preserve"> </w:t>
      </w:r>
      <m:oMath>
        <m:sSub>
          <m:sSubPr>
            <m:ctrlPr>
              <w:rPr>
                <w:rFonts w:ascii="Cambria Math" w:hAnsi="Cambria Math"/>
                <w:i/>
              </w:rPr>
            </m:ctrlPr>
          </m:sSubPr>
          <m:e>
            <m:r>
              <w:rPr>
                <w:rFonts w:ascii="Cambria Math" w:hAnsi="Cambria Math"/>
              </w:rPr>
              <m:t>Size</m:t>
            </m:r>
          </m:e>
          <m:sub>
            <m:r>
              <w:rPr>
                <w:rFonts w:ascii="Cambria Math" w:hAnsi="Cambria Math"/>
              </w:rPr>
              <m:t>Max</m:t>
            </m:r>
          </m:sub>
        </m:sSub>
      </m:oMath>
      <w:r w:rsidR="002F142F">
        <w:rPr>
          <w:rFonts w:eastAsiaTheme="minorEastAsia"/>
        </w:rPr>
        <w:t xml:space="preserve"> </w:t>
      </w:r>
      <w:r w:rsidR="00943B12">
        <w:rPr>
          <w:rFonts w:eastAsiaTheme="minorEastAsia"/>
        </w:rPr>
        <w:t xml:space="preserve">in Bits </w:t>
      </w:r>
      <w:r w:rsidR="002F142F">
        <w:rPr>
          <w:rFonts w:eastAsiaTheme="minorEastAsia"/>
        </w:rPr>
        <w:t>wird wie folgt definiert</w:t>
      </w:r>
      <w:r w:rsidR="00BC16E9">
        <w:rPr>
          <w:rFonts w:eastAsiaTheme="minorEastAsia"/>
        </w:rPr>
        <w:t>, wobei</w:t>
      </w:r>
      <w:r w:rsidR="00435722">
        <w:t xml:space="preserve"> </w:t>
      </w:r>
      <w:r w:rsidR="00131CBC">
        <w:rPr>
          <w:rFonts w:eastAsiaTheme="minorEastAsia"/>
        </w:rPr>
        <w:t>in</w:t>
      </w:r>
      <w:r w:rsidR="002F142F">
        <w:rPr>
          <w:rFonts w:eastAsiaTheme="minorEastAsia"/>
        </w:rPr>
        <w:t xml:space="preserve"> dieser Formel die Grösse</w:t>
      </w:r>
      <w:r w:rsidR="00201307">
        <w:rPr>
          <w:rFonts w:eastAsiaTheme="minorEastAsia"/>
        </w:rPr>
        <w:t>n</w:t>
      </w:r>
      <w:r w:rsidR="002F142F">
        <w:rPr>
          <w:rFonts w:eastAsiaTheme="minorEastAsia"/>
        </w:rPr>
        <w:t xml:space="preserve"> des Hash, </w:t>
      </w:r>
      <w:r w:rsidR="0011628E">
        <w:rPr>
          <w:rFonts w:eastAsiaTheme="minorEastAsia"/>
        </w:rPr>
        <w:t>de</w:t>
      </w:r>
      <w:r w:rsidR="00201307">
        <w:rPr>
          <w:rFonts w:eastAsiaTheme="minorEastAsia"/>
        </w:rPr>
        <w:t>s</w:t>
      </w:r>
      <w:r w:rsidR="0011628E">
        <w:rPr>
          <w:rFonts w:eastAsiaTheme="minorEastAsia"/>
        </w:rPr>
        <w:t xml:space="preserve"> </w:t>
      </w:r>
      <w:r w:rsidR="002F142F">
        <w:rPr>
          <w:rFonts w:eastAsiaTheme="minorEastAsia"/>
        </w:rPr>
        <w:t>Dateinamen</w:t>
      </w:r>
      <w:r w:rsidR="00201307">
        <w:rPr>
          <w:rFonts w:eastAsiaTheme="minorEastAsia"/>
        </w:rPr>
        <w:t>s</w:t>
      </w:r>
      <w:r w:rsidR="002F142F">
        <w:rPr>
          <w:rFonts w:eastAsiaTheme="minorEastAsia"/>
        </w:rPr>
        <w:t xml:space="preserve"> und </w:t>
      </w:r>
      <w:r w:rsidR="0011628E">
        <w:rPr>
          <w:rFonts w:eastAsiaTheme="minorEastAsia"/>
        </w:rPr>
        <w:t xml:space="preserve">der Tags </w:t>
      </w:r>
      <w:r w:rsidR="008E34E7">
        <w:rPr>
          <w:rFonts w:eastAsiaTheme="minorEastAsia"/>
        </w:rPr>
        <w:t>vernachlässigt</w:t>
      </w:r>
      <w:r w:rsidR="00BC16E9">
        <w:rPr>
          <w:rFonts w:eastAsiaTheme="minorEastAsia"/>
        </w:rPr>
        <w:t xml:space="preserve"> werden:</w:t>
      </w:r>
    </w:p>
    <w:p w14:paraId="652E8F9C" w14:textId="78F82D07" w:rsidR="00435722" w:rsidRPr="00435722" w:rsidRDefault="00000000" w:rsidP="00435722">
      <m:oMathPara>
        <m:oMath>
          <m:sSub>
            <m:sSubPr>
              <m:ctrlPr>
                <w:rPr>
                  <w:rFonts w:ascii="Cambria Math" w:hAnsi="Cambria Math"/>
                  <w:i/>
                </w:rPr>
              </m:ctrlPr>
            </m:sSubPr>
            <m:e>
              <m:r>
                <w:rPr>
                  <w:rFonts w:ascii="Cambria Math" w:hAnsi="Cambria Math"/>
                </w:rPr>
                <m:t>Size</m:t>
              </m:r>
            </m:e>
            <m:sub>
              <m:r>
                <w:rPr>
                  <w:rFonts w:ascii="Cambria Math" w:hAnsi="Cambria Math"/>
                </w:rPr>
                <m:t>Max</m:t>
              </m:r>
            </m:sub>
          </m:sSub>
          <m:r>
            <w:rPr>
              <w:rFonts w:ascii="Cambria Math" w:hAnsi="Cambria Math"/>
            </w:rPr>
            <m:t>=3P*n</m:t>
          </m:r>
        </m:oMath>
      </m:oMathPara>
    </w:p>
    <w:p w14:paraId="281467D5" w14:textId="3FF8446E" w:rsidR="00750E82" w:rsidRDefault="00435722" w:rsidP="003861BA">
      <w:pPr>
        <w:rPr>
          <w:rFonts w:eastAsiaTheme="minorEastAsia"/>
        </w:rPr>
      </w:pPr>
      <w:r>
        <w:rPr>
          <w:rFonts w:eastAsiaTheme="minorEastAsia"/>
        </w:rPr>
        <w:t xml:space="preserve">Da die geheimen Nachrichten oft kleiner sind </w:t>
      </w:r>
      <w:r w:rsidR="00AA6FDA">
        <w:rPr>
          <w:rFonts w:eastAsiaTheme="minorEastAsia"/>
        </w:rPr>
        <w:t>als die</w:t>
      </w:r>
      <w:r>
        <w:rPr>
          <w:rFonts w:eastAsiaTheme="minorEastAsia"/>
        </w:rPr>
        <w:t xml:space="preserve"> </w:t>
      </w:r>
      <w:r w:rsidR="00410AE4">
        <w:rPr>
          <w:rFonts w:eastAsiaTheme="minorEastAsia"/>
        </w:rPr>
        <w:t>maximale Grösse</w:t>
      </w:r>
      <w:r w:rsidR="00C82A98">
        <w:rPr>
          <w:rFonts w:eastAsiaTheme="minorEastAsia"/>
        </w:rPr>
        <w:t>,</w:t>
      </w:r>
      <w:r w:rsidR="00410AE4">
        <w:rPr>
          <w:rFonts w:eastAsiaTheme="minorEastAsia"/>
        </w:rPr>
        <w:t xml:space="preserve"> stellt sich die Frage</w:t>
      </w:r>
      <w:r w:rsidR="00AA6FDA">
        <w:rPr>
          <w:rFonts w:eastAsiaTheme="minorEastAsia"/>
        </w:rPr>
        <w:t>,</w:t>
      </w:r>
      <w:r w:rsidR="00410AE4">
        <w:rPr>
          <w:rFonts w:eastAsiaTheme="minorEastAsia"/>
        </w:rPr>
        <w:t xml:space="preserve"> </w:t>
      </w:r>
      <w:r w:rsidR="006F17A6">
        <w:rPr>
          <w:rFonts w:eastAsiaTheme="minorEastAsia"/>
        </w:rPr>
        <w:t xml:space="preserve">wie die Nachricht </w:t>
      </w:r>
      <w:r w:rsidR="00AA6FDA">
        <w:rPr>
          <w:rFonts w:eastAsiaTheme="minorEastAsia"/>
        </w:rPr>
        <w:t xml:space="preserve">im Cover-Bild </w:t>
      </w:r>
      <w:r w:rsidR="006F17A6">
        <w:rPr>
          <w:rFonts w:eastAsiaTheme="minorEastAsia"/>
        </w:rPr>
        <w:t xml:space="preserve">aufzuteilen ist. Ich habe mich bei meinem Programm dafür </w:t>
      </w:r>
      <w:r w:rsidR="006F17A6">
        <w:rPr>
          <w:rFonts w:eastAsiaTheme="minorEastAsia"/>
        </w:rPr>
        <w:lastRenderedPageBreak/>
        <w:t>entschieden</w:t>
      </w:r>
      <w:r w:rsidR="00AA6FDA">
        <w:rPr>
          <w:rFonts w:eastAsiaTheme="minorEastAsia"/>
        </w:rPr>
        <w:t>,</w:t>
      </w:r>
      <w:r w:rsidR="007A3ED1">
        <w:rPr>
          <w:rFonts w:eastAsiaTheme="minorEastAsia"/>
        </w:rPr>
        <w:t xml:space="preserve"> die gesamte Nachricht am Anfang des Bildes zu verstecken. Das </w:t>
      </w:r>
      <w:r w:rsidR="00AA6FDA">
        <w:rPr>
          <w:rFonts w:eastAsiaTheme="minorEastAsia"/>
        </w:rPr>
        <w:t>b</w:t>
      </w:r>
      <w:r w:rsidR="007A3ED1">
        <w:rPr>
          <w:rFonts w:eastAsiaTheme="minorEastAsia"/>
        </w:rPr>
        <w:t>edeutet</w:t>
      </w:r>
      <w:r w:rsidR="00D2643A">
        <w:rPr>
          <w:rFonts w:eastAsiaTheme="minorEastAsia"/>
        </w:rPr>
        <w:t>,</w:t>
      </w:r>
      <w:r w:rsidR="007A3ED1">
        <w:rPr>
          <w:rFonts w:eastAsiaTheme="minorEastAsia"/>
        </w:rPr>
        <w:t xml:space="preserve"> die Nachricht fängt im Bild oben </w:t>
      </w:r>
      <w:r w:rsidR="00AD4E1A">
        <w:rPr>
          <w:rFonts w:eastAsiaTheme="minorEastAsia"/>
        </w:rPr>
        <w:t>rechts</w:t>
      </w:r>
      <w:r w:rsidR="007A3ED1">
        <w:rPr>
          <w:rFonts w:eastAsiaTheme="minorEastAsia"/>
        </w:rPr>
        <w:t xml:space="preserve"> an </w:t>
      </w:r>
      <w:r w:rsidR="004161F6">
        <w:rPr>
          <w:rFonts w:eastAsiaTheme="minorEastAsia"/>
        </w:rPr>
        <w:t>und hört auf, wenn die gesamte Nachricht versteck</w:t>
      </w:r>
      <w:r w:rsidR="008E7E94">
        <w:rPr>
          <w:rFonts w:eastAsiaTheme="minorEastAsia"/>
        </w:rPr>
        <w:t>t</w:t>
      </w:r>
      <w:r w:rsidR="004161F6">
        <w:rPr>
          <w:rFonts w:eastAsiaTheme="minorEastAsia"/>
        </w:rPr>
        <w:t xml:space="preserve"> </w:t>
      </w:r>
      <w:r w:rsidR="008E7E94">
        <w:rPr>
          <w:rFonts w:eastAsiaTheme="minorEastAsia"/>
        </w:rPr>
        <w:t>ist</w:t>
      </w:r>
      <w:r w:rsidR="004161F6">
        <w:rPr>
          <w:rFonts w:eastAsiaTheme="minorEastAsia"/>
        </w:rPr>
        <w:t xml:space="preserve">. </w:t>
      </w:r>
      <w:r w:rsidR="00AD4E1A">
        <w:rPr>
          <w:rFonts w:eastAsiaTheme="minorEastAsia"/>
        </w:rPr>
        <w:t xml:space="preserve">Der Rest des Bildes bleibt </w:t>
      </w:r>
      <w:r w:rsidR="00AD7D46">
        <w:rPr>
          <w:rFonts w:eastAsiaTheme="minorEastAsia"/>
        </w:rPr>
        <w:t>u</w:t>
      </w:r>
      <w:r w:rsidR="00AA6FDA">
        <w:rPr>
          <w:rFonts w:eastAsiaTheme="minorEastAsia"/>
        </w:rPr>
        <w:t>nver</w:t>
      </w:r>
      <w:r w:rsidR="00AD7D46">
        <w:rPr>
          <w:rFonts w:eastAsiaTheme="minorEastAsia"/>
        </w:rPr>
        <w:t>ändert</w:t>
      </w:r>
      <w:r w:rsidR="00AD4E1A">
        <w:rPr>
          <w:rFonts w:eastAsiaTheme="minorEastAsia"/>
        </w:rPr>
        <w:t>.</w:t>
      </w:r>
      <w:r w:rsidR="00347DBE">
        <w:rPr>
          <w:rFonts w:eastAsiaTheme="minorEastAsia"/>
        </w:rPr>
        <w:t xml:space="preserve"> </w:t>
      </w:r>
      <w:r w:rsidR="00407C22">
        <w:rPr>
          <w:rFonts w:eastAsiaTheme="minorEastAsia"/>
        </w:rPr>
        <w:fldChar w:fldCharType="begin"/>
      </w:r>
      <w:r w:rsidR="00407C22">
        <w:rPr>
          <w:rFonts w:eastAsiaTheme="minorEastAsia"/>
        </w:rPr>
        <w:instrText xml:space="preserve"> REF _Ref178793889 \h </w:instrText>
      </w:r>
      <w:r w:rsidR="00407C22">
        <w:rPr>
          <w:rFonts w:eastAsiaTheme="minorEastAsia"/>
        </w:rPr>
      </w:r>
      <w:r w:rsidR="00407C22">
        <w:rPr>
          <w:rFonts w:eastAsiaTheme="minorEastAsia"/>
        </w:rPr>
        <w:fldChar w:fldCharType="separate"/>
      </w:r>
      <w:r w:rsidR="006F6F15">
        <w:t xml:space="preserve">Abbildung </w:t>
      </w:r>
      <w:r w:rsidR="006F6F15">
        <w:rPr>
          <w:noProof/>
        </w:rPr>
        <w:t>7</w:t>
      </w:r>
      <w:r w:rsidR="00407C22">
        <w:rPr>
          <w:rFonts w:eastAsiaTheme="minorEastAsia"/>
        </w:rPr>
        <w:fldChar w:fldCharType="end"/>
      </w:r>
      <w:r w:rsidR="00407C22">
        <w:rPr>
          <w:rFonts w:eastAsiaTheme="minorEastAsia"/>
        </w:rPr>
        <w:t xml:space="preserve"> </w:t>
      </w:r>
      <w:r w:rsidR="00D2643A">
        <w:rPr>
          <w:rFonts w:eastAsiaTheme="minorEastAsia"/>
        </w:rPr>
        <w:t xml:space="preserve">zeigt, </w:t>
      </w:r>
      <w:r w:rsidR="00705A94">
        <w:rPr>
          <w:rFonts w:eastAsiaTheme="minorEastAsia"/>
        </w:rPr>
        <w:t>welcher Bereich des Bild</w:t>
      </w:r>
      <w:r w:rsidR="00D2643A">
        <w:rPr>
          <w:rFonts w:eastAsiaTheme="minorEastAsia"/>
        </w:rPr>
        <w:t>es</w:t>
      </w:r>
      <w:r w:rsidR="00705A94">
        <w:rPr>
          <w:rFonts w:eastAsiaTheme="minorEastAsia"/>
        </w:rPr>
        <w:t xml:space="preserve"> </w:t>
      </w:r>
      <w:r w:rsidR="00D2643A">
        <w:rPr>
          <w:rFonts w:eastAsiaTheme="minorEastAsia"/>
        </w:rPr>
        <w:t>ge</w:t>
      </w:r>
      <w:r w:rsidR="00705A94">
        <w:rPr>
          <w:rFonts w:eastAsiaTheme="minorEastAsia"/>
        </w:rPr>
        <w:t>ändert wird</w:t>
      </w:r>
      <w:r w:rsidR="00AD31E6">
        <w:rPr>
          <w:rFonts w:eastAsiaTheme="minorEastAsia"/>
        </w:rPr>
        <w:t xml:space="preserve"> und wie sich diese Fläche verändert, wenn die Nachricht grösser wird.</w:t>
      </w:r>
    </w:p>
    <w:p w14:paraId="4D1AAEFA" w14:textId="77777777" w:rsidR="00407C22" w:rsidRDefault="00407C22" w:rsidP="00407C22">
      <w:pPr>
        <w:keepNext/>
      </w:pPr>
      <w:r w:rsidRPr="00407C22">
        <w:rPr>
          <w:rFonts w:eastAsiaTheme="minorEastAsia"/>
          <w:noProof/>
        </w:rPr>
        <w:drawing>
          <wp:inline distT="0" distB="0" distL="0" distR="0" wp14:anchorId="200E162A" wp14:editId="589A6AE4">
            <wp:extent cx="5760720" cy="2099310"/>
            <wp:effectExtent l="0" t="0" r="0" b="0"/>
            <wp:docPr id="2003212032" name="Grafik 1" descr="Ein Bild, das Muster, Screenshot, Rechteck,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212032" name="Grafik 1" descr="Ein Bild, das Muster, Screenshot, Rechteck, Text enthält.&#10;&#10;Automatisch generierte Beschreibung"/>
                    <pic:cNvPicPr/>
                  </pic:nvPicPr>
                  <pic:blipFill>
                    <a:blip r:embed="rId20"/>
                    <a:stretch>
                      <a:fillRect/>
                    </a:stretch>
                  </pic:blipFill>
                  <pic:spPr>
                    <a:xfrm>
                      <a:off x="0" y="0"/>
                      <a:ext cx="5760720" cy="2099310"/>
                    </a:xfrm>
                    <a:prstGeom prst="rect">
                      <a:avLst/>
                    </a:prstGeom>
                  </pic:spPr>
                </pic:pic>
              </a:graphicData>
            </a:graphic>
          </wp:inline>
        </w:drawing>
      </w:r>
    </w:p>
    <w:p w14:paraId="2CCD18CB" w14:textId="47622394" w:rsidR="008E7E94" w:rsidRPr="00D12E31" w:rsidRDefault="00407C22" w:rsidP="00407C22">
      <w:pPr>
        <w:pStyle w:val="Beschriftung"/>
        <w:rPr>
          <w:rFonts w:eastAsiaTheme="minorEastAsia"/>
        </w:rPr>
      </w:pPr>
      <w:bookmarkStart w:id="54" w:name="_Ref178793889"/>
      <w:bookmarkStart w:id="55" w:name="_Toc178934103"/>
      <w:r>
        <w:t xml:space="preserve">Abbildung </w:t>
      </w:r>
      <w:fldSimple w:instr=" SEQ Abbildung \* ARABIC ">
        <w:r w:rsidR="006F6F15">
          <w:rPr>
            <w:noProof/>
          </w:rPr>
          <w:t>7</w:t>
        </w:r>
      </w:fldSimple>
      <w:bookmarkEnd w:id="54"/>
      <w:r>
        <w:t xml:space="preserve">: </w:t>
      </w:r>
      <w:r w:rsidR="00EA45BF">
        <w:t>Manipulierter</w:t>
      </w:r>
      <w:r>
        <w:t xml:space="preserve"> Bereich eines Cover-Bild bei grösser werdenden Nachrichten.</w:t>
      </w:r>
      <w:bookmarkEnd w:id="55"/>
    </w:p>
    <w:p w14:paraId="737A16D7" w14:textId="3BAB62FB" w:rsidR="00681C3A" w:rsidRDefault="00681C3A" w:rsidP="00681C3A">
      <w:pPr>
        <w:pStyle w:val="berschrift2"/>
      </w:pPr>
      <w:bookmarkStart w:id="56" w:name="_Toc178933560"/>
      <w:r>
        <w:t>Programmier</w:t>
      </w:r>
      <w:r w:rsidR="005E5ECE">
        <w:t>e</w:t>
      </w:r>
      <w:r>
        <w:t>ntscheidungen</w:t>
      </w:r>
      <w:bookmarkEnd w:id="56"/>
    </w:p>
    <w:p w14:paraId="743F4C64" w14:textId="015F8EA1" w:rsidR="00D81F85" w:rsidRDefault="00681C3A" w:rsidP="00681C3A">
      <w:r>
        <w:t xml:space="preserve">Als </w:t>
      </w:r>
      <w:r w:rsidR="00BA7938">
        <w:t>Programmiersprache</w:t>
      </w:r>
      <w:r w:rsidR="00DB23BD">
        <w:t xml:space="preserve"> für meine Arbeit habe ich Python gewählt</w:t>
      </w:r>
      <w:r w:rsidR="000C494A">
        <w:t xml:space="preserve">, weil ich </w:t>
      </w:r>
      <w:r w:rsidR="00EA38F0">
        <w:t>bereits</w:t>
      </w:r>
      <w:r w:rsidR="000C494A">
        <w:t xml:space="preserve"> Erfahrung mit der Sprache habe </w:t>
      </w:r>
      <w:r w:rsidR="004C5EA1">
        <w:t>und sie sich gut für schnelles Programmieren und Entwickeln eignet. Im Gegensatz zu kompilierten Sprachen wie C</w:t>
      </w:r>
      <w:r w:rsidR="00451A8F">
        <w:t>++</w:t>
      </w:r>
      <w:r w:rsidR="00CB0399">
        <w:t xml:space="preserve"> oder </w:t>
      </w:r>
      <w:r w:rsidR="00451A8F">
        <w:t>Rust</w:t>
      </w:r>
      <w:r w:rsidR="00CB0399">
        <w:t xml:space="preserve"> ist Python</w:t>
      </w:r>
      <w:r w:rsidR="00DD23C4">
        <w:t xml:space="preserve"> </w:t>
      </w:r>
      <w:r w:rsidR="005E5ECE">
        <w:t>i</w:t>
      </w:r>
      <w:r w:rsidR="00DD23C4">
        <w:t>nterpretiert und</w:t>
      </w:r>
      <w:r w:rsidR="00CB0399">
        <w:t xml:space="preserve"> </w:t>
      </w:r>
      <w:r w:rsidR="001C31E8">
        <w:t>somit</w:t>
      </w:r>
      <w:r w:rsidR="00CB0399">
        <w:t xml:space="preserve"> langsamer</w:t>
      </w:r>
      <w:r w:rsidR="001C31E8">
        <w:t xml:space="preserve"> in der Ausführung</w:t>
      </w:r>
      <w:r w:rsidR="00C87C39">
        <w:t xml:space="preserve">. Ich habe mich aber </w:t>
      </w:r>
      <w:r w:rsidR="004F037F">
        <w:t>trotzdem</w:t>
      </w:r>
      <w:r w:rsidR="00C87C39">
        <w:t xml:space="preserve"> für </w:t>
      </w:r>
      <w:r w:rsidR="00BA7938">
        <w:t>Python</w:t>
      </w:r>
      <w:r w:rsidR="00C87C39">
        <w:t xml:space="preserve"> entschieden,</w:t>
      </w:r>
      <w:r w:rsidR="00D81F85">
        <w:t xml:space="preserve"> weil ich, durch meine Erfahrung in der Sprache und das Dynamische Design, einfacher meine Ideen umsetzten kann und diese anschliessend auch besser erweitern und ändern kann. Das Ziel meiner Arbeit ist nicht ein </w:t>
      </w:r>
      <w:r w:rsidR="005E5ECE">
        <w:t>r</w:t>
      </w:r>
      <w:r w:rsidR="00D81F85">
        <w:t>obustes</w:t>
      </w:r>
      <w:r w:rsidR="005E5ECE">
        <w:t>,</w:t>
      </w:r>
      <w:r w:rsidR="00D81F85">
        <w:t xml:space="preserve"> schnelles </w:t>
      </w:r>
      <w:r w:rsidR="005E5ECE">
        <w:t xml:space="preserve">und </w:t>
      </w:r>
      <w:r w:rsidR="00D81F85">
        <w:t xml:space="preserve">sicheres Produkt für den allgemeinen </w:t>
      </w:r>
      <w:r w:rsidR="00FB1B73">
        <w:t>V</w:t>
      </w:r>
      <w:r w:rsidR="00D81F85">
        <w:t xml:space="preserve">erbrauch herzustellen, sondern die Theorie der Steganographie umzusetzen. </w:t>
      </w:r>
      <w:r w:rsidR="005E5ECE">
        <w:t xml:space="preserve">Somit bietet mir </w:t>
      </w:r>
      <w:r w:rsidR="00D81F85">
        <w:t xml:space="preserve">Python mehr Möglichkeiten diese Theorie </w:t>
      </w:r>
      <w:r w:rsidR="00B70D0C">
        <w:t>anzuwenden</w:t>
      </w:r>
      <w:r w:rsidR="00D81F85">
        <w:t xml:space="preserve"> </w:t>
      </w:r>
      <w:r w:rsidR="00947013">
        <w:t>als</w:t>
      </w:r>
      <w:r w:rsidR="00D81F85">
        <w:t xml:space="preserve"> eine statisch-typisierte kompilierte Sprache.</w:t>
      </w:r>
    </w:p>
    <w:p w14:paraId="58DD5832" w14:textId="1B737201" w:rsidR="00681C3A" w:rsidRDefault="00681C3A" w:rsidP="00681C3A">
      <w:r>
        <w:t xml:space="preserve">Für das Lesen, Schreiben und Manipulieren </w:t>
      </w:r>
      <w:r w:rsidR="00D81F85">
        <w:t>von</w:t>
      </w:r>
      <w:r>
        <w:t xml:space="preserve"> Bilddateien habe ich das Python</w:t>
      </w:r>
      <w:r w:rsidR="00D81F85">
        <w:t>-</w:t>
      </w:r>
      <w:r>
        <w:t>Modul Pillow benutzt</w:t>
      </w:r>
      <w:r w:rsidR="00D3042A">
        <w:t>.</w:t>
      </w:r>
      <w:r>
        <w:t xml:space="preserve"> Diese</w:t>
      </w:r>
      <w:r w:rsidR="00432EB4">
        <w:t>s</w:t>
      </w:r>
      <w:r>
        <w:t xml:space="preserve"> erlaubt es mir</w:t>
      </w:r>
      <w:r w:rsidR="005E5ECE">
        <w:t>,</w:t>
      </w:r>
      <w:r>
        <w:t xml:space="preserve"> die Cover-Bilddateien auszulesen</w:t>
      </w:r>
      <w:r w:rsidR="00D81F85">
        <w:t xml:space="preserve">, zu modifizieren und anschliessend das Stego-Bild zu speichern. </w:t>
      </w:r>
      <w:r w:rsidR="00E02E96">
        <w:t>Es erlaubt mir wiederum auch</w:t>
      </w:r>
      <w:r w:rsidR="005E5ECE">
        <w:t>,</w:t>
      </w:r>
      <w:r w:rsidR="00D81F85">
        <w:t xml:space="preserve"> die Stego-Bilddatei zu lesen</w:t>
      </w:r>
      <w:r w:rsidR="005E5ECE">
        <w:t xml:space="preserve"> und somit</w:t>
      </w:r>
      <w:r w:rsidR="00D81F85">
        <w:t xml:space="preserve"> die geheime Nachricht zu </w:t>
      </w:r>
      <w:r w:rsidR="005E5ECE">
        <w:t>sehen</w:t>
      </w:r>
      <w:r w:rsidR="004C4F7A">
        <w:t xml:space="preserve"> </w:t>
      </w:r>
      <w:r w:rsidR="004C4F7A">
        <w:fldChar w:fldCharType="begin"/>
      </w:r>
      <w:r w:rsidR="00C04A02">
        <w:instrText xml:space="preserve"> ADDIN ZOTERO_ITEM CSL_CITATION {"citationID":"ozKDLbXh","properties":{"formattedCitation":"[11]","plainCitation":"[11]","noteIndex":0},"citationItems":[{"id":55,"uris":["http://zotero.org/users/13659324/items/2TMCGKNR"],"itemData":{"id":55,"type":"webpage","title":"Python Pillow","URL":"https://python-pillow.org/","accessed":{"date-parts":[["2024",8,29]]}}}],"schema":"https://github.com/citation-style-language/schema/raw/master/csl-citation.json"} </w:instrText>
      </w:r>
      <w:r w:rsidR="004C4F7A">
        <w:fldChar w:fldCharType="separate"/>
      </w:r>
      <w:r w:rsidR="00C04A02" w:rsidRPr="00C04A02">
        <w:rPr>
          <w:rFonts w:cs="Segoe UI"/>
        </w:rPr>
        <w:t>[11]</w:t>
      </w:r>
      <w:r w:rsidR="004C4F7A">
        <w:fldChar w:fldCharType="end"/>
      </w:r>
      <w:r w:rsidR="00D2643A">
        <w:t>.</w:t>
      </w:r>
    </w:p>
    <w:p w14:paraId="3E8D4909" w14:textId="1CE2F2B4" w:rsidR="00681C3A" w:rsidRDefault="00D81F85" w:rsidP="00681C3A">
      <w:r>
        <w:t>Pillow ist eine moderne Erweiterung von PIL, ein weiteres älteres Bildbearbeitungs</w:t>
      </w:r>
      <w:r w:rsidR="005E5ECE">
        <w:t>m</w:t>
      </w:r>
      <w:r>
        <w:t>odul. Mittlerweile ist Pillow zum Standard für Python Bild</w:t>
      </w:r>
      <w:r w:rsidR="005E5ECE">
        <w:t>m</w:t>
      </w:r>
      <w:r>
        <w:t>anipulation geworden und es wird von vielen anderen Modulen unterstützt.</w:t>
      </w:r>
    </w:p>
    <w:p w14:paraId="1EADC014" w14:textId="007284DB" w:rsidR="00D81F85" w:rsidRDefault="00D81F85" w:rsidP="00681C3A">
      <w:r>
        <w:t xml:space="preserve">Für das leichtere Manipulieren und Speichern der Pixel-Werte benutze ich Numpy. </w:t>
      </w:r>
    </w:p>
    <w:p w14:paraId="33EDCDF5" w14:textId="4884C487" w:rsidR="00464FCF" w:rsidRPr="001D3C1A" w:rsidRDefault="00D81F85" w:rsidP="00324227">
      <w:pPr>
        <w:rPr>
          <w:lang w:val="de-DE"/>
        </w:rPr>
      </w:pPr>
      <w:r>
        <w:t>Numpy ist ein wissenschaftliches Python Modul für Manipulation</w:t>
      </w:r>
      <w:r w:rsidR="00D3042A">
        <w:t>en</w:t>
      </w:r>
      <w:r>
        <w:t xml:space="preserve"> von </w:t>
      </w:r>
      <w:r w:rsidR="00947013">
        <w:t>g</w:t>
      </w:r>
      <w:r>
        <w:t xml:space="preserve">rossen Zahlen, Matrizen und Arrays. </w:t>
      </w:r>
      <w:r w:rsidR="00681C3A">
        <w:t xml:space="preserve">Pillow integriert </w:t>
      </w:r>
      <w:r w:rsidR="00B33529">
        <w:t xml:space="preserve">sich </w:t>
      </w:r>
      <w:r w:rsidR="00681C3A">
        <w:t>gut mit Numpy und ein Pillow-Image lässt sich</w:t>
      </w:r>
      <w:r>
        <w:t xml:space="preserve"> direkt</w:t>
      </w:r>
      <w:r w:rsidR="00681C3A">
        <w:t xml:space="preserve"> in einen Numpy-Array konvertieren. </w:t>
      </w:r>
      <w:r w:rsidR="0087415F">
        <w:t>Umgekehrt</w:t>
      </w:r>
      <w:r w:rsidR="00681C3A">
        <w:t xml:space="preserve"> kann man auch ein Image direkt aus einem Array </w:t>
      </w:r>
      <w:r w:rsidR="00681C3A">
        <w:lastRenderedPageBreak/>
        <w:t xml:space="preserve">generieren </w:t>
      </w:r>
      <w:r w:rsidR="00681C3A">
        <w:fldChar w:fldCharType="begin"/>
      </w:r>
      <w:r w:rsidR="00C04A02">
        <w:instrText xml:space="preserve"> ADDIN ZOTERO_ITEM CSL_CITATION {"citationID":"TSvuGqhd","properties":{"formattedCitation":"[12]","plainCitation":"[12]","noteIndex":0},"citationItems":[{"id":53,"uris":["http://zotero.org/users/13659324/items/WXKEPJ8D"],"itemData":{"id":53,"type":"webpage","abstract":"Pillow is the friendly PIL fork by Jeffrey A. Clark and contributors. PIL is the Python Imaging Library by Fredrik Lundh and contributors. Pillow for enterprise is available via the Tidelift Subscr...","container-title":"Pillow (PIL Fork)","language":"en","title":"Pillow 10.4.0 documentation","URL":"https://pillow.readthedocs.io/en/stable/index.html","accessed":{"date-parts":[["2024",8,29]]}}}],"schema":"https://github.com/citation-style-language/schema/raw/master/csl-citation.json"} </w:instrText>
      </w:r>
      <w:r w:rsidR="00681C3A">
        <w:fldChar w:fldCharType="separate"/>
      </w:r>
      <w:r w:rsidR="00C04A02" w:rsidRPr="00C04A02">
        <w:rPr>
          <w:rFonts w:cs="Segoe UI"/>
        </w:rPr>
        <w:t>[12]</w:t>
      </w:r>
      <w:r w:rsidR="00681C3A">
        <w:fldChar w:fldCharType="end"/>
      </w:r>
      <w:r w:rsidR="00D2643A">
        <w:t>.</w:t>
      </w:r>
      <w:r>
        <w:t xml:space="preserve"> Dies bietet eine gute Abstraktion </w:t>
      </w:r>
      <w:r w:rsidR="00086849">
        <w:t xml:space="preserve">für das Arbeiten mit den Pixel-Werten, da das ganze Bild nun nur noch eine lange </w:t>
      </w:r>
      <w:r w:rsidR="00B70D0C">
        <w:t>L</w:t>
      </w:r>
      <w:r w:rsidR="00086849">
        <w:t>iste von Zahlen ist, die sich leicht ändern lassen.</w:t>
      </w:r>
    </w:p>
    <w:p w14:paraId="2FFEFED6" w14:textId="3512A2CC" w:rsidR="005F47DC" w:rsidRDefault="008A53C6" w:rsidP="00201074">
      <w:pPr>
        <w:pStyle w:val="berschrift1"/>
      </w:pPr>
      <w:bookmarkStart w:id="57" w:name="_Toc178933561"/>
      <w:r w:rsidRPr="004E666F">
        <w:lastRenderedPageBreak/>
        <w:t>Auswertung</w:t>
      </w:r>
      <w:bookmarkEnd w:id="57"/>
    </w:p>
    <w:p w14:paraId="7A169707" w14:textId="72452D65" w:rsidR="00201074" w:rsidRDefault="0083570E" w:rsidP="00201074">
      <w:r>
        <w:t>Das Ziel meiner Arbeit ist es herauszufinden, ob es möglich ist eine Datei innerhalb eines Bildes zu verstecken, ohne</w:t>
      </w:r>
      <w:r w:rsidR="0068660F">
        <w:t xml:space="preserve"> äussere Veränderung des Erscheinungsbild</w:t>
      </w:r>
      <w:r w:rsidR="00EC4871">
        <w:t>es</w:t>
      </w:r>
      <w:r w:rsidR="0068660F">
        <w:t>.</w:t>
      </w:r>
    </w:p>
    <w:p w14:paraId="164AC593" w14:textId="0C09D935" w:rsidR="0068660F" w:rsidRDefault="008957BC" w:rsidP="00201074">
      <w:r>
        <w:t>Da</w:t>
      </w:r>
      <w:r w:rsidR="00BA2D47">
        <w:t xml:space="preserve"> d</w:t>
      </w:r>
      <w:r w:rsidR="00094307">
        <w:t xml:space="preserve">as Auswerten der Resultate ausschliessend mit </w:t>
      </w:r>
      <w:r w:rsidR="00EC4871">
        <w:t>m</w:t>
      </w:r>
      <w:r w:rsidR="00094307">
        <w:t>enschlichem Auge</w:t>
      </w:r>
      <w:r w:rsidR="003467F5">
        <w:t xml:space="preserve"> </w:t>
      </w:r>
      <w:r w:rsidR="00103773">
        <w:t xml:space="preserve">kein </w:t>
      </w:r>
      <w:r w:rsidR="00EC4871">
        <w:t>o</w:t>
      </w:r>
      <w:r w:rsidR="003467F5">
        <w:t xml:space="preserve">bjektives Bild über die Performance meines Programms gibt, habe ich </w:t>
      </w:r>
      <w:r w:rsidR="002660AF">
        <w:t xml:space="preserve">die Bilder </w:t>
      </w:r>
      <w:r w:rsidR="00B93DED">
        <w:t xml:space="preserve">mittels PSNR ausgewertet. </w:t>
      </w:r>
      <w:r w:rsidR="00B93DED" w:rsidRPr="00B93DED">
        <w:t xml:space="preserve">PSNR oder </w:t>
      </w:r>
      <w:r w:rsidR="00103773">
        <w:t>`</w:t>
      </w:r>
      <w:r w:rsidR="00B93DED" w:rsidRPr="00B93DED">
        <w:t>Peak Signal to Noise Ratio</w:t>
      </w:r>
      <w:r w:rsidR="00103773">
        <w:t>`</w:t>
      </w:r>
      <w:r w:rsidR="00B93DED" w:rsidRPr="00B93DED">
        <w:t xml:space="preserve"> ist ein Ma</w:t>
      </w:r>
      <w:r w:rsidR="00B93DED">
        <w:t xml:space="preserve">ss dafür, wie sich zwei Wertepaare </w:t>
      </w:r>
      <w:r w:rsidR="002051FC">
        <w:t>voneinander</w:t>
      </w:r>
      <w:r w:rsidR="00B93DED">
        <w:t xml:space="preserve"> unterscheiden. PSNR wird oft </w:t>
      </w:r>
      <w:r w:rsidR="002051FC">
        <w:t>in der Bildkompression genutzt, um zu quantifizieren, wie viel Information durch das Komprimieren verloren gegangen ist.</w:t>
      </w:r>
    </w:p>
    <w:p w14:paraId="104E649C" w14:textId="4F0AA61C" w:rsidR="002051FC" w:rsidRDefault="00B05D0D" w:rsidP="00201074">
      <w:r>
        <w:t xml:space="preserve">Ein </w:t>
      </w:r>
      <w:r w:rsidR="00EC4871">
        <w:t>t</w:t>
      </w:r>
      <w:r>
        <w:t xml:space="preserve">iefer </w:t>
      </w:r>
      <w:r w:rsidR="002210BE">
        <w:t>PSNR-Wert</w:t>
      </w:r>
      <w:r>
        <w:t xml:space="preserve"> deutet auf eine grosse Unterscheidung hin</w:t>
      </w:r>
      <w:r w:rsidR="005169AA">
        <w:t xml:space="preserve">. Das </w:t>
      </w:r>
      <w:r w:rsidR="00EC4871">
        <w:t>m</w:t>
      </w:r>
      <w:r w:rsidR="005169AA">
        <w:t>enschliche Auge erkennt</w:t>
      </w:r>
      <w:r w:rsidR="002210BE">
        <w:t xml:space="preserve"> visuelle</w:t>
      </w:r>
      <w:r w:rsidR="005169AA">
        <w:t xml:space="preserve"> </w:t>
      </w:r>
      <w:r w:rsidR="009210B1">
        <w:t>U</w:t>
      </w:r>
      <w:r w:rsidR="005169AA">
        <w:t xml:space="preserve">nterschiede ab </w:t>
      </w:r>
      <w:r w:rsidR="002210BE">
        <w:t>40 – 50db. Für meine Auswertung habe ich deshalb 50db als unter</w:t>
      </w:r>
      <w:r w:rsidR="006F357F">
        <w:t>e</w:t>
      </w:r>
      <w:r w:rsidR="002210BE">
        <w:t xml:space="preserve"> </w:t>
      </w:r>
      <w:r w:rsidR="00CD35CC">
        <w:t>Schwelle</w:t>
      </w:r>
      <w:r w:rsidR="002210BE">
        <w:t xml:space="preserve"> </w:t>
      </w:r>
      <w:r w:rsidR="00FC6FE8">
        <w:t xml:space="preserve">für akzeptable Resultate gesetzt. Alles über 50db ist demnach als </w:t>
      </w:r>
      <w:r w:rsidR="009210B1">
        <w:t>g</w:t>
      </w:r>
      <w:r w:rsidR="00FC6FE8">
        <w:t>enügend zu betrachten.</w:t>
      </w:r>
    </w:p>
    <w:p w14:paraId="0FE0E44E" w14:textId="60B505B7" w:rsidR="008957BC" w:rsidRDefault="008957BC" w:rsidP="00201074"/>
    <w:p w14:paraId="08DADAE1" w14:textId="30D180B2" w:rsidR="008A53C6" w:rsidRDefault="008A53C6" w:rsidP="008A53C6">
      <w:pPr>
        <w:pStyle w:val="berschrift2"/>
      </w:pPr>
      <w:bookmarkStart w:id="58" w:name="_Toc178933562"/>
      <w:r w:rsidRPr="00B93DED">
        <w:t>MSE und PSNR</w:t>
      </w:r>
      <w:bookmarkEnd w:id="58"/>
    </w:p>
    <w:p w14:paraId="404A05EC" w14:textId="7F711E08" w:rsidR="009A0A27" w:rsidRDefault="00873B37" w:rsidP="00BD5FC3">
      <w:r>
        <w:t xml:space="preserve">`Mean </w:t>
      </w:r>
      <w:proofErr w:type="spellStart"/>
      <w:r>
        <w:t>Squared</w:t>
      </w:r>
      <w:proofErr w:type="spellEnd"/>
      <w:r>
        <w:t xml:space="preserve"> Error`</w:t>
      </w:r>
      <w:r w:rsidR="00D2643A">
        <w:t xml:space="preserve">, </w:t>
      </w:r>
      <w:r>
        <w:t xml:space="preserve">auch </w:t>
      </w:r>
      <w:r w:rsidR="00BD5FC3">
        <w:t xml:space="preserve">MSE </w:t>
      </w:r>
      <w:r w:rsidR="00D2643A">
        <w:t xml:space="preserve">genannt, </w:t>
      </w:r>
      <w:r w:rsidR="00574EB1">
        <w:t>wird definiert als</w:t>
      </w:r>
      <w:r w:rsidR="00BD5FC3">
        <w:t xml:space="preserve"> der Durchschnitt der Quadrate aller Abweichungen zwischen zwei 2D Matrizen.</w:t>
      </w:r>
      <w:r w:rsidR="005A5379">
        <w:t xml:space="preserve"> In meinem Fall </w:t>
      </w:r>
      <w:r w:rsidR="001247F5">
        <w:t>sind das die Pixel Werte des Bildes. Diese Formel gilt aber nur für Monochromatische Bilder.</w:t>
      </w:r>
      <w:r w:rsidR="00E37BBB">
        <w:t xml:space="preserve"> </w:t>
      </w:r>
      <w:r w:rsidR="00D2643A">
        <w:t>B</w:t>
      </w:r>
      <w:r w:rsidR="009A0A27">
        <w:t>ei</w:t>
      </w:r>
      <w:r w:rsidR="00E37BBB">
        <w:t xml:space="preserve"> Farbbilder</w:t>
      </w:r>
      <w:r w:rsidR="00D2643A">
        <w:t>,</w:t>
      </w:r>
      <w:r w:rsidR="00E37BBB">
        <w:t xml:space="preserve"> wie </w:t>
      </w:r>
      <w:r w:rsidR="00D2643A">
        <w:t>bei meinem Pr</w:t>
      </w:r>
      <w:r w:rsidR="00680AE4">
        <w:t>o</w:t>
      </w:r>
      <w:r w:rsidR="00D2643A">
        <w:t xml:space="preserve">gramm verwendet, </w:t>
      </w:r>
      <w:r w:rsidR="009A0A27">
        <w:t xml:space="preserve">wird der MSE für jeden Farbkanal berechnet und anschliessend </w:t>
      </w:r>
      <w:r w:rsidR="00AF7C7D">
        <w:t>summiert</w:t>
      </w:r>
      <w:r w:rsidR="0054668A">
        <w:t>. Dabei ist zu betrachten das dieser Wert nun grösser ist als in Wirklichkeit. Deshalb wird der Wert durch 3 und die Grösse des Bildes geteilt.</w:t>
      </w:r>
    </w:p>
    <w:p w14:paraId="0C572C55" w14:textId="45BA9B3B" w:rsidR="00A87E3E" w:rsidRDefault="00D1673D" w:rsidP="00BD5FC3">
      <w:r>
        <w:t>`Peak Signal to Noise Ratio`</w:t>
      </w:r>
      <w:r w:rsidR="00BC5D64">
        <w:t xml:space="preserve"> oder </w:t>
      </w:r>
      <w:r w:rsidR="00574EB1">
        <w:t>PSNR ist definiert als das Verhältnis zwischen dem grössten Wert und dem Wert des Störungsrauschen</w:t>
      </w:r>
      <w:r w:rsidR="00727595">
        <w:t>,</w:t>
      </w:r>
      <w:r w:rsidR="00574EB1">
        <w:t xml:space="preserve"> das die Qualität des Original beeinflusst</w:t>
      </w:r>
      <w:r w:rsidR="0054668A">
        <w:t xml:space="preserve"> </w:t>
      </w:r>
      <w:r w:rsidR="00BD5FC3">
        <w:fldChar w:fldCharType="begin"/>
      </w:r>
      <w:r w:rsidR="00C04A02">
        <w:instrText xml:space="preserve"> ADDIN ZOTERO_ITEM CSL_CITATION {"citationID":"PeJWZTRc","properties":{"formattedCitation":"[13]","plainCitation":"[13]","noteIndex":0},"citationItems":[{"id":50,"uris":["http://zotero.org/users/13659324/items/FCPZ5IJQ"],"itemData":{"id":50,"type":"entry-encyclopedia","abstract":"Peak signal-to-noise ratio (PSNR) is an engineering term for the ratio between the maximum possible power of a signal and the power of corrupting noise that affects the fidelity of its representation. Because many signals have a very wide dynamic range, PSNR is usually expressed as a logarithmic quantity using the decibel scale.\nPSNR is commonly used to quantify reconstruction quality for images and video subject to lossy compression.","container-title":"Wikipedia","language":"en","license":"Creative Commons Attribution-ShareAlike License","note":"Page Version ID: 1232208089","source":"Wikipedia","title":"Peak signal-to-noise ratio","URL":"https://en.wikipedia.org/w/index.php?title=Peak_signal-to-noise_ratio&amp;oldid=1232208089","accessed":{"date-parts":[["2024",8,28]]},"issued":{"date-parts":[["2024",7,2]]}}}],"schema":"https://github.com/citation-style-language/schema/raw/master/csl-citation.json"} </w:instrText>
      </w:r>
      <w:r w:rsidR="00BD5FC3">
        <w:fldChar w:fldCharType="separate"/>
      </w:r>
      <w:r w:rsidR="00C04A02" w:rsidRPr="00C04A02">
        <w:rPr>
          <w:rFonts w:cs="Segoe UI"/>
        </w:rPr>
        <w:t>[13]</w:t>
      </w:r>
      <w:r w:rsidR="00BD5FC3">
        <w:fldChar w:fldCharType="end"/>
      </w:r>
      <w:r w:rsidR="00D2643A">
        <w:t>.</w:t>
      </w:r>
    </w:p>
    <w:p w14:paraId="7EF08701" w14:textId="1122EE93" w:rsidR="00BD5FC3" w:rsidRDefault="00574EB1" w:rsidP="00BD5FC3">
      <w:r>
        <w:t xml:space="preserve">Die Formeln für MSE und PSNR </w:t>
      </w:r>
      <w:r w:rsidR="00A87E3E">
        <w:t>lauten:</w:t>
      </w:r>
    </w:p>
    <w:p w14:paraId="0720DAC0" w14:textId="121EF194" w:rsidR="006D2A89" w:rsidRPr="004E666F" w:rsidRDefault="004F531F" w:rsidP="006D2A89">
      <w:pPr>
        <w:rPr>
          <w:rFonts w:eastAsiaTheme="minorEastAsia"/>
        </w:rPr>
      </w:pPr>
      <m:oMathPara>
        <m:oMath>
          <m:r>
            <m:rPr>
              <m:sty m:val="p"/>
            </m:rPr>
            <w:rPr>
              <w:rFonts w:ascii="Cambria Math" w:hAnsi="Cambria Math"/>
            </w:rPr>
            <m:t>MSE</m:t>
          </m:r>
          <m:r>
            <w:rPr>
              <w:rFonts w:ascii="Cambria Math" w:hAnsi="Cambria Math"/>
            </w:rPr>
            <m:t> =</m:t>
          </m:r>
          <m:f>
            <m:fPr>
              <m:ctrlPr>
                <w:rPr>
                  <w:rFonts w:ascii="Cambria Math" w:hAnsi="Cambria Math"/>
                </w:rPr>
              </m:ctrlPr>
            </m:fPr>
            <m:num>
              <m:r>
                <w:rPr>
                  <w:rFonts w:ascii="Cambria Math" w:hAnsi="Cambria Math"/>
                </w:rPr>
                <m:t>1</m:t>
              </m:r>
            </m:num>
            <m:den>
              <m:r>
                <m:rPr>
                  <m:sty m:val="p"/>
                </m:rPr>
                <w:rPr>
                  <w:rFonts w:ascii="Cambria Math" w:hAnsi="Cambria Math"/>
                </w:rPr>
                <m:t>m</m:t>
              </m:r>
              <m:r>
                <w:rPr>
                  <w:rFonts w:ascii="Cambria Math" w:hAnsi="Cambria Math"/>
                </w:rPr>
                <m:t> </m:t>
              </m:r>
              <m:r>
                <m:rPr>
                  <m:sty m:val="p"/>
                </m:rPr>
                <w:rPr>
                  <w:rFonts w:ascii="Cambria Math" w:hAnsi="Cambria Math"/>
                </w:rPr>
                <m:t>n</m:t>
              </m:r>
            </m:den>
          </m:f>
          <m:nary>
            <m:naryPr>
              <m:chr m:val="∑"/>
              <m:ctrlPr>
                <w:rPr>
                  <w:rFonts w:ascii="Cambria Math" w:hAnsi="Cambria Math"/>
                </w:rPr>
              </m:ctrlPr>
            </m:naryPr>
            <m:sub>
              <m:r>
                <m:rPr>
                  <m:sty m:val="p"/>
                </m:rPr>
                <w:rPr>
                  <w:rFonts w:ascii="Cambria Math" w:hAnsi="Cambria Math"/>
                </w:rPr>
                <m:t>i</m:t>
              </m:r>
              <m:r>
                <w:rPr>
                  <w:rFonts w:ascii="Cambria Math" w:hAnsi="Cambria Math"/>
                </w:rPr>
                <m:t>=1</m:t>
              </m:r>
              <m:ctrlPr>
                <w:rPr>
                  <w:rFonts w:ascii="Cambria Math" w:hAnsi="Cambria Math"/>
                  <w:i/>
                </w:rPr>
              </m:ctrlPr>
            </m:sub>
            <m:sup>
              <m:r>
                <m:rPr>
                  <m:sty m:val="p"/>
                </m:rPr>
                <w:rPr>
                  <w:rFonts w:ascii="Cambria Math" w:hAnsi="Cambria Math"/>
                </w:rPr>
                <m:t>m</m:t>
              </m:r>
              <m:ctrlPr>
                <w:rPr>
                  <w:rFonts w:ascii="Cambria Math" w:hAnsi="Cambria Math"/>
                  <w:i/>
                </w:rPr>
              </m:ctrlPr>
            </m:sup>
            <m:e>
              <m:nary>
                <m:naryPr>
                  <m:chr m:val="∑"/>
                  <m:ctrlPr>
                    <w:rPr>
                      <w:rFonts w:ascii="Cambria Math" w:hAnsi="Cambria Math"/>
                    </w:rPr>
                  </m:ctrlPr>
                </m:naryPr>
                <m:sub>
                  <m:r>
                    <m:rPr>
                      <m:sty m:val="p"/>
                    </m:rPr>
                    <w:rPr>
                      <w:rFonts w:ascii="Cambria Math" w:hAnsi="Cambria Math"/>
                    </w:rPr>
                    <m:t>j</m:t>
                  </m:r>
                  <m:r>
                    <w:rPr>
                      <w:rFonts w:ascii="Cambria Math" w:hAnsi="Cambria Math"/>
                    </w:rPr>
                    <m:t>=1</m:t>
                  </m:r>
                  <m:ctrlPr>
                    <w:rPr>
                      <w:rFonts w:ascii="Cambria Math" w:hAnsi="Cambria Math"/>
                      <w:i/>
                    </w:rPr>
                  </m:ctrlPr>
                </m:sub>
                <m:sup>
                  <m:r>
                    <m:rPr>
                      <m:sty m:val="p"/>
                    </m:rP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rPr>
                          </m:ctrlPr>
                        </m:dPr>
                        <m:e>
                          <m:sSub>
                            <m:sSubPr>
                              <m:ctrlPr>
                                <w:rPr>
                                  <w:rFonts w:ascii="Cambria Math" w:hAnsi="Cambria Math"/>
                                  <w:i/>
                                </w:rPr>
                              </m:ctrlPr>
                            </m:sSubPr>
                            <m:e>
                              <m:r>
                                <m:rPr>
                                  <m:sty m:val="p"/>
                                </m:rPr>
                                <w:rPr>
                                  <w:rFonts w:ascii="Cambria Math" w:hAnsi="Cambria Math"/>
                                </w:rPr>
                                <m:t>x</m:t>
                              </m:r>
                              <m:ctrlPr>
                                <w:rPr>
                                  <w:rFonts w:ascii="Cambria Math" w:hAnsi="Cambria Math"/>
                                </w:rPr>
                              </m:ctrlPr>
                            </m:e>
                            <m:sub>
                              <m:r>
                                <m:rPr>
                                  <m:sty m:val="p"/>
                                </m:rPr>
                                <w:rPr>
                                  <w:rFonts w:ascii="Cambria Math" w:hAnsi="Cambria Math"/>
                                </w:rPr>
                                <m:t>ij</m:t>
                              </m:r>
                            </m:sub>
                          </m:sSub>
                          <m:r>
                            <w:rPr>
                              <w:rFonts w:ascii="Cambria Math" w:hAnsi="Cambria Math"/>
                            </w:rPr>
                            <m:t>-</m:t>
                          </m:r>
                          <m:sSub>
                            <m:sSubPr>
                              <m:ctrlPr>
                                <w:rPr>
                                  <w:rFonts w:ascii="Cambria Math" w:hAnsi="Cambria Math"/>
                                  <w:i/>
                                </w:rPr>
                              </m:ctrlPr>
                            </m:sSubPr>
                            <m:e>
                              <m:r>
                                <m:rPr>
                                  <m:sty m:val="p"/>
                                </m:rPr>
                                <w:rPr>
                                  <w:rFonts w:ascii="Cambria Math" w:hAnsi="Cambria Math"/>
                                </w:rPr>
                                <m:t>y</m:t>
                              </m:r>
                            </m:e>
                            <m:sub>
                              <m:r>
                                <m:rPr>
                                  <m:sty m:val="p"/>
                                </m:rPr>
                                <w:rPr>
                                  <w:rFonts w:ascii="Cambria Math" w:hAnsi="Cambria Math"/>
                                </w:rPr>
                                <m:t>ij</m:t>
                              </m:r>
                            </m:sub>
                          </m:sSub>
                          <m:ctrlPr>
                            <w:rPr>
                              <w:rFonts w:ascii="Cambria Math" w:hAnsi="Cambria Math"/>
                              <w:i/>
                            </w:rPr>
                          </m:ctrlPr>
                        </m:e>
                      </m:d>
                      <m:ctrlPr>
                        <w:rPr>
                          <w:rFonts w:ascii="Cambria Math" w:hAnsi="Cambria Math"/>
                        </w:rPr>
                      </m:ctrlPr>
                    </m:e>
                    <m:sup>
                      <m:r>
                        <w:rPr>
                          <w:rFonts w:ascii="Cambria Math" w:hAnsi="Cambria Math"/>
                        </w:rPr>
                        <m:t>2</m:t>
                      </m:r>
                    </m:sup>
                  </m:sSup>
                </m:e>
              </m:nary>
            </m:e>
          </m:nary>
        </m:oMath>
      </m:oMathPara>
    </w:p>
    <w:p w14:paraId="3B4037C8" w14:textId="02E744CC" w:rsidR="0012665D" w:rsidRPr="00574EB1" w:rsidRDefault="00F5283D" w:rsidP="006D2A89">
      <w:pPr>
        <w:rPr>
          <w:rFonts w:eastAsiaTheme="minorEastAsia"/>
        </w:rPr>
      </w:pPr>
      <m:oMathPara>
        <m:oMath>
          <m:r>
            <w:rPr>
              <w:rFonts w:ascii="Cambria Math" w:hAnsi="Cambria Math"/>
            </w:rPr>
            <m:t>PSNR=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0</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AX</m:t>
                          </m:r>
                        </m:e>
                        <m:sub>
                          <m:r>
                            <w:rPr>
                              <w:rFonts w:ascii="Cambria Math" w:hAnsi="Cambria Math"/>
                            </w:rPr>
                            <m:t>I</m:t>
                          </m:r>
                        </m:sub>
                      </m:sSub>
                    </m:num>
                    <m:den>
                      <m:rad>
                        <m:radPr>
                          <m:degHide m:val="1"/>
                          <m:ctrlPr>
                            <w:rPr>
                              <w:rFonts w:ascii="Cambria Math" w:hAnsi="Cambria Math"/>
                              <w:i/>
                            </w:rPr>
                          </m:ctrlPr>
                        </m:radPr>
                        <m:deg/>
                        <m:e>
                          <m:r>
                            <w:rPr>
                              <w:rFonts w:ascii="Cambria Math" w:hAnsi="Cambria Math"/>
                            </w:rPr>
                            <m:t>MSE</m:t>
                          </m:r>
                        </m:e>
                      </m:rad>
                    </m:den>
                  </m:f>
                </m:e>
              </m:d>
            </m:e>
          </m:func>
        </m:oMath>
      </m:oMathPara>
    </w:p>
    <w:p w14:paraId="69747C88" w14:textId="77777777" w:rsidR="008C222E" w:rsidRDefault="00574EB1" w:rsidP="00574EB1">
      <w:pPr>
        <w:jc w:val="left"/>
      </w:pPr>
      <w:r>
        <w:t>Dabei gilt:</w:t>
      </w:r>
    </w:p>
    <w:p w14:paraId="280C22E2" w14:textId="25FBA450" w:rsidR="0085665C" w:rsidRDefault="006E2207" w:rsidP="00574EB1">
      <w:pPr>
        <w:jc w:val="left"/>
        <w:rPr>
          <w:iCs/>
        </w:rPr>
      </w:pPr>
      <w:r>
        <w:t>x = Cover-bild</w:t>
      </w:r>
      <w:r>
        <w:br/>
        <w:t>y = Stego-Bild</w:t>
      </w:r>
      <w:r w:rsidR="00574EB1">
        <w:br/>
      </w:r>
      <w:r w:rsidR="00574EB1" w:rsidRPr="00BD5FC3">
        <w:rPr>
          <w:i/>
          <w:iCs/>
        </w:rPr>
        <w:t xml:space="preserve">m </w:t>
      </w:r>
      <w:r w:rsidR="00574EB1">
        <w:t>= Anzahl an Reihen</w:t>
      </w:r>
      <w:r w:rsidR="0085665C">
        <w:t xml:space="preserve"> des Bild</w:t>
      </w:r>
      <w:r w:rsidR="003F328E">
        <w:t xml:space="preserve"> (</w:t>
      </w:r>
      <w:r w:rsidR="00B6051B">
        <w:t>Breite in Pixel)</w:t>
      </w:r>
      <w:r w:rsidR="00574EB1">
        <w:br/>
      </w:r>
      <w:r w:rsidR="00574EB1" w:rsidRPr="00BD5FC3">
        <w:rPr>
          <w:i/>
          <w:iCs/>
        </w:rPr>
        <w:t xml:space="preserve">n </w:t>
      </w:r>
      <w:r w:rsidR="00574EB1">
        <w:t>= Anzahl an Spalten</w:t>
      </w:r>
      <w:r w:rsidR="0085665C">
        <w:t xml:space="preserve"> des Bild</w:t>
      </w:r>
      <w:r w:rsidR="00B6051B">
        <w:t xml:space="preserve"> (Höhe in Pixel)</w:t>
      </w:r>
      <w:r w:rsidR="00574EB1">
        <w:br/>
      </w:r>
      <w:r w:rsidR="00574EB1" w:rsidRPr="00BD5FC3">
        <w:rPr>
          <w:i/>
          <w:iCs/>
        </w:rPr>
        <w:t>MAX</w:t>
      </w:r>
      <w:r w:rsidR="00574EB1" w:rsidRPr="00BD5FC3">
        <w:rPr>
          <w:i/>
          <w:iCs/>
          <w:vertAlign w:val="subscript"/>
        </w:rPr>
        <w:t>I</w:t>
      </w:r>
      <w:r w:rsidR="00574EB1">
        <w:rPr>
          <w:i/>
          <w:iCs/>
          <w:vertAlign w:val="subscript"/>
        </w:rPr>
        <w:t xml:space="preserve"> </w:t>
      </w:r>
      <w:r w:rsidR="00574EB1">
        <w:rPr>
          <w:iCs/>
        </w:rPr>
        <w:t>= Grösster Wert des Originalbild</w:t>
      </w:r>
      <w:r w:rsidR="00727595">
        <w:rPr>
          <w:iCs/>
        </w:rPr>
        <w:t>es</w:t>
      </w:r>
      <w:r w:rsidR="00EF5CE6">
        <w:rPr>
          <w:iCs/>
        </w:rPr>
        <w:t>;</w:t>
      </w:r>
      <w:r w:rsidR="0085665C">
        <w:rPr>
          <w:iCs/>
        </w:rPr>
        <w:t xml:space="preserve"> für </w:t>
      </w:r>
      <w:r w:rsidR="00EF5CE6">
        <w:rPr>
          <w:iCs/>
        </w:rPr>
        <w:t>RGB-Bilder</w:t>
      </w:r>
      <w:r w:rsidR="0085665C">
        <w:rPr>
          <w:iCs/>
        </w:rPr>
        <w:t>: 255</w:t>
      </w:r>
      <w:r>
        <w:rPr>
          <w:iCs/>
        </w:rPr>
        <w:br/>
      </w:r>
      <w:r w:rsidR="008C222E">
        <w:rPr>
          <w:iCs/>
        </w:rPr>
        <w:t xml:space="preserve">i und j repräsentieren den Index </w:t>
      </w:r>
      <w:r w:rsidR="0016011C">
        <w:rPr>
          <w:iCs/>
        </w:rPr>
        <w:t>eines</w:t>
      </w:r>
      <w:r w:rsidR="008C222E">
        <w:rPr>
          <w:iCs/>
        </w:rPr>
        <w:t xml:space="preserve"> Pixel</w:t>
      </w:r>
    </w:p>
    <w:p w14:paraId="51C77C31" w14:textId="1A0FE265" w:rsidR="00A87E3E" w:rsidRPr="00574EB1" w:rsidRDefault="00D64073" w:rsidP="00574EB1">
      <w:pPr>
        <w:jc w:val="left"/>
      </w:pPr>
      <w:r>
        <w:rPr>
          <w:iCs/>
        </w:rPr>
        <w:lastRenderedPageBreak/>
        <w:t xml:space="preserve">Für </w:t>
      </w:r>
      <w:r w:rsidR="00A87E3E">
        <w:rPr>
          <w:iCs/>
        </w:rPr>
        <w:t>die Auswertung mit Python</w:t>
      </w:r>
      <w:r w:rsidR="00615AA7">
        <w:rPr>
          <w:iCs/>
        </w:rPr>
        <w:t xml:space="preserve"> verwende ich Numpy. Damit kann ich die Bilder in </w:t>
      </w:r>
      <w:r w:rsidR="001F1B93">
        <w:rPr>
          <w:iCs/>
        </w:rPr>
        <w:t xml:space="preserve">einen </w:t>
      </w:r>
      <w:r w:rsidR="00AC0521">
        <w:rPr>
          <w:iCs/>
        </w:rPr>
        <w:t>3D Array konvertieren</w:t>
      </w:r>
      <w:r w:rsidR="00680AE4">
        <w:rPr>
          <w:iCs/>
        </w:rPr>
        <w:t>,</w:t>
      </w:r>
      <w:r>
        <w:rPr>
          <w:iCs/>
        </w:rPr>
        <w:t xml:space="preserve"> welcher die</w:t>
      </w:r>
      <w:r w:rsidR="00766F31">
        <w:rPr>
          <w:iCs/>
        </w:rPr>
        <w:t xml:space="preserve"> RGB-Triplets für jede</w:t>
      </w:r>
      <w:r w:rsidR="001F1B93">
        <w:rPr>
          <w:iCs/>
        </w:rPr>
        <w:t>n</w:t>
      </w:r>
      <w:r w:rsidR="00766F31">
        <w:rPr>
          <w:iCs/>
        </w:rPr>
        <w:t xml:space="preserve"> Pixel</w:t>
      </w:r>
      <w:r>
        <w:rPr>
          <w:iCs/>
        </w:rPr>
        <w:t xml:space="preserve"> beinhalte</w:t>
      </w:r>
      <w:r w:rsidR="001F1B93">
        <w:rPr>
          <w:iCs/>
        </w:rPr>
        <w:t>t</w:t>
      </w:r>
      <w:r w:rsidR="00766F31">
        <w:rPr>
          <w:iCs/>
        </w:rPr>
        <w:t>. Numpy hat eine Funktion `</w:t>
      </w:r>
      <w:proofErr w:type="spellStart"/>
      <w:r w:rsidR="00766F31">
        <w:rPr>
          <w:iCs/>
        </w:rPr>
        <w:t>mean</w:t>
      </w:r>
      <w:proofErr w:type="spellEnd"/>
      <w:r w:rsidR="00766F31">
        <w:rPr>
          <w:iCs/>
        </w:rPr>
        <w:t xml:space="preserve">` welche </w:t>
      </w:r>
      <w:r w:rsidR="00F90E03">
        <w:rPr>
          <w:iCs/>
        </w:rPr>
        <w:t xml:space="preserve">direkt </w:t>
      </w:r>
      <w:r w:rsidR="00C50410">
        <w:rPr>
          <w:iCs/>
        </w:rPr>
        <w:t>auf</w:t>
      </w:r>
      <w:r w:rsidR="00F90E03">
        <w:rPr>
          <w:iCs/>
        </w:rPr>
        <w:t xml:space="preserve"> 3D Array anwendbar ist. Um den MSE zu </w:t>
      </w:r>
      <w:r w:rsidR="00C50410">
        <w:rPr>
          <w:iCs/>
        </w:rPr>
        <w:t>berechnen</w:t>
      </w:r>
      <w:r w:rsidR="008F18F3">
        <w:rPr>
          <w:iCs/>
        </w:rPr>
        <w:t>,</w:t>
      </w:r>
      <w:r w:rsidR="00F90E03">
        <w:rPr>
          <w:iCs/>
        </w:rPr>
        <w:t xml:space="preserve"> </w:t>
      </w:r>
      <w:r w:rsidR="008F18F3">
        <w:rPr>
          <w:iCs/>
        </w:rPr>
        <w:t xml:space="preserve">subtrahiere ich </w:t>
      </w:r>
      <w:r w:rsidR="00547AE6">
        <w:rPr>
          <w:iCs/>
        </w:rPr>
        <w:t>den Array des Cover-</w:t>
      </w:r>
      <w:r w:rsidR="006C634E">
        <w:rPr>
          <w:iCs/>
        </w:rPr>
        <w:t>Bilds</w:t>
      </w:r>
      <w:r w:rsidR="009920FC">
        <w:rPr>
          <w:iCs/>
        </w:rPr>
        <w:t xml:space="preserve"> vom</w:t>
      </w:r>
      <w:r w:rsidR="006C634E">
        <w:rPr>
          <w:iCs/>
        </w:rPr>
        <w:t xml:space="preserve"> Array des</w:t>
      </w:r>
      <w:r w:rsidR="009920FC">
        <w:rPr>
          <w:iCs/>
        </w:rPr>
        <w:t xml:space="preserve"> Stego-Bild</w:t>
      </w:r>
      <w:r w:rsidR="006C634E">
        <w:rPr>
          <w:iCs/>
        </w:rPr>
        <w:t>s</w:t>
      </w:r>
      <w:r w:rsidR="009920FC">
        <w:rPr>
          <w:iCs/>
        </w:rPr>
        <w:t xml:space="preserve"> und quadriere </w:t>
      </w:r>
      <w:r w:rsidR="009B03B4">
        <w:rPr>
          <w:iCs/>
        </w:rPr>
        <w:t>alle</w:t>
      </w:r>
      <w:r w:rsidR="009920FC">
        <w:rPr>
          <w:iCs/>
        </w:rPr>
        <w:t xml:space="preserve"> Werte. </w:t>
      </w:r>
      <w:r w:rsidR="00FA26BF">
        <w:rPr>
          <w:iCs/>
        </w:rPr>
        <w:t>Als Resultat erhalte ich den `</w:t>
      </w:r>
      <w:proofErr w:type="spellStart"/>
      <w:r w:rsidR="00680AE4">
        <w:rPr>
          <w:iCs/>
        </w:rPr>
        <w:t>S</w:t>
      </w:r>
      <w:r w:rsidR="00FA26BF">
        <w:rPr>
          <w:iCs/>
        </w:rPr>
        <w:t>quared</w:t>
      </w:r>
      <w:proofErr w:type="spellEnd"/>
      <w:r w:rsidR="00FA26BF">
        <w:rPr>
          <w:iCs/>
        </w:rPr>
        <w:t xml:space="preserve"> </w:t>
      </w:r>
      <w:r w:rsidR="00680AE4">
        <w:rPr>
          <w:iCs/>
        </w:rPr>
        <w:t>E</w:t>
      </w:r>
      <w:r w:rsidR="00FA26BF">
        <w:rPr>
          <w:iCs/>
        </w:rPr>
        <w:t xml:space="preserve">rror`. </w:t>
      </w:r>
      <w:r w:rsidR="002441C6">
        <w:rPr>
          <w:iCs/>
        </w:rPr>
        <w:t>Anschliessend</w:t>
      </w:r>
      <w:r w:rsidR="009920FC">
        <w:rPr>
          <w:iCs/>
        </w:rPr>
        <w:t xml:space="preserve"> berechne ich</w:t>
      </w:r>
      <w:r w:rsidR="00F67535">
        <w:rPr>
          <w:iCs/>
        </w:rPr>
        <w:t xml:space="preserve"> mit Numpy</w:t>
      </w:r>
      <w:r w:rsidR="009920FC">
        <w:rPr>
          <w:iCs/>
        </w:rPr>
        <w:t xml:space="preserve"> </w:t>
      </w:r>
      <w:r w:rsidR="00F67535">
        <w:rPr>
          <w:iCs/>
        </w:rPr>
        <w:t>das `</w:t>
      </w:r>
      <w:proofErr w:type="spellStart"/>
      <w:r w:rsidR="00F67535">
        <w:rPr>
          <w:iCs/>
        </w:rPr>
        <w:t>mean</w:t>
      </w:r>
      <w:proofErr w:type="spellEnd"/>
      <w:r w:rsidR="00F67535">
        <w:rPr>
          <w:iCs/>
        </w:rPr>
        <w:t xml:space="preserve">` dieses </w:t>
      </w:r>
      <w:r w:rsidR="00FA26BF">
        <w:rPr>
          <w:iCs/>
        </w:rPr>
        <w:t>`</w:t>
      </w:r>
      <w:proofErr w:type="spellStart"/>
      <w:r w:rsidR="00680AE4">
        <w:rPr>
          <w:iCs/>
        </w:rPr>
        <w:t>S</w:t>
      </w:r>
      <w:r w:rsidR="00FA26BF">
        <w:rPr>
          <w:iCs/>
        </w:rPr>
        <w:t>quared</w:t>
      </w:r>
      <w:proofErr w:type="spellEnd"/>
      <w:r w:rsidR="00FA26BF">
        <w:rPr>
          <w:iCs/>
        </w:rPr>
        <w:t xml:space="preserve"> </w:t>
      </w:r>
      <w:r w:rsidR="00680AE4">
        <w:rPr>
          <w:iCs/>
        </w:rPr>
        <w:t>E</w:t>
      </w:r>
      <w:r w:rsidR="00FA26BF">
        <w:rPr>
          <w:iCs/>
        </w:rPr>
        <w:t>rror` und erhalte so den MSE</w:t>
      </w:r>
      <w:r w:rsidR="00F67535">
        <w:rPr>
          <w:iCs/>
        </w:rPr>
        <w:t xml:space="preserve">. </w:t>
      </w:r>
      <w:r w:rsidR="002441C6">
        <w:rPr>
          <w:iCs/>
        </w:rPr>
        <w:t>Für d</w:t>
      </w:r>
      <w:r w:rsidR="00F67535">
        <w:rPr>
          <w:iCs/>
        </w:rPr>
        <w:t xml:space="preserve">ie Berechnung des PSNR </w:t>
      </w:r>
      <w:r w:rsidR="00D35BEF">
        <w:rPr>
          <w:iCs/>
        </w:rPr>
        <w:t xml:space="preserve">wird die Formel </w:t>
      </w:r>
      <w:r w:rsidR="002441C6">
        <w:rPr>
          <w:iCs/>
        </w:rPr>
        <w:t>verwendet</w:t>
      </w:r>
      <w:r w:rsidR="006840A7">
        <w:rPr>
          <w:iCs/>
        </w:rPr>
        <w:t>.</w:t>
      </w:r>
      <w:r w:rsidR="00705D56">
        <w:rPr>
          <w:iCs/>
        </w:rPr>
        <w:t xml:space="preserve"> (vgl. Anhang </w:t>
      </w:r>
      <w:r w:rsidR="00705D56">
        <w:rPr>
          <w:iCs/>
        </w:rPr>
        <w:fldChar w:fldCharType="begin"/>
      </w:r>
      <w:r w:rsidR="00705D56">
        <w:rPr>
          <w:iCs/>
        </w:rPr>
        <w:instrText xml:space="preserve"> REF _Ref178857841 \n \h </w:instrText>
      </w:r>
      <w:r w:rsidR="00705D56">
        <w:rPr>
          <w:iCs/>
        </w:rPr>
      </w:r>
      <w:r w:rsidR="00705D56">
        <w:rPr>
          <w:iCs/>
        </w:rPr>
        <w:fldChar w:fldCharType="separate"/>
      </w:r>
      <w:r w:rsidR="006F6F15">
        <w:rPr>
          <w:iCs/>
        </w:rPr>
        <w:t>B</w:t>
      </w:r>
      <w:r w:rsidR="00705D56">
        <w:rPr>
          <w:iCs/>
        </w:rPr>
        <w:fldChar w:fldCharType="end"/>
      </w:r>
      <w:r w:rsidR="00705D56">
        <w:rPr>
          <w:iCs/>
        </w:rPr>
        <w:t>)</w:t>
      </w:r>
    </w:p>
    <w:p w14:paraId="14756DCD" w14:textId="1D1C7366" w:rsidR="00812128" w:rsidRDefault="008A53C6" w:rsidP="00812128">
      <w:pPr>
        <w:pStyle w:val="berschrift2"/>
      </w:pPr>
      <w:bookmarkStart w:id="59" w:name="_Toc178933563"/>
      <w:r w:rsidRPr="004E666F">
        <w:t>Messungen</w:t>
      </w:r>
      <w:bookmarkEnd w:id="59"/>
    </w:p>
    <w:p w14:paraId="40EF8D6B" w14:textId="790D77B0" w:rsidR="00BB19B9" w:rsidRDefault="00812128" w:rsidP="00812128">
      <w:r>
        <w:t>Ich habe für meine Messungen folgende Bilder und Test</w:t>
      </w:r>
      <w:r w:rsidR="00727595">
        <w:t>d</w:t>
      </w:r>
      <w:r w:rsidR="00BB19B9">
        <w:t>ateien</w:t>
      </w:r>
      <w:r>
        <w:t xml:space="preserve"> verwendet:</w:t>
      </w:r>
    </w:p>
    <w:p w14:paraId="16CA8FBE" w14:textId="3AF044BF" w:rsidR="00BB19B9" w:rsidRDefault="00BB19B9" w:rsidP="00BB19B9">
      <w:pPr>
        <w:keepNext/>
      </w:pPr>
      <w:r w:rsidRPr="00BB19B9">
        <w:rPr>
          <w:noProof/>
        </w:rPr>
        <w:drawing>
          <wp:inline distT="0" distB="0" distL="0" distR="0" wp14:anchorId="0AC4B081" wp14:editId="3E115B81">
            <wp:extent cx="4286885" cy="1439545"/>
            <wp:effectExtent l="0" t="0" r="0" b="8255"/>
            <wp:docPr id="4726157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86885" cy="1439545"/>
                    </a:xfrm>
                    <a:prstGeom prst="rect">
                      <a:avLst/>
                    </a:prstGeom>
                    <a:noFill/>
                    <a:ln>
                      <a:noFill/>
                    </a:ln>
                  </pic:spPr>
                </pic:pic>
              </a:graphicData>
            </a:graphic>
          </wp:inline>
        </w:drawing>
      </w:r>
    </w:p>
    <w:p w14:paraId="67C2AF8B" w14:textId="2504ECBD" w:rsidR="00BB19B9" w:rsidRDefault="00BB19B9" w:rsidP="00BB19B9">
      <w:pPr>
        <w:pStyle w:val="Beschriftung"/>
      </w:pPr>
      <w:bookmarkStart w:id="60" w:name="_Ref177812212"/>
      <w:bookmarkStart w:id="61" w:name="_Toc178933591"/>
      <w:r>
        <w:t xml:space="preserve">Tabelle </w:t>
      </w:r>
      <w:fldSimple w:instr=" SEQ Tabelle \* ARABIC ">
        <w:r w:rsidR="006F6F15">
          <w:rPr>
            <w:noProof/>
          </w:rPr>
          <w:t>1</w:t>
        </w:r>
      </w:fldSimple>
      <w:bookmarkEnd w:id="60"/>
      <w:r>
        <w:t>: Bilder für die Auswertung des Programm</w:t>
      </w:r>
      <w:r w:rsidR="00727595">
        <w:t>s</w:t>
      </w:r>
      <w:bookmarkEnd w:id="61"/>
    </w:p>
    <w:p w14:paraId="06FF7895" w14:textId="09B5DCAE" w:rsidR="00BB19B9" w:rsidRDefault="00FE2DD4" w:rsidP="00BB19B9">
      <w:pPr>
        <w:keepNext/>
      </w:pPr>
      <w:r w:rsidRPr="00FE2DD4">
        <w:rPr>
          <w:noProof/>
        </w:rPr>
        <w:drawing>
          <wp:inline distT="0" distB="0" distL="0" distR="0" wp14:anchorId="7D29D153" wp14:editId="5654AE77">
            <wp:extent cx="3961130" cy="828675"/>
            <wp:effectExtent l="0" t="0" r="1270" b="9525"/>
            <wp:docPr id="90429592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61130" cy="828675"/>
                    </a:xfrm>
                    <a:prstGeom prst="rect">
                      <a:avLst/>
                    </a:prstGeom>
                    <a:noFill/>
                    <a:ln>
                      <a:noFill/>
                    </a:ln>
                  </pic:spPr>
                </pic:pic>
              </a:graphicData>
            </a:graphic>
          </wp:inline>
        </w:drawing>
      </w:r>
    </w:p>
    <w:p w14:paraId="652C144D" w14:textId="3488C45E" w:rsidR="00574EB1" w:rsidRPr="00574EB1" w:rsidRDefault="00BB19B9" w:rsidP="00574EB1">
      <w:pPr>
        <w:pStyle w:val="Beschriftung"/>
      </w:pPr>
      <w:bookmarkStart w:id="62" w:name="_Ref177812231"/>
      <w:bookmarkStart w:id="63" w:name="_Toc178933592"/>
      <w:r>
        <w:t xml:space="preserve">Tabelle </w:t>
      </w:r>
      <w:fldSimple w:instr=" SEQ Tabelle \* ARABIC ">
        <w:r w:rsidR="006F6F15">
          <w:rPr>
            <w:noProof/>
          </w:rPr>
          <w:t>2</w:t>
        </w:r>
      </w:fldSimple>
      <w:bookmarkEnd w:id="62"/>
      <w:r>
        <w:t>: Lorem-Ipsum Test</w:t>
      </w:r>
      <w:r w:rsidR="00727595">
        <w:t>d</w:t>
      </w:r>
      <w:r>
        <w:t>ateien für die Auswertung des Programm</w:t>
      </w:r>
      <w:r w:rsidR="00727595">
        <w:t>s</w:t>
      </w:r>
      <w:bookmarkEnd w:id="63"/>
    </w:p>
    <w:p w14:paraId="07A4B4A3" w14:textId="1219AB5E" w:rsidR="001705C3" w:rsidRPr="00574EB1" w:rsidRDefault="00574EB1" w:rsidP="005220BF">
      <w:pPr>
        <w:rPr>
          <w:lang w:val="de-DE"/>
        </w:rPr>
      </w:pPr>
      <w:r>
        <w:fldChar w:fldCharType="begin"/>
      </w:r>
      <w:r>
        <w:instrText xml:space="preserve"> REF _Ref177817470 \h </w:instrText>
      </w:r>
      <w:r>
        <w:fldChar w:fldCharType="separate"/>
      </w:r>
      <w:r w:rsidR="006F6F15">
        <w:t xml:space="preserve">Abbildung </w:t>
      </w:r>
      <w:r w:rsidR="006F6F15">
        <w:rPr>
          <w:noProof/>
        </w:rPr>
        <w:t>8</w:t>
      </w:r>
      <w:r>
        <w:fldChar w:fldCharType="end"/>
      </w:r>
      <w:r>
        <w:t xml:space="preserve"> stellt </w:t>
      </w:r>
      <w:r w:rsidR="005220BF">
        <w:t xml:space="preserve">die PSNR-Werte </w:t>
      </w:r>
      <w:r w:rsidR="00C32C5F">
        <w:t>dar</w:t>
      </w:r>
      <w:r w:rsidR="00727595">
        <w:t>,</w:t>
      </w:r>
      <w:r w:rsidR="00C32C5F">
        <w:t xml:space="preserve"> </w:t>
      </w:r>
      <w:r w:rsidR="005220BF">
        <w:t>die entstehen, wenn man in den verschiedenen Cover-Bilder (</w:t>
      </w:r>
      <w:r w:rsidR="00D105EE">
        <w:fldChar w:fldCharType="begin"/>
      </w:r>
      <w:r w:rsidR="00D105EE">
        <w:instrText xml:space="preserve"> REF _Ref177812212 \h </w:instrText>
      </w:r>
      <w:r w:rsidR="00D105EE">
        <w:fldChar w:fldCharType="separate"/>
      </w:r>
      <w:r w:rsidR="006F6F15">
        <w:t xml:space="preserve">Tabelle </w:t>
      </w:r>
      <w:r w:rsidR="006F6F15">
        <w:rPr>
          <w:noProof/>
        </w:rPr>
        <w:t>1</w:t>
      </w:r>
      <w:r w:rsidR="00D105EE">
        <w:fldChar w:fldCharType="end"/>
      </w:r>
      <w:r w:rsidR="005220BF">
        <w:t>)</w:t>
      </w:r>
      <w:r w:rsidR="001705C3">
        <w:t xml:space="preserve"> die Test</w:t>
      </w:r>
      <w:r w:rsidR="00727595">
        <w:t>d</w:t>
      </w:r>
      <w:r w:rsidR="001705C3">
        <w:t>ateien (</w:t>
      </w:r>
      <w:r w:rsidR="00D105EE">
        <w:fldChar w:fldCharType="begin"/>
      </w:r>
      <w:r w:rsidR="00D105EE">
        <w:instrText xml:space="preserve"> REF _Ref177812231 \h </w:instrText>
      </w:r>
      <w:r w:rsidR="00D105EE">
        <w:fldChar w:fldCharType="separate"/>
      </w:r>
      <w:r w:rsidR="006F6F15">
        <w:t xml:space="preserve">Tabelle </w:t>
      </w:r>
      <w:r w:rsidR="006F6F15">
        <w:rPr>
          <w:noProof/>
        </w:rPr>
        <w:t>2</w:t>
      </w:r>
      <w:r w:rsidR="00D105EE">
        <w:fldChar w:fldCharType="end"/>
      </w:r>
      <w:r w:rsidR="001705C3">
        <w:t xml:space="preserve">) oder die </w:t>
      </w:r>
      <w:r w:rsidR="001D19FD">
        <w:t>Cover-Bilder</w:t>
      </w:r>
      <w:r w:rsidR="001705C3">
        <w:t xml:space="preserve"> versteckt</w:t>
      </w:r>
      <w:r w:rsidR="00C32C5F">
        <w:t>.</w:t>
      </w:r>
      <w:r>
        <w:t xml:space="preserve"> </w:t>
      </w:r>
      <w:r w:rsidR="001705C3">
        <w:t>Hier dargestellt anhand von PSNR-Wert in Relation z</w:t>
      </w:r>
      <w:r w:rsidR="00727595">
        <w:t>ur</w:t>
      </w:r>
      <w:r w:rsidR="001705C3">
        <w:t xml:space="preserve"> Anzahl</w:t>
      </w:r>
      <w:r>
        <w:t xml:space="preserve"> </w:t>
      </w:r>
      <w:r w:rsidR="001705C3">
        <w:t>an modifizierten LSB.</w:t>
      </w:r>
    </w:p>
    <w:p w14:paraId="4AF5DE48" w14:textId="67998FCE" w:rsidR="001705C3" w:rsidRDefault="001705C3" w:rsidP="001D19FD">
      <w:pPr>
        <w:keepNext/>
      </w:pPr>
      <w:r w:rsidRPr="001705C3">
        <w:rPr>
          <w:noProof/>
        </w:rPr>
        <w:lastRenderedPageBreak/>
        <w:drawing>
          <wp:inline distT="0" distB="0" distL="0" distR="0" wp14:anchorId="2134A65F" wp14:editId="4B11DFC3">
            <wp:extent cx="2700000" cy="1623600"/>
            <wp:effectExtent l="0" t="0" r="5715" b="0"/>
            <wp:docPr id="766534626"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1623600"/>
                    </a:xfrm>
                    <a:prstGeom prst="rect">
                      <a:avLst/>
                    </a:prstGeom>
                    <a:noFill/>
                    <a:ln>
                      <a:noFill/>
                    </a:ln>
                  </pic:spPr>
                </pic:pic>
              </a:graphicData>
            </a:graphic>
          </wp:inline>
        </w:drawing>
      </w:r>
      <w:r w:rsidR="001D19FD" w:rsidRPr="001D19FD">
        <w:rPr>
          <w:noProof/>
        </w:rPr>
        <w:drawing>
          <wp:inline distT="0" distB="0" distL="0" distR="0" wp14:anchorId="7A3D7BDF" wp14:editId="4E829142">
            <wp:extent cx="2700000" cy="1623600"/>
            <wp:effectExtent l="0" t="0" r="5715" b="0"/>
            <wp:docPr id="1374922098"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00000" cy="1623600"/>
                    </a:xfrm>
                    <a:prstGeom prst="rect">
                      <a:avLst/>
                    </a:prstGeom>
                    <a:noFill/>
                    <a:ln>
                      <a:noFill/>
                    </a:ln>
                  </pic:spPr>
                </pic:pic>
              </a:graphicData>
            </a:graphic>
          </wp:inline>
        </w:drawing>
      </w:r>
      <w:r w:rsidR="001D19FD" w:rsidRPr="001D19FD">
        <w:rPr>
          <w:noProof/>
        </w:rPr>
        <w:drawing>
          <wp:inline distT="0" distB="0" distL="0" distR="0" wp14:anchorId="4F3550AB" wp14:editId="78A3FEB3">
            <wp:extent cx="2700000" cy="1623600"/>
            <wp:effectExtent l="0" t="0" r="5715" b="0"/>
            <wp:docPr id="888580428"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00000" cy="1623600"/>
                    </a:xfrm>
                    <a:prstGeom prst="rect">
                      <a:avLst/>
                    </a:prstGeom>
                    <a:noFill/>
                    <a:ln>
                      <a:noFill/>
                    </a:ln>
                  </pic:spPr>
                </pic:pic>
              </a:graphicData>
            </a:graphic>
          </wp:inline>
        </w:drawing>
      </w:r>
      <w:r w:rsidR="001D19FD" w:rsidRPr="001D19FD">
        <w:rPr>
          <w:noProof/>
        </w:rPr>
        <w:drawing>
          <wp:inline distT="0" distB="0" distL="0" distR="0" wp14:anchorId="6F477C1E" wp14:editId="4472C4E6">
            <wp:extent cx="2700000" cy="1623600"/>
            <wp:effectExtent l="0" t="0" r="5715" b="0"/>
            <wp:docPr id="138904589"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0000" cy="1623600"/>
                    </a:xfrm>
                    <a:prstGeom prst="rect">
                      <a:avLst/>
                    </a:prstGeom>
                    <a:noFill/>
                    <a:ln>
                      <a:noFill/>
                    </a:ln>
                  </pic:spPr>
                </pic:pic>
              </a:graphicData>
            </a:graphic>
          </wp:inline>
        </w:drawing>
      </w:r>
      <w:r w:rsidR="001D19FD" w:rsidRPr="001D19FD">
        <w:rPr>
          <w:noProof/>
        </w:rPr>
        <w:drawing>
          <wp:inline distT="0" distB="0" distL="0" distR="0" wp14:anchorId="7D01954B" wp14:editId="62E30AB0">
            <wp:extent cx="2700000" cy="1623600"/>
            <wp:effectExtent l="0" t="0" r="5715" b="0"/>
            <wp:docPr id="74680447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00000" cy="1623600"/>
                    </a:xfrm>
                    <a:prstGeom prst="rect">
                      <a:avLst/>
                    </a:prstGeom>
                    <a:noFill/>
                    <a:ln>
                      <a:noFill/>
                    </a:ln>
                  </pic:spPr>
                </pic:pic>
              </a:graphicData>
            </a:graphic>
          </wp:inline>
        </w:drawing>
      </w:r>
    </w:p>
    <w:p w14:paraId="31B73135" w14:textId="30C12AF9" w:rsidR="001D19FD" w:rsidRDefault="001D19FD" w:rsidP="001D19FD">
      <w:pPr>
        <w:pStyle w:val="Beschriftung"/>
      </w:pPr>
      <w:bookmarkStart w:id="64" w:name="_Ref177817470"/>
      <w:bookmarkStart w:id="65" w:name="_Toc178934104"/>
      <w:r>
        <w:t xml:space="preserve">Abbildung </w:t>
      </w:r>
      <w:fldSimple w:instr=" SEQ Abbildung \* ARABIC ">
        <w:r w:rsidR="006F6F15">
          <w:rPr>
            <w:noProof/>
          </w:rPr>
          <w:t>8</w:t>
        </w:r>
      </w:fldSimple>
      <w:bookmarkEnd w:id="64"/>
      <w:r>
        <w:t>: PSNR abhängig von der Anzahl modifizierte</w:t>
      </w:r>
      <w:r w:rsidR="00727595">
        <w:t>r</w:t>
      </w:r>
      <w:r>
        <w:t xml:space="preserve"> LSB</w:t>
      </w:r>
      <w:bookmarkEnd w:id="65"/>
    </w:p>
    <w:p w14:paraId="4A26A791" w14:textId="0FCF8836" w:rsidR="008A53C6" w:rsidRDefault="000F4D35" w:rsidP="008A53C6">
      <w:pPr>
        <w:pStyle w:val="berschrift2"/>
      </w:pPr>
      <w:bookmarkStart w:id="66" w:name="_Toc178933564"/>
      <w:r>
        <w:t>Analyse</w:t>
      </w:r>
      <w:bookmarkEnd w:id="66"/>
    </w:p>
    <w:p w14:paraId="12987434" w14:textId="32A0A8C7" w:rsidR="00370C4C" w:rsidRDefault="00370C4C" w:rsidP="008957BC">
      <w:r>
        <w:t>Die Messungen führen zu folgender Erkenntnis:</w:t>
      </w:r>
    </w:p>
    <w:p w14:paraId="6A1FE503" w14:textId="064F505C" w:rsidR="008E032F" w:rsidRDefault="00370C4C" w:rsidP="008957BC">
      <w:r>
        <w:t>Die Qualität</w:t>
      </w:r>
      <w:r w:rsidR="007C1078">
        <w:t xml:space="preserve"> des Stego-Bildes nimmt mit zunehmender Anzahl an </w:t>
      </w:r>
      <w:r w:rsidR="0012391B">
        <w:t>modifizierte</w:t>
      </w:r>
      <w:r w:rsidR="009B6137">
        <w:t xml:space="preserve">r </w:t>
      </w:r>
      <w:r w:rsidR="0012391B">
        <w:t>LSB ab. Dies ist i</w:t>
      </w:r>
      <w:r w:rsidR="008E032F">
        <w:t xml:space="preserve">n </w:t>
      </w:r>
      <w:r w:rsidR="008E032F">
        <w:fldChar w:fldCharType="begin"/>
      </w:r>
      <w:r w:rsidR="008E032F">
        <w:instrText xml:space="preserve"> REF _Ref177817470 \h </w:instrText>
      </w:r>
      <w:r w:rsidR="008E032F">
        <w:fldChar w:fldCharType="separate"/>
      </w:r>
      <w:r w:rsidR="006F6F15">
        <w:t xml:space="preserve">Abbildung </w:t>
      </w:r>
      <w:r w:rsidR="006F6F15">
        <w:rPr>
          <w:noProof/>
        </w:rPr>
        <w:t>8</w:t>
      </w:r>
      <w:r w:rsidR="008E032F">
        <w:fldChar w:fldCharType="end"/>
      </w:r>
      <w:r w:rsidR="008E032F">
        <w:t xml:space="preserve"> gut ersichtlich</w:t>
      </w:r>
      <w:r w:rsidR="0012391B">
        <w:t>.</w:t>
      </w:r>
      <w:r w:rsidR="00FE12D6">
        <w:t xml:space="preserve"> </w:t>
      </w:r>
      <w:r w:rsidR="00306B02">
        <w:t xml:space="preserve">Dies bestätigt die Annahme, dass die Änderungen am Cover-Bild bei einem bis drei Bits nicht zu sehen sind. Auch bei vier Bits ist bei grösseren Cover-Bildern keine Änderung zu sehen. Es ist jedoch möglich </w:t>
      </w:r>
      <w:r w:rsidR="00807DD9">
        <w:t xml:space="preserve">bei vier geänderten LSB </w:t>
      </w:r>
      <w:r w:rsidR="00306B02">
        <w:t>minimale Änderungen festzustellen, wenn man das Stego-Bild Pixel für Pixel vergleicht. Ab fünf Bits sind die Änderungen auch ohne Vergleich sichtbar</w:t>
      </w:r>
      <w:r w:rsidR="00807DD9">
        <w:t xml:space="preserve"> und e</w:t>
      </w:r>
      <w:r w:rsidR="000E5D28">
        <w:t xml:space="preserve">s bilden </w:t>
      </w:r>
      <w:r w:rsidR="00153348">
        <w:t>si</w:t>
      </w:r>
      <w:r w:rsidR="008873FE">
        <w:t>ch sichtbare Farbblöcke bei Stellen mit hohem Kontrast</w:t>
      </w:r>
      <w:r w:rsidR="00EF5CE6">
        <w:t>.</w:t>
      </w:r>
      <w:r w:rsidR="008D4458">
        <w:t xml:space="preserve"> Diese Farbfehler werden </w:t>
      </w:r>
      <w:r w:rsidR="00AF78F7">
        <w:t>mit zunehme</w:t>
      </w:r>
      <w:r w:rsidR="001B6535">
        <w:t>nder Anzahl an überschriebenen LSB</w:t>
      </w:r>
      <w:r w:rsidR="00680AE4">
        <w:t xml:space="preserve"> verstärkt</w:t>
      </w:r>
      <w:r w:rsidR="001B6535">
        <w:t xml:space="preserve">. Bei </w:t>
      </w:r>
      <w:r w:rsidR="00680AE4">
        <w:t>acht</w:t>
      </w:r>
      <w:r w:rsidR="001B6535">
        <w:t xml:space="preserve"> LSB </w:t>
      </w:r>
      <w:r w:rsidR="00167453">
        <w:t xml:space="preserve">bleibt </w:t>
      </w:r>
      <w:r w:rsidR="00680AE4">
        <w:t xml:space="preserve">von der Originalfarbe </w:t>
      </w:r>
      <w:r w:rsidR="00167453">
        <w:t>nichts mehr übrig (vgl.</w:t>
      </w:r>
      <w:r w:rsidR="00EF5CE6">
        <w:t xml:space="preserve"> </w:t>
      </w:r>
      <w:r w:rsidR="00EF5CE6">
        <w:fldChar w:fldCharType="begin"/>
      </w:r>
      <w:r w:rsidR="00EF5CE6">
        <w:instrText xml:space="preserve"> REF _Ref178846995 \h </w:instrText>
      </w:r>
      <w:r w:rsidR="00EF5CE6">
        <w:fldChar w:fldCharType="separate"/>
      </w:r>
      <w:r w:rsidR="006F6F15">
        <w:t xml:space="preserve">Abbildung </w:t>
      </w:r>
      <w:r w:rsidR="006F6F15">
        <w:rPr>
          <w:noProof/>
        </w:rPr>
        <w:t>9</w:t>
      </w:r>
      <w:r w:rsidR="00EF5CE6">
        <w:fldChar w:fldCharType="end"/>
      </w:r>
      <w:r w:rsidR="00EF5CE6">
        <w:t xml:space="preserve">, </w:t>
      </w:r>
      <w:r w:rsidR="00EF5CE6">
        <w:fldChar w:fldCharType="begin"/>
      </w:r>
      <w:r w:rsidR="00EF5CE6">
        <w:instrText xml:space="preserve"> REF _Ref178846998 \h </w:instrText>
      </w:r>
      <w:r w:rsidR="00EF5CE6">
        <w:fldChar w:fldCharType="separate"/>
      </w:r>
      <w:r w:rsidR="006F6F15">
        <w:t xml:space="preserve">Abbildung </w:t>
      </w:r>
      <w:r w:rsidR="006F6F15">
        <w:rPr>
          <w:noProof/>
        </w:rPr>
        <w:t>10</w:t>
      </w:r>
      <w:r w:rsidR="00EF5CE6">
        <w:fldChar w:fldCharType="end"/>
      </w:r>
      <w:r w:rsidR="00EF5CE6">
        <w:fldChar w:fldCharType="begin"/>
      </w:r>
      <w:r w:rsidR="00EF5CE6">
        <w:instrText xml:space="preserve"> REF _Ref178846995 \h </w:instrText>
      </w:r>
      <w:r w:rsidR="00EF5CE6">
        <w:fldChar w:fldCharType="separate"/>
      </w:r>
      <w:r w:rsidR="006F6F15">
        <w:t xml:space="preserve">Abbildung </w:t>
      </w:r>
      <w:r w:rsidR="006F6F15">
        <w:rPr>
          <w:noProof/>
        </w:rPr>
        <w:t>9</w:t>
      </w:r>
      <w:r w:rsidR="00EF5CE6">
        <w:fldChar w:fldCharType="end"/>
      </w:r>
      <w:r w:rsidR="00EF5CE6">
        <w:t xml:space="preserve"> und</w:t>
      </w:r>
      <w:r w:rsidR="00EF5CE6">
        <w:t xml:space="preserve"> </w:t>
      </w:r>
      <w:r w:rsidR="00EF5CE6">
        <w:fldChar w:fldCharType="begin"/>
      </w:r>
      <w:r w:rsidR="00EF5CE6">
        <w:instrText xml:space="preserve"> REF _Ref178847629 \h </w:instrText>
      </w:r>
      <w:r w:rsidR="00EF5CE6">
        <w:fldChar w:fldCharType="separate"/>
      </w:r>
      <w:r w:rsidR="006F6F15">
        <w:t xml:space="preserve">Abbildung </w:t>
      </w:r>
      <w:r w:rsidR="006F6F15">
        <w:rPr>
          <w:noProof/>
        </w:rPr>
        <w:t>11</w:t>
      </w:r>
      <w:r w:rsidR="00EF5CE6">
        <w:fldChar w:fldCharType="end"/>
      </w:r>
      <w:r w:rsidR="00167453">
        <w:t>).</w:t>
      </w:r>
    </w:p>
    <w:p w14:paraId="33301504" w14:textId="6F18B16F" w:rsidR="000B25D5" w:rsidRDefault="00F92E7F" w:rsidP="008957BC">
      <w:r>
        <w:t xml:space="preserve">Nachrichten, die nur im letzten Bit versteckt wurde, führen zu einer </w:t>
      </w:r>
      <w:r w:rsidR="0012391B">
        <w:t>m</w:t>
      </w:r>
      <w:r>
        <w:t>inimalen Abweichung zum Cover-Bild. Diese Abweichungen werden zunehmend grösser mit der Anzahl an Bits.</w:t>
      </w:r>
      <w:r w:rsidR="000B25D5">
        <w:t xml:space="preserve"> Auch erkennbar ist, dass</w:t>
      </w:r>
      <w:r w:rsidR="00426178">
        <w:t xml:space="preserve"> die Kurve abflacht nach vier modifizierten LSB. Die </w:t>
      </w:r>
      <w:r w:rsidR="00D55886">
        <w:t>Abnahme</w:t>
      </w:r>
      <w:r w:rsidR="00426178">
        <w:t xml:space="preserve"> der </w:t>
      </w:r>
      <w:r w:rsidR="00D55886">
        <w:t xml:space="preserve">Qualität </w:t>
      </w:r>
      <w:r w:rsidR="00D55886">
        <w:lastRenderedPageBreak/>
        <w:t xml:space="preserve">scheint linear zu verlaufen bis vier LSB danach </w:t>
      </w:r>
      <w:r w:rsidR="004A5197">
        <w:t>sinkt die Qualität minimal ab.</w:t>
      </w:r>
      <w:r w:rsidR="00655F51">
        <w:t xml:space="preserve"> Anzunehmen wäre jedoch</w:t>
      </w:r>
      <w:r w:rsidR="00680AE4">
        <w:t>,</w:t>
      </w:r>
      <w:r w:rsidR="00655F51">
        <w:t xml:space="preserve"> das</w:t>
      </w:r>
      <w:r w:rsidR="00680AE4">
        <w:t>s</w:t>
      </w:r>
      <w:r w:rsidR="00655F51">
        <w:t xml:space="preserve"> sich die Qualität kontinu</w:t>
      </w:r>
      <w:r w:rsidR="005E056C">
        <w:t>ierlich verschlechtert, je mehr LSB geändert werden.</w:t>
      </w:r>
    </w:p>
    <w:p w14:paraId="086586E3" w14:textId="77777777" w:rsidR="00AF10F5" w:rsidRDefault="00E8615E" w:rsidP="008957BC">
      <w:commentRangeStart w:id="67"/>
      <w:r>
        <w:t xml:space="preserve">Die Grösse der Nachricht </w:t>
      </w:r>
      <w:r w:rsidR="004E0C7C">
        <w:t>beeinflusst</w:t>
      </w:r>
      <w:r>
        <w:t xml:space="preserve"> die Qualität des </w:t>
      </w:r>
      <w:r w:rsidR="00347751">
        <w:t xml:space="preserve">Stego-Bild. Eine kleine Nachricht </w:t>
      </w:r>
      <w:r w:rsidR="004E0C7C">
        <w:t>führt zu einem kleinen Verlust der Qualität im Vergleich zu einer grösseren Nachricht. Diese</w:t>
      </w:r>
      <w:r w:rsidR="00AF10F5">
        <w:t xml:space="preserve"> Qualitätsabnahme scheint konstant zu sein für jede Anzahl an LSB. </w:t>
      </w:r>
      <w:commentRangeEnd w:id="67"/>
      <w:r w:rsidR="002B0B73">
        <w:rPr>
          <w:rStyle w:val="Kommentarzeichen"/>
        </w:rPr>
        <w:commentReference w:id="67"/>
      </w:r>
    </w:p>
    <w:p w14:paraId="58B86212" w14:textId="0E9A91CE" w:rsidR="00EB7E94" w:rsidRDefault="00680AE4" w:rsidP="008957BC">
      <w:r>
        <w:t xml:space="preserve">Somit kann zusammengefasst werden, </w:t>
      </w:r>
      <w:r w:rsidR="00EB7E94">
        <w:t xml:space="preserve">dass die Grösse der Cover-Bild Datei keinen erheblichen Einfluss auf die Qualität des Stego-Bild hat. Die Qualität </w:t>
      </w:r>
      <w:r w:rsidR="007E03DD">
        <w:t>nimmt ausschliesslich mit der Anzahl LSB und der Grösse der Nachricht ab.</w:t>
      </w:r>
    </w:p>
    <w:p w14:paraId="678BB7DF" w14:textId="77777777" w:rsidR="003C2AC7" w:rsidRDefault="003C2AC7" w:rsidP="003321AC">
      <w:pPr>
        <w:keepNext/>
        <w:rPr>
          <w:noProof/>
        </w:rPr>
      </w:pPr>
    </w:p>
    <w:p w14:paraId="2AAA6F5C" w14:textId="77777777" w:rsidR="007E2DBC" w:rsidRDefault="007E2DBC" w:rsidP="003321AC">
      <w:pPr>
        <w:keepNext/>
        <w:rPr>
          <w:noProof/>
        </w:rPr>
      </w:pPr>
    </w:p>
    <w:p w14:paraId="6BA1B0DB" w14:textId="32B03364" w:rsidR="003321AC" w:rsidRDefault="00970421" w:rsidP="003321AC">
      <w:pPr>
        <w:keepNext/>
      </w:pPr>
      <w:r w:rsidRPr="00970421">
        <w:rPr>
          <w:noProof/>
        </w:rPr>
        <w:drawing>
          <wp:inline distT="0" distB="0" distL="0" distR="0" wp14:anchorId="1CA148E8" wp14:editId="563ED890">
            <wp:extent cx="2470245" cy="1821445"/>
            <wp:effectExtent l="0" t="0" r="6350" b="7620"/>
            <wp:docPr id="141642277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422775" name=""/>
                    <pic:cNvPicPr/>
                  </pic:nvPicPr>
                  <pic:blipFill rotWithShape="1">
                    <a:blip r:embed="rId28"/>
                    <a:srcRect l="23943" t="199" r="24301" b="34611"/>
                    <a:stretch/>
                  </pic:blipFill>
                  <pic:spPr bwMode="auto">
                    <a:xfrm>
                      <a:off x="0" y="0"/>
                      <a:ext cx="2501483" cy="1844478"/>
                    </a:xfrm>
                    <a:prstGeom prst="rect">
                      <a:avLst/>
                    </a:prstGeom>
                    <a:ln>
                      <a:noFill/>
                    </a:ln>
                    <a:extLst>
                      <a:ext uri="{53640926-AAD7-44D8-BBD7-CCE9431645EC}">
                        <a14:shadowObscured xmlns:a14="http://schemas.microsoft.com/office/drawing/2010/main"/>
                      </a:ext>
                    </a:extLst>
                  </pic:spPr>
                </pic:pic>
              </a:graphicData>
            </a:graphic>
          </wp:inline>
        </w:drawing>
      </w:r>
      <w:r w:rsidR="00876508">
        <w:t xml:space="preserve"> </w:t>
      </w:r>
      <w:r w:rsidR="00E23697">
        <w:rPr>
          <w:noProof/>
        </w:rPr>
        <w:drawing>
          <wp:inline distT="0" distB="0" distL="0" distR="0" wp14:anchorId="1E058E62" wp14:editId="65E0FF37">
            <wp:extent cx="2674961" cy="1824548"/>
            <wp:effectExtent l="0" t="0" r="0" b="4445"/>
            <wp:docPr id="70620024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92238" cy="1836333"/>
                    </a:xfrm>
                    <a:prstGeom prst="rect">
                      <a:avLst/>
                    </a:prstGeom>
                    <a:noFill/>
                    <a:ln>
                      <a:noFill/>
                    </a:ln>
                  </pic:spPr>
                </pic:pic>
              </a:graphicData>
            </a:graphic>
          </wp:inline>
        </w:drawing>
      </w:r>
    </w:p>
    <w:p w14:paraId="350AC296" w14:textId="1C19EEE3" w:rsidR="003321AC" w:rsidRDefault="003321AC" w:rsidP="003321AC">
      <w:pPr>
        <w:pStyle w:val="Beschriftung"/>
      </w:pPr>
      <w:bookmarkStart w:id="68" w:name="_Ref178846995"/>
      <w:bookmarkStart w:id="69" w:name="_Toc178934105"/>
      <w:r>
        <w:t xml:space="preserve">Abbildung </w:t>
      </w:r>
      <w:fldSimple w:instr=" SEQ Abbildung \* ARABIC ">
        <w:r w:rsidR="006F6F15">
          <w:rPr>
            <w:noProof/>
          </w:rPr>
          <w:t>9</w:t>
        </w:r>
      </w:fldSimple>
      <w:bookmarkEnd w:id="68"/>
      <w:r>
        <w:t>: Farb</w:t>
      </w:r>
      <w:r w:rsidR="003D7AC8">
        <w:t xml:space="preserve">fehler </w:t>
      </w:r>
      <w:r>
        <w:t>bei fünf LSB</w:t>
      </w:r>
      <w:r>
        <w:rPr>
          <w:noProof/>
        </w:rPr>
        <w:t xml:space="preserve"> (</w:t>
      </w:r>
      <w:r w:rsidR="00B72ED6">
        <w:rPr>
          <w:noProof/>
        </w:rPr>
        <w:t>A</w:t>
      </w:r>
      <w:r>
        <w:rPr>
          <w:noProof/>
        </w:rPr>
        <w:t>usschnitt brille.png)</w:t>
      </w:r>
      <w:bookmarkEnd w:id="69"/>
    </w:p>
    <w:p w14:paraId="6FCDFCD2" w14:textId="77777777" w:rsidR="00876508" w:rsidRDefault="00C673CE" w:rsidP="003321AC">
      <w:pPr>
        <w:keepNext/>
        <w:rPr>
          <w:noProof/>
        </w:rPr>
      </w:pPr>
      <w:r w:rsidRPr="00C673CE">
        <w:rPr>
          <w:noProof/>
        </w:rPr>
        <w:t xml:space="preserve"> </w:t>
      </w:r>
    </w:p>
    <w:p w14:paraId="1B37DB77" w14:textId="0DDCC7FD" w:rsidR="003321AC" w:rsidRDefault="00C673CE" w:rsidP="003321AC">
      <w:pPr>
        <w:keepNext/>
      </w:pPr>
      <w:r w:rsidRPr="00C673CE">
        <w:rPr>
          <w:noProof/>
        </w:rPr>
        <w:drawing>
          <wp:inline distT="0" distB="0" distL="0" distR="0" wp14:anchorId="486F0BCD" wp14:editId="4D8B8A61">
            <wp:extent cx="2366447" cy="1774502"/>
            <wp:effectExtent l="0" t="0" r="0" b="0"/>
            <wp:docPr id="17194366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36619" name=""/>
                    <pic:cNvPicPr/>
                  </pic:nvPicPr>
                  <pic:blipFill rotWithShape="1">
                    <a:blip r:embed="rId30"/>
                    <a:srcRect t="1071" b="5984"/>
                    <a:stretch/>
                  </pic:blipFill>
                  <pic:spPr bwMode="auto">
                    <a:xfrm>
                      <a:off x="0" y="0"/>
                      <a:ext cx="2380609" cy="1785121"/>
                    </a:xfrm>
                    <a:prstGeom prst="rect">
                      <a:avLst/>
                    </a:prstGeom>
                    <a:ln>
                      <a:noFill/>
                    </a:ln>
                    <a:extLst>
                      <a:ext uri="{53640926-AAD7-44D8-BBD7-CCE9431645EC}">
                        <a14:shadowObscured xmlns:a14="http://schemas.microsoft.com/office/drawing/2010/main"/>
                      </a:ext>
                    </a:extLst>
                  </pic:spPr>
                </pic:pic>
              </a:graphicData>
            </a:graphic>
          </wp:inline>
        </w:drawing>
      </w:r>
      <w:r w:rsidR="00876508">
        <w:t xml:space="preserve"> </w:t>
      </w:r>
      <w:r w:rsidR="00876508">
        <w:rPr>
          <w:noProof/>
        </w:rPr>
        <w:drawing>
          <wp:inline distT="0" distB="0" distL="0" distR="0" wp14:anchorId="78065D5E" wp14:editId="5D60CE8E">
            <wp:extent cx="3350526" cy="1760885"/>
            <wp:effectExtent l="0" t="0" r="2540" b="0"/>
            <wp:docPr id="140418143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373224" cy="1772814"/>
                    </a:xfrm>
                    <a:prstGeom prst="rect">
                      <a:avLst/>
                    </a:prstGeom>
                    <a:noFill/>
                    <a:ln>
                      <a:noFill/>
                    </a:ln>
                  </pic:spPr>
                </pic:pic>
              </a:graphicData>
            </a:graphic>
          </wp:inline>
        </w:drawing>
      </w:r>
    </w:p>
    <w:p w14:paraId="730BA446" w14:textId="707BCDA2" w:rsidR="00970421" w:rsidRDefault="003321AC" w:rsidP="003321AC">
      <w:pPr>
        <w:pStyle w:val="Beschriftung"/>
      </w:pPr>
      <w:bookmarkStart w:id="70" w:name="_Ref178846998"/>
      <w:bookmarkStart w:id="71" w:name="_Toc178934106"/>
      <w:r>
        <w:t xml:space="preserve">Abbildung </w:t>
      </w:r>
      <w:fldSimple w:instr=" SEQ Abbildung \* ARABIC ">
        <w:r w:rsidR="006F6F15">
          <w:rPr>
            <w:noProof/>
          </w:rPr>
          <w:t>10</w:t>
        </w:r>
      </w:fldSimple>
      <w:bookmarkEnd w:id="70"/>
      <w:r>
        <w:t>:</w:t>
      </w:r>
      <w:r w:rsidR="003D7AC8">
        <w:t xml:space="preserve"> Farbfehler</w:t>
      </w:r>
      <w:r>
        <w:t xml:space="preserve"> bei fünf LSB (</w:t>
      </w:r>
      <w:r w:rsidR="00B72ED6">
        <w:t>A</w:t>
      </w:r>
      <w:r>
        <w:t>usschnitt auto.png)</w:t>
      </w:r>
      <w:bookmarkEnd w:id="71"/>
    </w:p>
    <w:p w14:paraId="031C3E79" w14:textId="77777777" w:rsidR="0064261F" w:rsidRDefault="0064261F" w:rsidP="0064261F">
      <w:pPr>
        <w:keepNext/>
      </w:pPr>
      <w:r>
        <w:rPr>
          <w:noProof/>
        </w:rPr>
        <w:lastRenderedPageBreak/>
        <w:drawing>
          <wp:inline distT="0" distB="0" distL="0" distR="0" wp14:anchorId="574D3369" wp14:editId="740C0DC6">
            <wp:extent cx="1904365" cy="2934335"/>
            <wp:effectExtent l="0" t="0" r="635" b="0"/>
            <wp:docPr id="117037546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904365" cy="2934335"/>
                    </a:xfrm>
                    <a:prstGeom prst="rect">
                      <a:avLst/>
                    </a:prstGeom>
                    <a:noFill/>
                    <a:ln>
                      <a:noFill/>
                    </a:ln>
                  </pic:spPr>
                </pic:pic>
              </a:graphicData>
            </a:graphic>
          </wp:inline>
        </w:drawing>
      </w:r>
    </w:p>
    <w:p w14:paraId="50A49BA1" w14:textId="3E3B1529" w:rsidR="0064261F" w:rsidRPr="0064261F" w:rsidRDefault="0064261F" w:rsidP="0064261F">
      <w:pPr>
        <w:pStyle w:val="Beschriftung"/>
      </w:pPr>
      <w:bookmarkStart w:id="72" w:name="_Ref178847629"/>
      <w:bookmarkStart w:id="73" w:name="_Toc178934107"/>
      <w:r>
        <w:t xml:space="preserve">Abbildung </w:t>
      </w:r>
      <w:fldSimple w:instr=" SEQ Abbildung \* ARABIC ">
        <w:r w:rsidR="006F6F15">
          <w:rPr>
            <w:noProof/>
          </w:rPr>
          <w:t>11</w:t>
        </w:r>
      </w:fldSimple>
      <w:bookmarkEnd w:id="72"/>
      <w:r>
        <w:t>: Wasser.png mit 8 modifizierten LSB</w:t>
      </w:r>
      <w:bookmarkEnd w:id="73"/>
    </w:p>
    <w:p w14:paraId="5D357E2B" w14:textId="41669203" w:rsidR="00860D62" w:rsidRDefault="00860D62" w:rsidP="00860D62">
      <w:pPr>
        <w:pStyle w:val="berschrift1"/>
      </w:pPr>
      <w:bookmarkStart w:id="74" w:name="_Toc178933565"/>
      <w:r>
        <w:lastRenderedPageBreak/>
        <w:t>Diskussion</w:t>
      </w:r>
      <w:bookmarkEnd w:id="74"/>
    </w:p>
    <w:p w14:paraId="0737EF94" w14:textId="4B019516" w:rsidR="00F92E7F" w:rsidRDefault="00F92E7F" w:rsidP="00F92E7F">
      <w:pPr>
        <w:pStyle w:val="berschrift2"/>
      </w:pPr>
      <w:bookmarkStart w:id="75" w:name="_Ref178692744"/>
      <w:bookmarkStart w:id="76" w:name="_Toc178933566"/>
      <w:commentRangeStart w:id="77"/>
      <w:r>
        <w:t>Resultate</w:t>
      </w:r>
      <w:bookmarkEnd w:id="75"/>
      <w:commentRangeEnd w:id="77"/>
      <w:r w:rsidR="00AF7616">
        <w:rPr>
          <w:rStyle w:val="Kommentarzeichen"/>
          <w:rFonts w:eastAsiaTheme="minorHAnsi" w:cstheme="minorBidi"/>
          <w:b w:val="0"/>
          <w:color w:val="auto"/>
        </w:rPr>
        <w:commentReference w:id="77"/>
      </w:r>
      <w:bookmarkEnd w:id="76"/>
    </w:p>
    <w:p w14:paraId="614B18D6" w14:textId="0A78DDD0" w:rsidR="00AC3B27" w:rsidRDefault="00F92E7F" w:rsidP="00F92E7F">
      <w:commentRangeStart w:id="78"/>
      <w:r>
        <w:t xml:space="preserve">Die Resultate der Auswertung bestätigen die Annahme, dass die Änderungen am Cover-Bild bei einem bis drei </w:t>
      </w:r>
      <w:r w:rsidR="00AC3B27">
        <w:t>B</w:t>
      </w:r>
      <w:r>
        <w:t xml:space="preserve">its </w:t>
      </w:r>
      <w:r w:rsidR="00AC3B27">
        <w:t>nicht</w:t>
      </w:r>
      <w:r>
        <w:t xml:space="preserve"> zu sehen sind.</w:t>
      </w:r>
      <w:r w:rsidR="00AC3B27">
        <w:t xml:space="preserve"> Auch bei vier Bits ist, bei grösseren Cover-Bildern, keine Änderung zu sehen. Es ist jedoch möglich minimale Änderungen festzustellen, wenn man das Stego-Bild Pixel für Pixel vergleicht. Ab </w:t>
      </w:r>
      <w:r w:rsidR="00BF1B29">
        <w:t>f</w:t>
      </w:r>
      <w:r w:rsidR="00AC3B27">
        <w:t xml:space="preserve">ünf Bits sind die Änderungen auch ohne Vergleich </w:t>
      </w:r>
      <w:r w:rsidR="00BF1B29">
        <w:t>sichtbar</w:t>
      </w:r>
      <w:r w:rsidR="00AC3B27">
        <w:t>.</w:t>
      </w:r>
      <w:commentRangeEnd w:id="78"/>
      <w:r w:rsidR="007E257E">
        <w:rPr>
          <w:rStyle w:val="Kommentarzeichen"/>
        </w:rPr>
        <w:commentReference w:id="78"/>
      </w:r>
    </w:p>
    <w:p w14:paraId="25FC3492" w14:textId="5CD53EF7" w:rsidR="00F92E7F" w:rsidRDefault="00F92E7F" w:rsidP="00F92E7F">
      <w:r>
        <w:t>Die Korrelation zwischen Grösse der Nachricht und dem Verschlechtern des PSNR-Wert</w:t>
      </w:r>
      <w:r w:rsidR="009106F7">
        <w:t>es</w:t>
      </w:r>
      <w:r>
        <w:t xml:space="preserve"> ist darauf zurückzuführen, dass bei einer </w:t>
      </w:r>
      <w:r w:rsidR="00BF1B29">
        <w:t>g</w:t>
      </w:r>
      <w:r>
        <w:t>rösseren Nachricht ein grösserer Anteil des Bildes manipuliert werden muss. Dies führt wiederum zu einem grösseren PSNR-Wert.</w:t>
      </w:r>
    </w:p>
    <w:p w14:paraId="0FAD0999" w14:textId="138F09CB" w:rsidR="00F92E7F" w:rsidRDefault="00F92E7F" w:rsidP="00F92E7F">
      <w:r>
        <w:t xml:space="preserve">Auch ersichtlich ist, dass </w:t>
      </w:r>
      <w:r w:rsidR="00B72ED6">
        <w:t xml:space="preserve">sich </w:t>
      </w:r>
      <w:r>
        <w:t xml:space="preserve">die Qualität nach vier </w:t>
      </w:r>
      <w:r w:rsidR="009B6137">
        <w:t>`</w:t>
      </w:r>
      <w:r w:rsidR="00AE3617">
        <w:t>L</w:t>
      </w:r>
      <w:r>
        <w:t xml:space="preserve">east </w:t>
      </w:r>
      <w:r w:rsidR="00AE3617">
        <w:t>S</w:t>
      </w:r>
      <w:r>
        <w:t xml:space="preserve">ignificant </w:t>
      </w:r>
      <w:r w:rsidR="00AE3617">
        <w:t>B</w:t>
      </w:r>
      <w:r>
        <w:t>its</w:t>
      </w:r>
      <w:r w:rsidR="009B6137">
        <w:t>`</w:t>
      </w:r>
      <w:r>
        <w:t xml:space="preserve"> nicht zusätzlich verschlechtert. Zu erwarten wäre eine kontinuierliche Abnahme des PSNR-Wert</w:t>
      </w:r>
      <w:r w:rsidR="009106F7">
        <w:t>es</w:t>
      </w:r>
      <w:r>
        <w:t xml:space="preserve">. Dies ist hier jedoch nicht der Fall. Dieses Phänomen entsteht dadurch, dass die Grösse der </w:t>
      </w:r>
      <w:r w:rsidR="009106F7">
        <w:t>m</w:t>
      </w:r>
      <w:r>
        <w:t>odifizierten Fläche mit der Anzahl an LSB abnimmt. Eine Substitution mit acht Bits ni</w:t>
      </w:r>
      <w:r w:rsidR="009106F7">
        <w:t>mmt i</w:t>
      </w:r>
      <w:r>
        <w:t xml:space="preserve">mmer auch acht Mal weniger Platz </w:t>
      </w:r>
      <w:r w:rsidR="00AC3B27">
        <w:t>im Stego-Bild</w:t>
      </w:r>
      <w:r w:rsidR="009106F7">
        <w:t xml:space="preserve"> ein</w:t>
      </w:r>
      <w:r w:rsidR="00AC3B27">
        <w:t>, als eine bei der nur das letzte Bit geändert w</w:t>
      </w:r>
      <w:r w:rsidR="007D7830">
        <w:t>urde</w:t>
      </w:r>
      <w:r>
        <w:t xml:space="preserve">. Dies führt dazu, dass sich die </w:t>
      </w:r>
      <w:r w:rsidR="007D7830">
        <w:t>g</w:t>
      </w:r>
      <w:r>
        <w:t xml:space="preserve">esamte Abänderung im Bild </w:t>
      </w:r>
      <w:r w:rsidR="001877C4">
        <w:t xml:space="preserve">nach vier LSB </w:t>
      </w:r>
      <w:r>
        <w:t xml:space="preserve">nicht gross verschlechtert. Es ist jedoch gut </w:t>
      </w:r>
      <w:r w:rsidR="001877C4">
        <w:t xml:space="preserve">von Auge </w:t>
      </w:r>
      <w:r>
        <w:t>ersichtlich, dass das Stego-Bild manipuliert wurde.</w:t>
      </w:r>
    </w:p>
    <w:p w14:paraId="7C55F304" w14:textId="3DD5EE09" w:rsidR="00F92E7F" w:rsidRDefault="00F92E7F" w:rsidP="00F92E7F">
      <w:r>
        <w:fldChar w:fldCharType="begin"/>
      </w:r>
      <w:r>
        <w:instrText xml:space="preserve"> REF _Ref177818301 \h </w:instrText>
      </w:r>
      <w:r>
        <w:fldChar w:fldCharType="separate"/>
      </w:r>
      <w:r w:rsidR="006F6F15">
        <w:t xml:space="preserve">Abbildung </w:t>
      </w:r>
      <w:r w:rsidR="006F6F15">
        <w:rPr>
          <w:noProof/>
        </w:rPr>
        <w:t>12</w:t>
      </w:r>
      <w:r>
        <w:fldChar w:fldCharType="end"/>
      </w:r>
      <w:r>
        <w:t xml:space="preserve"> zeigt das Cover-Bild Wasser.png bei dem Lorem_50k.txt innerhalb der letzten </w:t>
      </w:r>
      <w:r w:rsidR="00932ACB">
        <w:t>3, 6 und 8</w:t>
      </w:r>
      <w:r>
        <w:t xml:space="preserve"> </w:t>
      </w:r>
      <w:r w:rsidR="001877C4">
        <w:t>B</w:t>
      </w:r>
      <w:r>
        <w:t>its</w:t>
      </w:r>
      <w:r w:rsidR="000F3ED5">
        <w:t xml:space="preserve"> versteckt wurde</w:t>
      </w:r>
      <w:r>
        <w:t xml:space="preserve">. Ab </w:t>
      </w:r>
      <w:r w:rsidR="006F357F">
        <w:t>sechs</w:t>
      </w:r>
      <w:r>
        <w:t xml:space="preserve"> LSB-Bits ist klar ersichtlich</w:t>
      </w:r>
      <w:r w:rsidR="007D7830">
        <w:t>,</w:t>
      </w:r>
      <w:r>
        <w:t xml:space="preserve"> das</w:t>
      </w:r>
      <w:r w:rsidR="007D7830">
        <w:t>s</w:t>
      </w:r>
      <w:r>
        <w:t xml:space="preserve"> das Bild manipuliert wurde, auch wenn der PSNR-Wert sich nur um ein </w:t>
      </w:r>
      <w:r w:rsidR="00AC3B27">
        <w:t>Dezibel</w:t>
      </w:r>
      <w:r>
        <w:t xml:space="preserve"> verändert zwischen 6 und 8 </w:t>
      </w:r>
      <w:r w:rsidR="006F357F">
        <w:t>B</w:t>
      </w:r>
      <w:r>
        <w:t xml:space="preserve">its (vgl. </w:t>
      </w:r>
      <w:r>
        <w:fldChar w:fldCharType="begin"/>
      </w:r>
      <w:r>
        <w:instrText xml:space="preserve"> REF _Ref177818779 \h </w:instrText>
      </w:r>
      <w:r>
        <w:fldChar w:fldCharType="separate"/>
      </w:r>
      <w:r w:rsidR="006F6F15">
        <w:t xml:space="preserve">Tabelle </w:t>
      </w:r>
      <w:r w:rsidR="006F6F15">
        <w:rPr>
          <w:noProof/>
        </w:rPr>
        <w:t>3</w:t>
      </w:r>
      <w:r>
        <w:fldChar w:fldCharType="end"/>
      </w:r>
      <w:r>
        <w:t>).</w:t>
      </w:r>
    </w:p>
    <w:p w14:paraId="0858E8C0" w14:textId="77777777" w:rsidR="00F92E7F" w:rsidRDefault="00F92E7F" w:rsidP="00F92E7F">
      <w:pPr>
        <w:keepNext/>
      </w:pPr>
      <w:r>
        <w:rPr>
          <w:noProof/>
        </w:rPr>
        <w:drawing>
          <wp:inline distT="0" distB="0" distL="0" distR="0" wp14:anchorId="2B6E7BFC" wp14:editId="3064595F">
            <wp:extent cx="1905635" cy="2933065"/>
            <wp:effectExtent l="0" t="0" r="0" b="635"/>
            <wp:docPr id="211157847" name="Grafik 2" descr="Ein Bild, das Wasserfall, draußen, gefäßlose Landpflanze, Stro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57847" name="Grafik 2" descr="Ein Bild, das Wasserfall, draußen, gefäßlose Landpflanze, Strom enthält.&#10;&#10;Automatisch generierte Beschreibu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905635" cy="2933065"/>
                    </a:xfrm>
                    <a:prstGeom prst="rect">
                      <a:avLst/>
                    </a:prstGeom>
                    <a:noFill/>
                    <a:ln>
                      <a:noFill/>
                    </a:ln>
                  </pic:spPr>
                </pic:pic>
              </a:graphicData>
            </a:graphic>
          </wp:inline>
        </w:drawing>
      </w:r>
      <w:r>
        <w:rPr>
          <w:noProof/>
        </w:rPr>
        <w:drawing>
          <wp:inline distT="0" distB="0" distL="0" distR="0" wp14:anchorId="6DBF3621" wp14:editId="5B8C773D">
            <wp:extent cx="1905635" cy="2933065"/>
            <wp:effectExtent l="0" t="0" r="0" b="635"/>
            <wp:docPr id="1914224978" name="Grafik 3" descr="Ein Bild, das Wasserfall, Wasser, Pflanze, drauß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224978" name="Grafik 3" descr="Ein Bild, das Wasserfall, Wasser, Pflanze, draußen enthält.&#10;&#10;Automatisch generierte Beschreibu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905635" cy="2933065"/>
                    </a:xfrm>
                    <a:prstGeom prst="rect">
                      <a:avLst/>
                    </a:prstGeom>
                    <a:noFill/>
                    <a:ln>
                      <a:noFill/>
                    </a:ln>
                  </pic:spPr>
                </pic:pic>
              </a:graphicData>
            </a:graphic>
          </wp:inline>
        </w:drawing>
      </w:r>
      <w:r>
        <w:rPr>
          <w:noProof/>
        </w:rPr>
        <w:drawing>
          <wp:inline distT="0" distB="0" distL="0" distR="0" wp14:anchorId="36C744B0" wp14:editId="15A2F280">
            <wp:extent cx="1905635" cy="2933065"/>
            <wp:effectExtent l="0" t="0" r="0" b="635"/>
            <wp:docPr id="991948695" name="Grafik 4" descr="Ein Bild, das Wasserfall, Wasser,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948695" name="Grafik 4" descr="Ein Bild, das Wasserfall, Wasser, Natur enthält.&#10;&#10;Automatisch generierte Beschreibu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905635" cy="2933065"/>
                    </a:xfrm>
                    <a:prstGeom prst="rect">
                      <a:avLst/>
                    </a:prstGeom>
                    <a:noFill/>
                    <a:ln>
                      <a:noFill/>
                    </a:ln>
                  </pic:spPr>
                </pic:pic>
              </a:graphicData>
            </a:graphic>
          </wp:inline>
        </w:drawing>
      </w:r>
    </w:p>
    <w:p w14:paraId="55E5D0CF" w14:textId="3E906322" w:rsidR="00F92E7F" w:rsidRDefault="00F92E7F" w:rsidP="00F92E7F">
      <w:pPr>
        <w:pStyle w:val="Beschriftung"/>
      </w:pPr>
      <w:bookmarkStart w:id="79" w:name="_Ref177818301"/>
      <w:bookmarkStart w:id="80" w:name="_Toc178934108"/>
      <w:r>
        <w:t xml:space="preserve">Abbildung </w:t>
      </w:r>
      <w:fldSimple w:instr=" SEQ Abbildung \* ARABIC ">
        <w:r w:rsidR="006F6F15">
          <w:rPr>
            <w:noProof/>
          </w:rPr>
          <w:t>12</w:t>
        </w:r>
      </w:fldSimple>
      <w:bookmarkEnd w:id="79"/>
      <w:r>
        <w:t>: Lorem_50k versteckt innerhalb von wasser.png 3,6 und 8 modifizierte</w:t>
      </w:r>
      <w:r w:rsidR="00A26DFB">
        <w:t>r</w:t>
      </w:r>
      <w:r>
        <w:t xml:space="preserve"> LSB</w:t>
      </w:r>
      <w:bookmarkEnd w:id="80"/>
    </w:p>
    <w:p w14:paraId="6C8884D7" w14:textId="77777777" w:rsidR="00F92E7F" w:rsidRDefault="00F92E7F" w:rsidP="00F92E7F">
      <w:pPr>
        <w:keepNext/>
      </w:pPr>
      <w:r w:rsidRPr="00443222">
        <w:rPr>
          <w:noProof/>
        </w:rPr>
        <w:lastRenderedPageBreak/>
        <w:drawing>
          <wp:inline distT="0" distB="0" distL="0" distR="0" wp14:anchorId="273DD4D2" wp14:editId="0A1A383C">
            <wp:extent cx="2037080" cy="828675"/>
            <wp:effectExtent l="0" t="0" r="1270" b="9525"/>
            <wp:docPr id="531797704"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37080" cy="828675"/>
                    </a:xfrm>
                    <a:prstGeom prst="rect">
                      <a:avLst/>
                    </a:prstGeom>
                    <a:noFill/>
                    <a:ln>
                      <a:noFill/>
                    </a:ln>
                  </pic:spPr>
                </pic:pic>
              </a:graphicData>
            </a:graphic>
          </wp:inline>
        </w:drawing>
      </w:r>
    </w:p>
    <w:p w14:paraId="4C5D1EAC" w14:textId="082FD582" w:rsidR="00F92E7F" w:rsidRDefault="00F92E7F" w:rsidP="00F92E7F">
      <w:pPr>
        <w:pStyle w:val="Beschriftung"/>
      </w:pPr>
      <w:bookmarkStart w:id="81" w:name="_Ref177818779"/>
      <w:bookmarkStart w:id="82" w:name="_Toc178933593"/>
      <w:r>
        <w:t xml:space="preserve">Tabelle </w:t>
      </w:r>
      <w:fldSimple w:instr=" SEQ Tabelle \* ARABIC ">
        <w:r w:rsidR="006F6F15">
          <w:rPr>
            <w:noProof/>
          </w:rPr>
          <w:t>3</w:t>
        </w:r>
      </w:fldSimple>
      <w:bookmarkEnd w:id="81"/>
      <w:r>
        <w:t>: PSNR-Wert und Anzahl an LSB bei lorem_50k versteckt in wasser.png</w:t>
      </w:r>
      <w:bookmarkEnd w:id="82"/>
    </w:p>
    <w:p w14:paraId="071D5C60" w14:textId="77777777" w:rsidR="00F92E7F" w:rsidRPr="00F92E7F" w:rsidRDefault="00F92E7F" w:rsidP="00F92E7F"/>
    <w:p w14:paraId="3CEB61FD" w14:textId="66C5BE02" w:rsidR="00AC3B27" w:rsidRDefault="00AC3B27" w:rsidP="00FE58D4">
      <w:pPr>
        <w:pStyle w:val="berschrift2"/>
      </w:pPr>
      <w:bookmarkStart w:id="83" w:name="_Ref178692820"/>
      <w:bookmarkStart w:id="84" w:name="_Toc178933567"/>
      <w:r>
        <w:t>Fehleranalyse</w:t>
      </w:r>
      <w:bookmarkEnd w:id="83"/>
      <w:bookmarkEnd w:id="84"/>
    </w:p>
    <w:p w14:paraId="09CA3265" w14:textId="01DDC5CB" w:rsidR="00AC3B27" w:rsidRPr="00AC3B27" w:rsidRDefault="00AC3B27" w:rsidP="00AC3B27">
      <w:r>
        <w:t>Die Messung der Qualität anhand von PSNR führt zu einigen Abweichungen gegenüber der Realität.</w:t>
      </w:r>
      <w:r>
        <w:br/>
        <w:t xml:space="preserve">PSNR gibt die gesamte Abweichung zwischen zwei Bildern an. Dabei kann es dazu kommen, dass das Minimum von 40db nicht unterschritten wird und man trotzdem eine </w:t>
      </w:r>
      <w:r w:rsidR="007D7830">
        <w:t>v</w:t>
      </w:r>
      <w:r>
        <w:t xml:space="preserve">isuelle Veränderung wahrnehmen kann. Das </w:t>
      </w:r>
      <w:r w:rsidR="00176BA2">
        <w:t>m</w:t>
      </w:r>
      <w:r>
        <w:t>enschliche Auge nimmt nicht nur die durchschnittliche Abweichung war. Es wäre deshalb von Vorteil, wenn man nur den PSNR-Wert vom manipulierten Bereich betrachten würde. Dies würde den Effekt der Verkleinerung der manipulierten Fläche, mit zunehmend grösseren Anzahl an modifizierten Bits eliminieren</w:t>
      </w:r>
      <w:r w:rsidR="0072593B">
        <w:t xml:space="preserve">. </w:t>
      </w:r>
      <w:r>
        <w:t xml:space="preserve">Trotzdem sind keine </w:t>
      </w:r>
      <w:r w:rsidR="00176BA2">
        <w:t>v</w:t>
      </w:r>
      <w:r>
        <w:t>isuelle</w:t>
      </w:r>
      <w:r w:rsidR="007D7830">
        <w:t>n</w:t>
      </w:r>
      <w:r>
        <w:t xml:space="preserve"> Änderungen zu erkennen bei 1,2 oder 3 geänderten </w:t>
      </w:r>
      <w:r w:rsidR="00176BA2">
        <w:t>B</w:t>
      </w:r>
      <w:r>
        <w:t xml:space="preserve">its, </w:t>
      </w:r>
      <w:r w:rsidR="007D7830">
        <w:t>a</w:t>
      </w:r>
      <w:r>
        <w:t>uch wenn der gemessene PSNR-Wert höher ist als zu erwarten.</w:t>
      </w:r>
    </w:p>
    <w:p w14:paraId="21F9F2AC" w14:textId="47458BE1" w:rsidR="00FE58D4" w:rsidRDefault="00FE58D4" w:rsidP="00FE58D4">
      <w:pPr>
        <w:pStyle w:val="berschrift2"/>
      </w:pPr>
      <w:bookmarkStart w:id="85" w:name="_Toc178933568"/>
      <w:r>
        <w:t>Stärken des Programm</w:t>
      </w:r>
      <w:r w:rsidR="007D7830">
        <w:t>s</w:t>
      </w:r>
      <w:bookmarkEnd w:id="85"/>
    </w:p>
    <w:p w14:paraId="0B6D6637" w14:textId="195FF418" w:rsidR="005B04FE" w:rsidRDefault="00913D59" w:rsidP="005B04FE">
      <w:r>
        <w:t xml:space="preserve">Mein Programm hat alle von mir gestellten Erwartungen erfüllt und ist in der Lage alle </w:t>
      </w:r>
      <w:r w:rsidR="00176BA2">
        <w:t>n</w:t>
      </w:r>
      <w:r>
        <w:t xml:space="preserve">otwendigen Operationen </w:t>
      </w:r>
      <w:r w:rsidR="00BB4341">
        <w:t>durchzuführen</w:t>
      </w:r>
      <w:r>
        <w:t>.</w:t>
      </w:r>
    </w:p>
    <w:p w14:paraId="62F1AF0D" w14:textId="2722E61A" w:rsidR="000F603F" w:rsidRDefault="000F603F" w:rsidP="000F603F">
      <w:pPr>
        <w:pStyle w:val="Listenabsatz"/>
        <w:numPr>
          <w:ilvl w:val="0"/>
          <w:numId w:val="8"/>
        </w:numPr>
      </w:pPr>
      <w:r>
        <w:t xml:space="preserve">Mein Programm setzt die </w:t>
      </w:r>
      <w:r w:rsidR="00810A8C">
        <w:t>LSB</w:t>
      </w:r>
      <w:r>
        <w:t>-Steganographie erfolgreich um und kann eine beliebige Datei innerhalb eines PNG speichern.</w:t>
      </w:r>
    </w:p>
    <w:p w14:paraId="5C2A29CB" w14:textId="268DBB39" w:rsidR="00810A8C" w:rsidRDefault="00810A8C" w:rsidP="000F603F">
      <w:pPr>
        <w:pStyle w:val="Listenabsatz"/>
        <w:numPr>
          <w:ilvl w:val="0"/>
          <w:numId w:val="8"/>
        </w:numPr>
      </w:pPr>
      <w:r>
        <w:t xml:space="preserve">Mein Programm ist in der Lage, eine versteckte Nachricht wieder zu extrahieren, wenn diese Nachricht zuvor von einem </w:t>
      </w:r>
      <w:r w:rsidR="00176BA2">
        <w:t>gleichen</w:t>
      </w:r>
      <w:r>
        <w:t xml:space="preserve"> Programm versteck wurde.</w:t>
      </w:r>
    </w:p>
    <w:p w14:paraId="1F08F95F" w14:textId="08B32688" w:rsidR="00810A8C" w:rsidRDefault="000F603F" w:rsidP="00810A8C">
      <w:pPr>
        <w:pStyle w:val="Listenabsatz"/>
        <w:numPr>
          <w:ilvl w:val="0"/>
          <w:numId w:val="8"/>
        </w:numPr>
      </w:pPr>
      <w:r>
        <w:t>Mein Programm ist in der Lage zu überprüfen, ob ein</w:t>
      </w:r>
      <w:r w:rsidR="00810A8C">
        <w:t xml:space="preserve"> Bild eine geheime Nachricht enthält, die von einem </w:t>
      </w:r>
      <w:r w:rsidR="00A26DFB">
        <w:t xml:space="preserve">gleichen </w:t>
      </w:r>
      <w:r w:rsidR="00810A8C">
        <w:t xml:space="preserve">Programm versteck wurde oder </w:t>
      </w:r>
      <w:r w:rsidR="00C836F8">
        <w:t>ob sie keine enthält</w:t>
      </w:r>
      <w:r w:rsidR="00810A8C">
        <w:t>.</w:t>
      </w:r>
    </w:p>
    <w:p w14:paraId="767BA648" w14:textId="0BBDD663" w:rsidR="00810A8C" w:rsidRDefault="00810A8C" w:rsidP="00810A8C">
      <w:pPr>
        <w:pStyle w:val="Listenabsatz"/>
        <w:numPr>
          <w:ilvl w:val="0"/>
          <w:numId w:val="8"/>
        </w:numPr>
      </w:pPr>
      <w:r>
        <w:t>Mein Programm kann Dateien in ein</w:t>
      </w:r>
      <w:r w:rsidR="004F345F">
        <w:t>-</w:t>
      </w:r>
      <w:r>
        <w:t xml:space="preserve"> bis acht </w:t>
      </w:r>
      <w:r w:rsidR="00C836F8">
        <w:t>`</w:t>
      </w:r>
      <w:r w:rsidR="00AE3617">
        <w:t>L</w:t>
      </w:r>
      <w:r w:rsidRPr="00810A8C">
        <w:t>east</w:t>
      </w:r>
      <w:r>
        <w:t xml:space="preserve"> </w:t>
      </w:r>
      <w:r w:rsidR="00AE3617">
        <w:t>S</w:t>
      </w:r>
      <w:r w:rsidRPr="00810A8C">
        <w:t>ignificant</w:t>
      </w:r>
      <w:r>
        <w:t xml:space="preserve"> </w:t>
      </w:r>
      <w:r w:rsidR="00AE3617">
        <w:t>B</w:t>
      </w:r>
      <w:r>
        <w:t>its</w:t>
      </w:r>
      <w:r w:rsidR="00C836F8">
        <w:t>`</w:t>
      </w:r>
      <w:r>
        <w:t xml:space="preserve"> </w:t>
      </w:r>
      <w:r w:rsidR="007D7830">
        <w:t>v</w:t>
      </w:r>
      <w:r>
        <w:t>erstecken</w:t>
      </w:r>
      <w:r w:rsidR="007D7830">
        <w:t>.</w:t>
      </w:r>
    </w:p>
    <w:p w14:paraId="2C9B6531" w14:textId="3BD84221" w:rsidR="00810A8C" w:rsidRDefault="00810A8C" w:rsidP="00913D59">
      <w:pPr>
        <w:pStyle w:val="Listenabsatz"/>
        <w:numPr>
          <w:ilvl w:val="0"/>
          <w:numId w:val="8"/>
        </w:numPr>
      </w:pPr>
      <w:r>
        <w:t>Mein Programm kann unabhängig vom Benutzer herausfinden, wie viele LSB verwendet wurden, um eine Nachricht zu verstecken.</w:t>
      </w:r>
    </w:p>
    <w:p w14:paraId="41DFB469" w14:textId="7E992066" w:rsidR="00864C49" w:rsidRPr="005B04FE" w:rsidRDefault="0041557D" w:rsidP="000F603F">
      <w:pPr>
        <w:pStyle w:val="Listenabsatz"/>
        <w:numPr>
          <w:ilvl w:val="0"/>
          <w:numId w:val="8"/>
        </w:numPr>
      </w:pPr>
      <w:r>
        <w:t xml:space="preserve">Die Wahl des Bitformat ermöglich, dass man </w:t>
      </w:r>
      <w:r w:rsidR="000F603F">
        <w:t>allein</w:t>
      </w:r>
      <w:r>
        <w:t xml:space="preserve"> mit dem Stego-Bild die vollständige </w:t>
      </w:r>
      <w:r w:rsidR="00DD763F">
        <w:t>g</w:t>
      </w:r>
      <w:r>
        <w:t xml:space="preserve">eheime Datei </w:t>
      </w:r>
      <w:r w:rsidR="00864C49">
        <w:t>erhalten kann.</w:t>
      </w:r>
    </w:p>
    <w:p w14:paraId="26F7A184" w14:textId="77777777" w:rsidR="00FE58D4" w:rsidRPr="00FE58D4" w:rsidRDefault="00FE58D4" w:rsidP="00FE58D4"/>
    <w:p w14:paraId="33202FC7" w14:textId="19E10B04" w:rsidR="00FE58D4" w:rsidRDefault="00FE58D4" w:rsidP="00FE58D4">
      <w:pPr>
        <w:pStyle w:val="berschrift2"/>
      </w:pPr>
      <w:bookmarkStart w:id="86" w:name="_Toc178933569"/>
      <w:r>
        <w:lastRenderedPageBreak/>
        <w:t>Schwächen des Programm</w:t>
      </w:r>
      <w:r w:rsidR="007D7830">
        <w:t>s</w:t>
      </w:r>
      <w:bookmarkEnd w:id="86"/>
    </w:p>
    <w:p w14:paraId="113D1BE7" w14:textId="3464FA12" w:rsidR="00296DB2" w:rsidRDefault="00913D59" w:rsidP="00296DB2">
      <w:r>
        <w:t>Mein Programm ist in keiner Hinsicht perfekt, es gibt überall Kleinigkeiten, die dazu führen, dass mein Programm nicht optimal l</w:t>
      </w:r>
      <w:r w:rsidR="007D7830">
        <w:t>ä</w:t>
      </w:r>
      <w:r>
        <w:t>uft oder nicht zu 100% unerkannt sein kann. Dies ist mir im Vorhinein bereits bekannt gewesen und ich habe dies auch so in Kauf genommen.</w:t>
      </w:r>
    </w:p>
    <w:p w14:paraId="736D1114" w14:textId="0A3CFF50" w:rsidR="00296DB2" w:rsidRDefault="00ED4D9D" w:rsidP="00296DB2">
      <w:pPr>
        <w:pStyle w:val="Listenabsatz"/>
        <w:numPr>
          <w:ilvl w:val="0"/>
          <w:numId w:val="7"/>
        </w:numPr>
      </w:pPr>
      <w:r>
        <w:t>Die Platzierung der Daten in</w:t>
      </w:r>
      <w:r w:rsidR="0091665D">
        <w:t>n</w:t>
      </w:r>
      <w:r>
        <w:t>erhalb der Cover-Datei ist suboptimal</w:t>
      </w:r>
      <w:r w:rsidR="0091665D">
        <w:t xml:space="preserve"> für das Verstecken von Informationen. Dadurch, dass sich alle Daten am Start des Bild </w:t>
      </w:r>
      <w:r w:rsidR="004415CE">
        <w:t>befinden, ist es einfacher möglich eine Änderung zu erkennen.</w:t>
      </w:r>
    </w:p>
    <w:p w14:paraId="132C165C" w14:textId="790690F0" w:rsidR="00CB4308" w:rsidRDefault="00CB4308" w:rsidP="00296DB2">
      <w:pPr>
        <w:pStyle w:val="Listenabsatz"/>
        <w:numPr>
          <w:ilvl w:val="0"/>
          <w:numId w:val="7"/>
        </w:numPr>
      </w:pPr>
      <w:r>
        <w:t xml:space="preserve">Durch </w:t>
      </w:r>
      <w:r w:rsidR="00185336">
        <w:t>das Ändern</w:t>
      </w:r>
      <w:r w:rsidR="00C60289">
        <w:t xml:space="preserve"> der Farben im Cover-Image ist es möglich</w:t>
      </w:r>
      <w:r w:rsidR="00B43DAD">
        <w:t>,</w:t>
      </w:r>
      <w:r w:rsidR="00C60289">
        <w:t xml:space="preserve"> mittels </w:t>
      </w:r>
      <w:r w:rsidR="00DD763F">
        <w:t>V</w:t>
      </w:r>
      <w:r w:rsidR="00C60289">
        <w:t>ergleich festzustellen, da</w:t>
      </w:r>
      <w:r w:rsidR="00F26F6C">
        <w:t>ss das Bild modifiziert wurde</w:t>
      </w:r>
      <w:r w:rsidR="00DF23C3">
        <w:t>.</w:t>
      </w:r>
      <w:r w:rsidR="00185336">
        <w:t xml:space="preserve"> In dem man das Stego-Bild mit dem Cover-Bild vergleicht.</w:t>
      </w:r>
    </w:p>
    <w:p w14:paraId="7E3D6AA1" w14:textId="3CD689CC" w:rsidR="00C852E1" w:rsidRDefault="00C852E1" w:rsidP="00296DB2">
      <w:pPr>
        <w:pStyle w:val="Listenabsatz"/>
        <w:numPr>
          <w:ilvl w:val="0"/>
          <w:numId w:val="7"/>
        </w:numPr>
      </w:pPr>
      <w:r>
        <w:t xml:space="preserve">Der Gebrauch von Tags im Bitformat führt dazu, </w:t>
      </w:r>
      <w:r w:rsidR="00FF45F4">
        <w:t xml:space="preserve">dass beim Entschlüsseln nicht </w:t>
      </w:r>
      <w:r w:rsidR="000F603F">
        <w:t>bekannt</w:t>
      </w:r>
      <w:r w:rsidR="00FF45F4">
        <w:t xml:space="preserve"> ist, wie gross die </w:t>
      </w:r>
      <w:r w:rsidR="00F511DA">
        <w:t>g</w:t>
      </w:r>
      <w:r w:rsidR="00FF45F4">
        <w:t xml:space="preserve">eheime Datei ist. Es ist deshalb notwendig, </w:t>
      </w:r>
      <w:r w:rsidR="00047495">
        <w:t xml:space="preserve">die LSB </w:t>
      </w:r>
      <w:r w:rsidR="00FF45F4">
        <w:t>alle</w:t>
      </w:r>
      <w:r w:rsidR="00047495">
        <w:t>r</w:t>
      </w:r>
      <w:r w:rsidR="00FF45F4">
        <w:t xml:space="preserve"> Pixel </w:t>
      </w:r>
      <w:r w:rsidR="00047495">
        <w:t xml:space="preserve">zu bestimmen, um an die </w:t>
      </w:r>
      <w:r w:rsidR="000F603F">
        <w:t>Nachricht</w:t>
      </w:r>
      <w:r w:rsidR="00047495">
        <w:t xml:space="preserve"> zu gelangen. Dies </w:t>
      </w:r>
      <w:r w:rsidR="00A26D1D">
        <w:t xml:space="preserve">führt zu erheblichen Performance </w:t>
      </w:r>
      <w:r w:rsidR="000F603F">
        <w:t>Einschränkungen</w:t>
      </w:r>
      <w:r w:rsidR="00A26D1D">
        <w:t xml:space="preserve"> </w:t>
      </w:r>
      <w:r w:rsidR="00B43DAD">
        <w:t>bei</w:t>
      </w:r>
      <w:r w:rsidR="00A26D1D">
        <w:t xml:space="preserve"> </w:t>
      </w:r>
      <w:r w:rsidR="00443C0D">
        <w:t>Fälle</w:t>
      </w:r>
      <w:r w:rsidR="00B43DAD">
        <w:t>n</w:t>
      </w:r>
      <w:r w:rsidR="00A26D1D">
        <w:t>,</w:t>
      </w:r>
      <w:r w:rsidR="009043B5">
        <w:t xml:space="preserve"> bei denen eine kleine Nachrich</w:t>
      </w:r>
      <w:r w:rsidR="00443C0D">
        <w:t>t</w:t>
      </w:r>
      <w:r w:rsidR="009043B5">
        <w:t xml:space="preserve"> innerhalb eines grossen Cover-Bild</w:t>
      </w:r>
      <w:r w:rsidR="00B43DAD">
        <w:t>es</w:t>
      </w:r>
      <w:r w:rsidR="009043B5">
        <w:t xml:space="preserve"> </w:t>
      </w:r>
      <w:r w:rsidR="00443C0D">
        <w:t xml:space="preserve">versteckt wurde, weil man </w:t>
      </w:r>
      <w:r w:rsidR="00D94F1A">
        <w:t>die Mehrheit der Pixel gar nicht auslesen müsste, um die Nachricht zu erhalten.</w:t>
      </w:r>
    </w:p>
    <w:p w14:paraId="7FC5033C" w14:textId="0B948068" w:rsidR="00E93DBD" w:rsidRDefault="00982301" w:rsidP="00864C49">
      <w:pPr>
        <w:pStyle w:val="Listenabsatz"/>
        <w:numPr>
          <w:ilvl w:val="0"/>
          <w:numId w:val="7"/>
        </w:numPr>
      </w:pPr>
      <w:r>
        <w:t xml:space="preserve">Durch das Benutzen von Python ist das Entschlüsseln und Verschlüsseln </w:t>
      </w:r>
      <w:r w:rsidR="00E93DBD">
        <w:t>zeitintensiv und es kann, bei grösseren Bilder</w:t>
      </w:r>
      <w:r w:rsidR="00B43DAD">
        <w:t>n</w:t>
      </w:r>
      <w:r w:rsidR="00E93DBD">
        <w:t xml:space="preserve">, 60 Sekunden oder länger </w:t>
      </w:r>
      <w:r w:rsidR="005F367B">
        <w:t>dauern</w:t>
      </w:r>
      <w:r w:rsidR="00E93DBD">
        <w:t>, bis der Vorgang abgeschlossen werden kann.</w:t>
      </w:r>
    </w:p>
    <w:p w14:paraId="569E987E" w14:textId="31391937" w:rsidR="00DF23C3" w:rsidRDefault="00864C49" w:rsidP="00BA5CE9">
      <w:pPr>
        <w:pStyle w:val="Listenabsatz"/>
        <w:numPr>
          <w:ilvl w:val="0"/>
          <w:numId w:val="7"/>
        </w:numPr>
      </w:pPr>
      <w:r>
        <w:t>Das Modifizieren der Farben des Cover-Bild</w:t>
      </w:r>
      <w:r w:rsidR="00B43DAD">
        <w:t>es</w:t>
      </w:r>
      <w:r>
        <w:t xml:space="preserve"> führt dazu, dass sich die Dateigrösse im </w:t>
      </w:r>
      <w:r w:rsidR="00810A8C">
        <w:t>Vergleich</w:t>
      </w:r>
      <w:r>
        <w:t xml:space="preserve"> zum Original</w:t>
      </w:r>
      <w:r w:rsidR="00B43DAD">
        <w:t xml:space="preserve"> verändert</w:t>
      </w:r>
      <w:r>
        <w:t>. PN</w:t>
      </w:r>
      <w:r w:rsidR="00586C07">
        <w:t xml:space="preserve">G-Bilder benutzen, um Platz zu sparen, </w:t>
      </w:r>
      <w:r w:rsidR="00B43DAD">
        <w:t>v</w:t>
      </w:r>
      <w:r w:rsidR="004D6E62">
        <w:t xml:space="preserve">erlustfreie Kompression. Diese ist nicht so </w:t>
      </w:r>
      <w:r w:rsidR="00EE3D51">
        <w:t>effizient</w:t>
      </w:r>
      <w:r w:rsidR="004D6E62">
        <w:t xml:space="preserve"> wi</w:t>
      </w:r>
      <w:r w:rsidR="00B43DAD">
        <w:t>e</w:t>
      </w:r>
      <w:r w:rsidR="004D6E62">
        <w:t xml:space="preserve"> </w:t>
      </w:r>
      <w:r w:rsidR="00B43DAD">
        <w:t xml:space="preserve">eine </w:t>
      </w:r>
      <w:r w:rsidR="00451231">
        <w:t>`</w:t>
      </w:r>
      <w:r w:rsidR="004D6E62">
        <w:t>Lossy-Kompression</w:t>
      </w:r>
      <w:r w:rsidR="00451231">
        <w:t>`</w:t>
      </w:r>
      <w:r w:rsidR="004D6E62">
        <w:t xml:space="preserve">, </w:t>
      </w:r>
      <w:r w:rsidR="00EE3D51">
        <w:t xml:space="preserve">jedoch spart sie viel Platz im </w:t>
      </w:r>
      <w:r w:rsidR="00810A8C">
        <w:t>Vergleich</w:t>
      </w:r>
      <w:r w:rsidR="00EE3D51">
        <w:t xml:space="preserve"> zu unkomprimierten Bildern. Die </w:t>
      </w:r>
      <w:r w:rsidR="00EC5036">
        <w:t>m</w:t>
      </w:r>
      <w:r w:rsidR="00EE3D51">
        <w:t xml:space="preserve">eisten Bilder </w:t>
      </w:r>
      <w:r w:rsidR="00EF525D">
        <w:t xml:space="preserve">besitzen Regionen, in denen mehrere Pixel die gleiche Farbe haben. Zum Beispiel eine Hauswand oder eine Wiese in der Ferne. </w:t>
      </w:r>
      <w:r w:rsidR="00056300">
        <w:t>Solche Bild</w:t>
      </w:r>
      <w:r w:rsidR="00EC5036">
        <w:t>r</w:t>
      </w:r>
      <w:r w:rsidR="00056300">
        <w:t>egionen können einfach zusammengefasst werden, ohne Informationen zu verlieren.</w:t>
      </w:r>
      <w:r w:rsidR="00FA7571">
        <w:t xml:space="preserve"> </w:t>
      </w:r>
      <w:r w:rsidR="00EF525D">
        <w:t xml:space="preserve">Wenn </w:t>
      </w:r>
      <w:r w:rsidR="00B43DAD">
        <w:t xml:space="preserve">sich </w:t>
      </w:r>
      <w:r w:rsidR="00EF525D">
        <w:t>jedoch jedes Pixel minimal von seinem Nachbar unterscheidet, dann können diese Regionen nicht mehr komprimiert werden und die Datei</w:t>
      </w:r>
      <w:r w:rsidR="00056300">
        <w:t xml:space="preserve"> wird zwangsmässig grösser</w:t>
      </w:r>
      <w:r w:rsidR="00810A8C">
        <w:t>.</w:t>
      </w:r>
    </w:p>
    <w:p w14:paraId="387DB560" w14:textId="7EFFF543" w:rsidR="00FE58D4" w:rsidRDefault="00BA5CE9" w:rsidP="00810A8C">
      <w:pPr>
        <w:pStyle w:val="berschrift2"/>
      </w:pPr>
      <w:bookmarkStart w:id="87" w:name="_Toc178933570"/>
      <w:r>
        <w:t>M</w:t>
      </w:r>
      <w:r w:rsidR="00810A8C">
        <w:t>ögliche Verbesserungen und Erweiterungen</w:t>
      </w:r>
      <w:bookmarkEnd w:id="87"/>
    </w:p>
    <w:p w14:paraId="74263A81" w14:textId="06CA450E" w:rsidR="00810A8C" w:rsidRDefault="00BA5CE9" w:rsidP="00810A8C">
      <w:r>
        <w:t>Folgende Bereiche meines Programm</w:t>
      </w:r>
      <w:r w:rsidR="00B43DAD">
        <w:t>s</w:t>
      </w:r>
      <w:r>
        <w:t xml:space="preserve"> könnten verbessert werden:</w:t>
      </w:r>
    </w:p>
    <w:p w14:paraId="34673C80" w14:textId="5AF75EBB" w:rsidR="00BA5CE9" w:rsidRDefault="00B43DAD" w:rsidP="00BA5CE9">
      <w:pPr>
        <w:pStyle w:val="Listenabsatz"/>
        <w:numPr>
          <w:ilvl w:val="0"/>
          <w:numId w:val="12"/>
        </w:numPr>
      </w:pPr>
      <w:r>
        <w:t>d</w:t>
      </w:r>
      <w:r w:rsidR="00BA5CE9">
        <w:t xml:space="preserve">ie </w:t>
      </w:r>
      <w:r w:rsidR="003206C9">
        <w:t>Erkennbarkeit</w:t>
      </w:r>
      <w:r w:rsidR="00793DC7">
        <w:t xml:space="preserve"> gegenüber </w:t>
      </w:r>
      <w:r w:rsidR="00335B5C">
        <w:t>s</w:t>
      </w:r>
      <w:r w:rsidR="00793DC7">
        <w:t>tatistische</w:t>
      </w:r>
      <w:r w:rsidR="00335B5C">
        <w:t>n Mittel</w:t>
      </w:r>
    </w:p>
    <w:p w14:paraId="2835B482" w14:textId="5CAB97C5" w:rsidR="003206C9" w:rsidRDefault="00B43DAD" w:rsidP="00BA5CE9">
      <w:pPr>
        <w:pStyle w:val="Listenabsatz"/>
        <w:numPr>
          <w:ilvl w:val="0"/>
          <w:numId w:val="12"/>
        </w:numPr>
      </w:pPr>
      <w:r>
        <w:t>d</w:t>
      </w:r>
      <w:r w:rsidR="003206C9">
        <w:t>ie Laufzeit</w:t>
      </w:r>
    </w:p>
    <w:p w14:paraId="23CF0806" w14:textId="0CE1C03B" w:rsidR="00793DC7" w:rsidRDefault="00B43DAD" w:rsidP="00BA5CE9">
      <w:pPr>
        <w:pStyle w:val="Listenabsatz"/>
        <w:numPr>
          <w:ilvl w:val="0"/>
          <w:numId w:val="12"/>
        </w:numPr>
      </w:pPr>
      <w:r>
        <w:t>d</w:t>
      </w:r>
      <w:r w:rsidR="00793DC7">
        <w:t>as Verhindern der Dateivergrösserung</w:t>
      </w:r>
    </w:p>
    <w:p w14:paraId="253970A7" w14:textId="5F89B733" w:rsidR="00953DDC" w:rsidRDefault="00953DDC" w:rsidP="00953DDC">
      <w:r>
        <w:t>Es ist in der LSB-Steganographie nie möglich, ein Bild so zu manipulieren, dass keine Veränderung statt stattfindet, weil man gezwungen ist</w:t>
      </w:r>
      <w:r w:rsidR="00B43DAD">
        <w:t>,</w:t>
      </w:r>
      <w:r>
        <w:t xml:space="preserve"> Informationen zum Cover-Bild hinzuzufügen oder das Cover-Bild zu ändern.</w:t>
      </w:r>
    </w:p>
    <w:p w14:paraId="13EE1892" w14:textId="5F4354A3" w:rsidR="00953DDC" w:rsidRDefault="00953DDC" w:rsidP="00810A8C">
      <w:r>
        <w:lastRenderedPageBreak/>
        <w:t xml:space="preserve">Wichtig ist </w:t>
      </w:r>
      <w:r w:rsidR="00CE2955">
        <w:t>jedoch,</w:t>
      </w:r>
      <w:r>
        <w:t xml:space="preserve"> dass man im Normalfall als </w:t>
      </w:r>
      <w:r w:rsidR="00DC3DE3">
        <w:t>A</w:t>
      </w:r>
      <w:r>
        <w:t xml:space="preserve">ussenstehender nie </w:t>
      </w:r>
      <w:r w:rsidR="005B158D">
        <w:t>Z</w:t>
      </w:r>
      <w:r>
        <w:t>ugriff auf das Originalbild</w:t>
      </w:r>
      <w:r w:rsidR="00DC3DE3">
        <w:t xml:space="preserve"> haben sollte</w:t>
      </w:r>
      <w:r>
        <w:t xml:space="preserve">. </w:t>
      </w:r>
      <w:r w:rsidR="00DC3DE3">
        <w:t xml:space="preserve">So kann ein </w:t>
      </w:r>
      <w:r>
        <w:t>Vorher-Nachher Vergleich verhinder</w:t>
      </w:r>
      <w:r w:rsidR="00DC3DE3">
        <w:t>t werden</w:t>
      </w:r>
      <w:r>
        <w:t>. Denn jede kleine Änderung kann, mit Hilfe von Computer, erkennt werden. Zusätzlich ist es möglich durch Verfahren w</w:t>
      </w:r>
      <w:r w:rsidR="005B158D">
        <w:t>ie</w:t>
      </w:r>
      <w:r>
        <w:t xml:space="preserve"> Histogramm Analyse </w:t>
      </w:r>
      <w:r>
        <w:fldChar w:fldCharType="begin"/>
      </w:r>
      <w:r w:rsidR="00C04A02">
        <w:instrText xml:space="preserve"> ADDIN ZOTERO_ITEM CSL_CITATION {"citationID":"oKwqnPtk","properties":{"formattedCitation":"[14]","plainCitation":"[14]","noteIndex":0},"citationItems":[{"id":52,"uris":["http://zotero.org/users/13659324/items/3Z4PFMFI"],"itemData":{"id":52,"type":"article-journal","container-title":"WSEAS Transactions on Systems and Control","page":"103-112","title":"Comparative Histogram Analysis of LSB-based Image Steganography","volume":"13","author":[{"family":"Jung","given":"Ki-Hyun"}],"issued":{"date-parts":[["2018",1]]}}}],"schema":"https://github.com/citation-style-language/schema/raw/master/csl-citation.json"} </w:instrText>
      </w:r>
      <w:r>
        <w:fldChar w:fldCharType="separate"/>
      </w:r>
      <w:r w:rsidR="00C04A02" w:rsidRPr="00C04A02">
        <w:rPr>
          <w:rFonts w:cs="Segoe UI"/>
        </w:rPr>
        <w:t>[14]</w:t>
      </w:r>
      <w:r>
        <w:fldChar w:fldCharType="end"/>
      </w:r>
      <w:r>
        <w:t xml:space="preserve"> festzustellen, ob ein Bild modifiziert wurde, auch ohne </w:t>
      </w:r>
      <w:r w:rsidR="00D34209">
        <w:t xml:space="preserve">direkten </w:t>
      </w:r>
      <w:r>
        <w:t>Vergleich.</w:t>
      </w:r>
    </w:p>
    <w:p w14:paraId="3895C3E5" w14:textId="0E4618A1" w:rsidR="00FE2DD4" w:rsidRDefault="00810A8C" w:rsidP="00574EB1">
      <w:r>
        <w:t xml:space="preserve">Mit heutigen Methoden ist es trivial, </w:t>
      </w:r>
      <w:r w:rsidR="00EF7A35">
        <w:t xml:space="preserve">solch </w:t>
      </w:r>
      <w:r>
        <w:t>einfache Änderungen durch LSB-Steganographie zu erkennen</w:t>
      </w:r>
      <w:r w:rsidR="00EF7A35">
        <w:t>.</w:t>
      </w:r>
      <w:r>
        <w:t xml:space="preserve"> </w:t>
      </w:r>
      <w:r w:rsidR="00B86005">
        <w:t>Dennoch</w:t>
      </w:r>
      <w:r>
        <w:t xml:space="preserve"> gibt es</w:t>
      </w:r>
      <w:r w:rsidR="001B33B0">
        <w:t xml:space="preserve"> in der Literatur</w:t>
      </w:r>
      <w:r>
        <w:t xml:space="preserve"> einige Ansätze wie man die LSB-Steganographie verbessern könnte. </w:t>
      </w:r>
      <w:r w:rsidR="00135F0D">
        <w:t>Es ist zum Beispiel möglich die Nachricht nur innerhalb von Bereichen mit hohen Kontrasten, wie z</w:t>
      </w:r>
      <w:r w:rsidR="00DC3DE3">
        <w:t xml:space="preserve">um </w:t>
      </w:r>
      <w:r w:rsidR="00135F0D">
        <w:t>B</w:t>
      </w:r>
      <w:r w:rsidR="00DC3DE3">
        <w:t>eispiel</w:t>
      </w:r>
      <w:r w:rsidR="00135F0D">
        <w:t xml:space="preserve"> Ecken, zu speichern. Dies führ dazu, dass sich die Bild</w:t>
      </w:r>
      <w:r w:rsidR="006A23DA">
        <w:t>f</w:t>
      </w:r>
      <w:r w:rsidR="00135F0D">
        <w:t xml:space="preserve">ehler nicht auf einem Haufen befinden </w:t>
      </w:r>
      <w:r w:rsidR="00135F0D">
        <w:fldChar w:fldCharType="begin"/>
      </w:r>
      <w:r w:rsidR="00C04A02">
        <w:instrText xml:space="preserve"> ADDIN ZOTERO_ITEM CSL_CITATION {"citationID":"AI7aRdZo","properties":{"formattedCitation":"[15]","plainCitation":"[15]","noteIndex":0},"citationItems":[{"id":10,"uris":["http://zotero.org/users/13659324/items/CI4E4NTE"],"itemData":{"id":10,"type":"article-journal","abstract":"Abstract\n            Information security is an important factor when critical information is transferred. This paper concentrates on finding a method that can hide a message in an image without making any changes to it. The proposed method is novel and based on the Least Significant Bit (LSB) method with a high imperceptibility and capacity. Initially, the secret message bits are compressed using the LZW technique, then the compressed message bits are embedded into the LSB of the edge pixels in the cover image which have the same bit values. As a result, the cover image pixels remain unchanged and the stego image matches the cover image. The addresses of pixels that contain the compressed secret bits are maintained in a file called “location addresses” which the receiver uses to retrieve the compressed secret message. It is possible that the stego image will not be transmitted if it was previously specified by the sender and the receiver. Image quality metrics are applied to several standard images. The obtained PSNR for the stego image is infinity, SSIM and NCC are one, MSE and AD are zero for different embedding capacities in all images, which ensures the stego image's excellent imperceptibility.","container-title":"IET Image Processing","DOI":"10.1049/ipr2.12773","ISSN":"1751-9659, 1751-9667","issue":"7","journalAbbreviation":"IET Image Processing","language":"en","page":"2072-2082","source":"DOI.org (Crossref)","title":"Improved LSB image steganography with high imperceptibility based on cover‐stego matching","volume":"17","author":[{"family":"Al‐Faydi","given":"Sama N. M."},{"family":"Ahmed","given":"Sahar Khalid"},{"family":"Al‐Talb","given":"Heba N. Y."}],"issued":{"date-parts":[["2023",5]]}}}],"schema":"https://github.com/citation-style-language/schema/raw/master/csl-citation.json"} </w:instrText>
      </w:r>
      <w:r w:rsidR="00135F0D">
        <w:fldChar w:fldCharType="separate"/>
      </w:r>
      <w:r w:rsidR="00C04A02" w:rsidRPr="00C04A02">
        <w:rPr>
          <w:rFonts w:cs="Segoe UI"/>
        </w:rPr>
        <w:t>[15]</w:t>
      </w:r>
      <w:r w:rsidR="00135F0D">
        <w:fldChar w:fldCharType="end"/>
      </w:r>
      <w:r w:rsidR="00574EB1">
        <w:t>.</w:t>
      </w:r>
      <w:r w:rsidR="00343AF4">
        <w:t xml:space="preserve"> Diese Bildfehler sind </w:t>
      </w:r>
      <w:r w:rsidR="00343AF4">
        <w:rPr>
          <w:lang w:val="de-DE"/>
        </w:rPr>
        <w:t xml:space="preserve">Abweichungen zwischen </w:t>
      </w:r>
      <w:r w:rsidR="00EA39ED">
        <w:rPr>
          <w:lang w:val="de-DE"/>
        </w:rPr>
        <w:t>Cover-</w:t>
      </w:r>
      <w:r w:rsidR="00343AF4">
        <w:rPr>
          <w:lang w:val="de-DE"/>
        </w:rPr>
        <w:t xml:space="preserve"> und Stego-Bild</w:t>
      </w:r>
      <w:r w:rsidR="00DC3DE3">
        <w:rPr>
          <w:lang w:val="de-DE"/>
        </w:rPr>
        <w:t>,</w:t>
      </w:r>
      <w:r w:rsidR="00343AF4">
        <w:rPr>
          <w:lang w:val="de-DE"/>
        </w:rPr>
        <w:t xml:space="preserve"> die durch d</w:t>
      </w:r>
      <w:r w:rsidR="00EA39ED">
        <w:rPr>
          <w:lang w:val="de-DE"/>
        </w:rPr>
        <w:t>ie LSB-Substitution verursacht werden.</w:t>
      </w:r>
    </w:p>
    <w:p w14:paraId="111DE383" w14:textId="7964A6D2" w:rsidR="005220BF" w:rsidRDefault="004C7CE7" w:rsidP="00810A8C">
      <w:r>
        <w:t xml:space="preserve">Dadurch, dass mein Programm die Nachricht innerhalb der ersten Pixel versteckt (vgl. </w:t>
      </w:r>
      <w:r>
        <w:fldChar w:fldCharType="begin"/>
      </w:r>
      <w:r>
        <w:instrText xml:space="preserve"> REF _Ref178793889 \h </w:instrText>
      </w:r>
      <w:r>
        <w:fldChar w:fldCharType="separate"/>
      </w:r>
      <w:r>
        <w:t xml:space="preserve">Abbildung </w:t>
      </w:r>
      <w:r>
        <w:rPr>
          <w:noProof/>
        </w:rPr>
        <w:t>7</w:t>
      </w:r>
      <w:r>
        <w:fldChar w:fldCharType="end"/>
      </w:r>
      <w:r w:rsidR="00AD34D2">
        <w:t xml:space="preserve">), </w:t>
      </w:r>
      <w:r w:rsidR="004275AF">
        <w:t>entsteht</w:t>
      </w:r>
      <w:r w:rsidR="00AD34D2">
        <w:t xml:space="preserve"> im Stego-Bild</w:t>
      </w:r>
      <w:r w:rsidR="004275AF">
        <w:t xml:space="preserve"> eine lokalisierte Anhäufung an kleinen Farbunterschieden</w:t>
      </w:r>
      <w:r w:rsidR="006C3D47">
        <w:t>. Diese Bildstörungen hören abrupt auf am Ende der Nachricht.</w:t>
      </w:r>
      <w:r w:rsidR="00AE3D79">
        <w:t xml:space="preserve"> </w:t>
      </w:r>
      <w:r w:rsidR="005A2E5B">
        <w:t>Dieses</w:t>
      </w:r>
      <w:r w:rsidR="00B11FB9">
        <w:t xml:space="preserve"> lokalisierte</w:t>
      </w:r>
      <w:r w:rsidR="005A2E5B">
        <w:t xml:space="preserve"> Rauschen kann mittels statistischer Analyse einfach erkennt werden. </w:t>
      </w:r>
      <w:commentRangeStart w:id="88"/>
      <w:commentRangeStart w:id="89"/>
      <w:r w:rsidR="005220BF">
        <w:t xml:space="preserve">Hier abgebildet ist das Stego-Bild einer Blume in der die Datei Muster.png in den letzten zwei </w:t>
      </w:r>
      <w:r w:rsidR="00D34209">
        <w:t>`</w:t>
      </w:r>
      <w:r w:rsidR="00AE3617">
        <w:t>L</w:t>
      </w:r>
      <w:r w:rsidR="005220BF" w:rsidRPr="005220BF">
        <w:t xml:space="preserve">east </w:t>
      </w:r>
      <w:r w:rsidR="00AE3617">
        <w:t>S</w:t>
      </w:r>
      <w:r w:rsidR="005220BF" w:rsidRPr="00D105EE">
        <w:t>ignificant</w:t>
      </w:r>
      <w:r w:rsidR="005220BF">
        <w:t xml:space="preserve"> </w:t>
      </w:r>
      <w:r w:rsidR="00AE3617">
        <w:t>B</w:t>
      </w:r>
      <w:r w:rsidR="005220BF">
        <w:t>its</w:t>
      </w:r>
      <w:r w:rsidR="00D34209">
        <w:t>`</w:t>
      </w:r>
      <w:r w:rsidR="005220BF">
        <w:t xml:space="preserve"> versteckt wurde.</w:t>
      </w:r>
      <w:r w:rsidR="00D105EE">
        <w:t xml:space="preserve"> </w:t>
      </w:r>
      <w:r w:rsidR="00D105EE">
        <w:fldChar w:fldCharType="begin"/>
      </w:r>
      <w:r w:rsidR="00D105EE">
        <w:instrText xml:space="preserve"> REF _Ref177812040 \h </w:instrText>
      </w:r>
      <w:r w:rsidR="00D105EE">
        <w:fldChar w:fldCharType="separate"/>
      </w:r>
      <w:r w:rsidR="006F6F15">
        <w:t xml:space="preserve">Abbildung </w:t>
      </w:r>
      <w:r w:rsidR="006F6F15">
        <w:rPr>
          <w:noProof/>
        </w:rPr>
        <w:t>13</w:t>
      </w:r>
      <w:r w:rsidR="00D105EE">
        <w:fldChar w:fldCharType="end"/>
      </w:r>
      <w:r w:rsidR="00D105EE">
        <w:t xml:space="preserve"> </w:t>
      </w:r>
      <w:r w:rsidR="005220BF">
        <w:t xml:space="preserve">ist das Resultat einer Subtraktion der Pixel </w:t>
      </w:r>
      <w:r w:rsidR="00574EB1">
        <w:t>Werte</w:t>
      </w:r>
      <w:r w:rsidR="005220BF">
        <w:t xml:space="preserve"> von dem Cover-Bild und dem Stego-Bild. Die Werte wurden dann anschliessend noch normalisiert auf 128 und verstärkt, um ein gut sichtbares Resultat zu erhalten. Änderungen der Farbwerte von +1 werden zu 255 und Änderungen von -1 zu 0.</w:t>
      </w:r>
      <w:commentRangeEnd w:id="88"/>
      <w:r w:rsidR="00536F3D">
        <w:rPr>
          <w:rStyle w:val="Kommentarzeichen"/>
        </w:rPr>
        <w:commentReference w:id="88"/>
      </w:r>
      <w:commentRangeEnd w:id="89"/>
      <w:r w:rsidR="00B11FB9">
        <w:rPr>
          <w:rStyle w:val="Kommentarzeichen"/>
        </w:rPr>
        <w:commentReference w:id="89"/>
      </w:r>
    </w:p>
    <w:p w14:paraId="63D46A09" w14:textId="794F96C8" w:rsidR="00FE2DD4" w:rsidRDefault="00FE2DD4" w:rsidP="00FE2DD4">
      <w:pPr>
        <w:keepNext/>
      </w:pPr>
      <w:r>
        <w:rPr>
          <w:noProof/>
        </w:rPr>
        <w:drawing>
          <wp:inline distT="0" distB="0" distL="0" distR="0" wp14:anchorId="031ADFB7" wp14:editId="1C11CA20">
            <wp:extent cx="1453081" cy="1954481"/>
            <wp:effectExtent l="0" t="0" r="0" b="8255"/>
            <wp:docPr id="83283997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56998" cy="1959750"/>
                    </a:xfrm>
                    <a:prstGeom prst="rect">
                      <a:avLst/>
                    </a:prstGeom>
                    <a:noFill/>
                    <a:ln>
                      <a:noFill/>
                    </a:ln>
                  </pic:spPr>
                </pic:pic>
              </a:graphicData>
            </a:graphic>
          </wp:inline>
        </w:drawing>
      </w:r>
      <w:r w:rsidR="00B0124E">
        <w:t xml:space="preserve">  </w:t>
      </w:r>
      <w:r w:rsidR="00B0124E">
        <w:rPr>
          <w:noProof/>
        </w:rPr>
        <w:drawing>
          <wp:inline distT="0" distB="0" distL="0" distR="0" wp14:anchorId="2A45C6CC" wp14:editId="51E8547A">
            <wp:extent cx="1457608" cy="1960569"/>
            <wp:effectExtent l="0" t="0" r="9525" b="1905"/>
            <wp:docPr id="117425871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57608" cy="1960569"/>
                    </a:xfrm>
                    <a:prstGeom prst="rect">
                      <a:avLst/>
                    </a:prstGeom>
                    <a:noFill/>
                    <a:ln>
                      <a:noFill/>
                    </a:ln>
                  </pic:spPr>
                </pic:pic>
              </a:graphicData>
            </a:graphic>
          </wp:inline>
        </w:drawing>
      </w:r>
    </w:p>
    <w:p w14:paraId="260BB588" w14:textId="3D6C52F6" w:rsidR="00FE2DD4" w:rsidRDefault="00FE2DD4" w:rsidP="00FE2DD4">
      <w:pPr>
        <w:pStyle w:val="Beschriftung"/>
      </w:pPr>
      <w:bookmarkStart w:id="90" w:name="_Ref177812040"/>
      <w:bookmarkStart w:id="91" w:name="_Toc178934109"/>
      <w:r>
        <w:t xml:space="preserve">Abbildung </w:t>
      </w:r>
      <w:fldSimple w:instr=" SEQ Abbildung \* ARABIC ">
        <w:r w:rsidR="006F6F15">
          <w:rPr>
            <w:noProof/>
          </w:rPr>
          <w:t>13</w:t>
        </w:r>
      </w:fldSimple>
      <w:bookmarkEnd w:id="90"/>
      <w:r>
        <w:t xml:space="preserve">: </w:t>
      </w:r>
      <w:r w:rsidR="00BA01A6">
        <w:t>Pixel Subtraktion</w:t>
      </w:r>
      <w:r w:rsidR="006F6F15">
        <w:t xml:space="preserve"> des </w:t>
      </w:r>
      <w:r>
        <w:t xml:space="preserve">Stego-Bild einer Blume </w:t>
      </w:r>
      <w:r w:rsidR="006F6F15">
        <w:t xml:space="preserve">und dem </w:t>
      </w:r>
      <w:r w:rsidR="00F539D2">
        <w:t xml:space="preserve">original </w:t>
      </w:r>
      <w:r w:rsidR="006F6F15">
        <w:t>Cover-Bild</w:t>
      </w:r>
      <w:bookmarkEnd w:id="91"/>
    </w:p>
    <w:p w14:paraId="5B616B3E" w14:textId="7DA3A845" w:rsidR="00236FFA" w:rsidRDefault="003D0113" w:rsidP="00810A8C">
      <w:r>
        <w:tab/>
      </w:r>
    </w:p>
    <w:p w14:paraId="5E631117" w14:textId="156D5B43" w:rsidR="00913D59" w:rsidRDefault="00913D59" w:rsidP="00810A8C">
      <w:r>
        <w:t xml:space="preserve">Um das Problem mit der Performance zu </w:t>
      </w:r>
      <w:r w:rsidR="005220BF">
        <w:t>lösen,</w:t>
      </w:r>
      <w:r>
        <w:t xml:space="preserve"> gibt es grundsätzlich zwei </w:t>
      </w:r>
      <w:r w:rsidR="00D34209">
        <w:t>Hauptansätze</w:t>
      </w:r>
      <w:r>
        <w:t>:</w:t>
      </w:r>
      <w:r>
        <w:br/>
        <w:t xml:space="preserve">Es wäre </w:t>
      </w:r>
      <w:r w:rsidR="00574EB1">
        <w:t>möglich</w:t>
      </w:r>
      <w:r>
        <w:t xml:space="preserve"> von Python auf eine </w:t>
      </w:r>
      <w:r w:rsidR="007B3D08">
        <w:t>k</w:t>
      </w:r>
      <w:r>
        <w:t>ompilierte Sprache zu wechseln, was dazu führen würde, dass das Programm schneller l</w:t>
      </w:r>
      <w:r w:rsidR="00CB1DA1">
        <w:t>aufen würde</w:t>
      </w:r>
      <w:r>
        <w:t xml:space="preserve">. </w:t>
      </w:r>
    </w:p>
    <w:p w14:paraId="47E76DF1" w14:textId="07B0CF1F" w:rsidR="00913D59" w:rsidRDefault="00913D59" w:rsidP="00810A8C">
      <w:r>
        <w:t xml:space="preserve">Auch </w:t>
      </w:r>
      <w:r w:rsidR="00574EB1">
        <w:t>wäre</w:t>
      </w:r>
      <w:r>
        <w:t xml:space="preserve"> es möglich, beim Auslesen einer geheimen Nachricht, die </w:t>
      </w:r>
      <w:r w:rsidR="00574EB1">
        <w:t>Bits</w:t>
      </w:r>
      <w:r>
        <w:t xml:space="preserve"> sequenziell auszulesen. Anstelle davon, alle </w:t>
      </w:r>
      <w:r w:rsidR="00D34209">
        <w:t>`</w:t>
      </w:r>
      <w:r w:rsidR="00AE3617">
        <w:t>L</w:t>
      </w:r>
      <w:r w:rsidR="00574EB1">
        <w:t xml:space="preserve">east </w:t>
      </w:r>
      <w:r w:rsidR="00AE3617">
        <w:t>S</w:t>
      </w:r>
      <w:r w:rsidR="00574EB1">
        <w:t xml:space="preserve">ignificant </w:t>
      </w:r>
      <w:r w:rsidR="00AE3617">
        <w:t>B</w:t>
      </w:r>
      <w:r w:rsidR="00574EB1">
        <w:t>its</w:t>
      </w:r>
      <w:r w:rsidR="00D34209">
        <w:t>`</w:t>
      </w:r>
      <w:r>
        <w:t xml:space="preserve"> zu bestimme</w:t>
      </w:r>
      <w:r w:rsidR="00CB1DA1">
        <w:t>,</w:t>
      </w:r>
      <w:r>
        <w:t xml:space="preserve"> würde man </w:t>
      </w:r>
      <w:r w:rsidR="00574EB1">
        <w:t>Stück</w:t>
      </w:r>
      <w:r>
        <w:t xml:space="preserve"> für Stück die Pixel Werte auslesen, bis man auf den </w:t>
      </w:r>
      <w:r w:rsidR="00CB1DA1">
        <w:t>l</w:t>
      </w:r>
      <w:r>
        <w:t>etz</w:t>
      </w:r>
      <w:r w:rsidR="008B4BB2">
        <w:t>t</w:t>
      </w:r>
      <w:r>
        <w:t xml:space="preserve">en Tag stösst. Wenn man diesen erreicht hat, kann </w:t>
      </w:r>
      <w:r>
        <w:lastRenderedPageBreak/>
        <w:t>das Programm mit dem Lesen aufhören und anfangen, die Nachricht zu dekomprimieren und zu validieren. Dieser Ansatz würde meiner Meinung nach am meisten Laufzeit</w:t>
      </w:r>
      <w:r w:rsidR="008B4BB2">
        <w:t>v</w:t>
      </w:r>
      <w:r>
        <w:t>erbesserung bringen.</w:t>
      </w:r>
    </w:p>
    <w:p w14:paraId="7CE03430" w14:textId="47976AED" w:rsidR="00913D59" w:rsidRPr="00810A8C" w:rsidRDefault="00913D59" w:rsidP="00810A8C">
      <w:r>
        <w:t xml:space="preserve">Für das Verändern der Dateigrösse gibt es keine einfachen Lösungen. Eine Möglichkeit </w:t>
      </w:r>
      <w:r w:rsidR="00574EB1">
        <w:t>wäre</w:t>
      </w:r>
      <w:r>
        <w:t xml:space="preserve"> es</w:t>
      </w:r>
      <w:r w:rsidR="006D2B14">
        <w:t>,</w:t>
      </w:r>
      <w:r>
        <w:t xml:space="preserve"> ein Bildformat zu wählen</w:t>
      </w:r>
      <w:r w:rsidR="000C1BDA">
        <w:t>,</w:t>
      </w:r>
      <w:r>
        <w:t xml:space="preserve"> </w:t>
      </w:r>
      <w:r w:rsidR="000C1BDA">
        <w:t xml:space="preserve">welches keine verlustfreien Kompressionen einsetzt, </w:t>
      </w:r>
      <w:r>
        <w:t>z</w:t>
      </w:r>
      <w:r w:rsidR="000C1BDA">
        <w:t xml:space="preserve">um </w:t>
      </w:r>
      <w:r>
        <w:t>B</w:t>
      </w:r>
      <w:r w:rsidR="000C1BDA">
        <w:t>eispiel</w:t>
      </w:r>
      <w:r>
        <w:t xml:space="preserve"> Bitmap</w:t>
      </w:r>
      <w:r w:rsidR="000C1BDA">
        <w:t>.</w:t>
      </w:r>
      <w:r>
        <w:t xml:space="preserve"> Eine andere Lösung wäre es, andere </w:t>
      </w:r>
      <w:r w:rsidR="000C1BDA">
        <w:t>s</w:t>
      </w:r>
      <w:r>
        <w:t>teganographische</w:t>
      </w:r>
      <w:r w:rsidR="000C1BDA">
        <w:t>n</w:t>
      </w:r>
      <w:r>
        <w:t xml:space="preserve"> Methoden zu verwenden, die nicht direkt die Farbe der Pixel beeinflusst. Dies</w:t>
      </w:r>
      <w:r w:rsidR="000C1BDA">
        <w:t>e Methoden übersteigen jedoch den Rahmen meiner Arbeit.</w:t>
      </w:r>
    </w:p>
    <w:p w14:paraId="1A0F03F5" w14:textId="606CBAFA" w:rsidR="00860D62" w:rsidRPr="00860D62" w:rsidRDefault="00860D62" w:rsidP="00860D62">
      <w:pPr>
        <w:pStyle w:val="berschrift1"/>
      </w:pPr>
      <w:bookmarkStart w:id="92" w:name="_Toc178933571"/>
      <w:r>
        <w:lastRenderedPageBreak/>
        <w:t>Fazit</w:t>
      </w:r>
      <w:bookmarkEnd w:id="92"/>
    </w:p>
    <w:p w14:paraId="55D55C21" w14:textId="7F8EF99A" w:rsidR="0068079B" w:rsidRDefault="00AA3789" w:rsidP="008F3A9D">
      <w:r>
        <w:t xml:space="preserve">Die Steganographie ist die Wissenschaft der verborgenen </w:t>
      </w:r>
      <w:r w:rsidR="00126962">
        <w:t>Nachrichten</w:t>
      </w:r>
      <w:r>
        <w:t xml:space="preserve">. Sie beschäftigt sich damit, wie Informationen getarnt weitergegeben werden können. </w:t>
      </w:r>
      <w:r w:rsidR="00CE1C4A">
        <w:t xml:space="preserve">Eine Form der Steganographie ist die LSB-Steganografie. Auf diese habe ich mich bei meiner Arbeit fokussiert und mit Hilfe dieser Methode aufgezeigt, dass es möglich ist, </w:t>
      </w:r>
      <w:r w:rsidR="00E40FD4">
        <w:t xml:space="preserve">Informationen innerhalb eines PNG-Bildes zu verstecken ohne </w:t>
      </w:r>
      <w:r w:rsidR="00790310">
        <w:t>wahrnehmbaren Effekt auf die Qualität des Originalbildes</w:t>
      </w:r>
      <w:r w:rsidR="00BC7652">
        <w:t>.</w:t>
      </w:r>
    </w:p>
    <w:p w14:paraId="17539148" w14:textId="1FFA63EB" w:rsidR="008713B7" w:rsidRDefault="00E16986" w:rsidP="008F3A9D">
      <w:r>
        <w:t xml:space="preserve">Mein erworbenes Wissen aus der Theorie der LSB-Steganographie </w:t>
      </w:r>
      <w:r w:rsidR="006C70A1">
        <w:t>habe ich</w:t>
      </w:r>
      <w:r>
        <w:t xml:space="preserve"> in einem selbstentwickelten Computerprogramm angewendet. Es ist mir gelungen, ein Programm zu entwickeln, welches alle daran geknüpften </w:t>
      </w:r>
      <w:r w:rsidR="00177333">
        <w:t>Ziele</w:t>
      </w:r>
      <w:r>
        <w:t xml:space="preserve"> erfüllt und in der Überprüfung die</w:t>
      </w:r>
      <w:r w:rsidR="00177333">
        <w:t xml:space="preserve"> mathematischen Tests bestanden</w:t>
      </w:r>
      <w:r>
        <w:t xml:space="preserve"> hat</w:t>
      </w:r>
      <w:r w:rsidR="00177333">
        <w:t xml:space="preserve">. </w:t>
      </w:r>
      <w:r w:rsidR="006C70A1">
        <w:t xml:space="preserve">In meinem Programm wird das </w:t>
      </w:r>
      <w:r w:rsidR="00927B7F">
        <w:t>Mitverstecken</w:t>
      </w:r>
      <w:r w:rsidR="00C515FC">
        <w:t xml:space="preserve"> von zusätzlichen Informationen</w:t>
      </w:r>
      <w:r w:rsidR="007747F1">
        <w:t xml:space="preserve"> </w:t>
      </w:r>
      <w:r w:rsidR="00174F75">
        <w:t xml:space="preserve">über die geheime Nachricht mittels meines Bit-Format </w:t>
      </w:r>
      <w:r w:rsidR="007747F1">
        <w:t xml:space="preserve">(vgl. </w:t>
      </w:r>
      <w:r w:rsidR="007747F1">
        <w:fldChar w:fldCharType="begin"/>
      </w:r>
      <w:r w:rsidR="007747F1">
        <w:instrText xml:space="preserve"> REF _Ref177913280 \w \h </w:instrText>
      </w:r>
      <w:r w:rsidR="007747F1">
        <w:fldChar w:fldCharType="separate"/>
      </w:r>
      <w:r w:rsidR="006F6F15">
        <w:t>3.1</w:t>
      </w:r>
      <w:r w:rsidR="007747F1">
        <w:fldChar w:fldCharType="end"/>
      </w:r>
      <w:r w:rsidR="007747F1">
        <w:t>)</w:t>
      </w:r>
      <w:r w:rsidR="006C70A1">
        <w:t xml:space="preserve"> vorgenommen. Dies </w:t>
      </w:r>
      <w:r w:rsidR="00092C80">
        <w:t>vereinfacht</w:t>
      </w:r>
      <w:r w:rsidR="006C70A1">
        <w:t xml:space="preserve"> </w:t>
      </w:r>
      <w:r w:rsidR="00092C80">
        <w:t>die Programm</w:t>
      </w:r>
      <w:r w:rsidR="006C70A1">
        <w:t>n</w:t>
      </w:r>
      <w:r w:rsidR="001B0408">
        <w:t>utzung</w:t>
      </w:r>
      <w:r w:rsidR="00092C80">
        <w:t xml:space="preserve"> erheblich gegenüber von anderen</w:t>
      </w:r>
      <w:r w:rsidR="001B0408">
        <w:t xml:space="preserve"> Steganographie-Tools</w:t>
      </w:r>
      <w:r w:rsidR="000030C0">
        <w:t>.</w:t>
      </w:r>
    </w:p>
    <w:p w14:paraId="60B3DC4A" w14:textId="7061195C" w:rsidR="00C718B7" w:rsidRDefault="00C718B7" w:rsidP="008F3A9D">
      <w:r>
        <w:t>Der Prozess des Programmiere</w:t>
      </w:r>
      <w:r w:rsidR="007B2495">
        <w:t>n</w:t>
      </w:r>
      <w:r w:rsidR="006C70A1">
        <w:t>s</w:t>
      </w:r>
      <w:r>
        <w:t xml:space="preserve"> </w:t>
      </w:r>
      <w:r w:rsidR="006C70A1">
        <w:t>war mit</w:t>
      </w:r>
      <w:r>
        <w:t xml:space="preserve"> einige</w:t>
      </w:r>
      <w:r w:rsidR="006C70A1">
        <w:t>n</w:t>
      </w:r>
      <w:r>
        <w:t xml:space="preserve"> Hürden </w:t>
      </w:r>
      <w:r w:rsidR="006C70A1">
        <w:t>verbunden</w:t>
      </w:r>
      <w:r>
        <w:t>. Da mein Programm auf Benutzerfreundlichkeit festgelegt ist</w:t>
      </w:r>
      <w:r w:rsidR="00B41DEF">
        <w:t xml:space="preserve">, musste ich in jedem Schritt meines Programms </w:t>
      </w:r>
      <w:r w:rsidR="001F19AF">
        <w:t xml:space="preserve">überprüfen, ob die Eingaben der Nutzer korrekt sind. Ein Grossteil </w:t>
      </w:r>
      <w:r w:rsidR="00673B99" w:rsidRPr="007B2495">
        <w:t>der</w:t>
      </w:r>
      <w:r w:rsidR="001F19AF">
        <w:t xml:space="preserve"> Entwicklung war darauf fokussiert, ein robustes </w:t>
      </w:r>
      <w:r w:rsidR="00536F3D">
        <w:t>`</w:t>
      </w:r>
      <w:r w:rsidR="001F19AF">
        <w:t>Error-Handling</w:t>
      </w:r>
      <w:r w:rsidR="00536F3D">
        <w:t>`</w:t>
      </w:r>
      <w:r w:rsidR="001F19AF">
        <w:t xml:space="preserve"> System zu schaffen</w:t>
      </w:r>
      <w:r w:rsidR="001177D1">
        <w:t xml:space="preserve">, was mir </w:t>
      </w:r>
      <w:r w:rsidR="006C70A1">
        <w:t>schlussendlich</w:t>
      </w:r>
      <w:r w:rsidR="001177D1">
        <w:t xml:space="preserve"> auch gelungen ist.</w:t>
      </w:r>
    </w:p>
    <w:p w14:paraId="25F2E6CB" w14:textId="6BF773E4" w:rsidR="005D6871" w:rsidRDefault="005D6871" w:rsidP="008F3A9D">
      <w:r>
        <w:t>Auch das Auswerten</w:t>
      </w:r>
      <w:r w:rsidR="009C2ECB">
        <w:t xml:space="preserve"> des Programms war nicht ohne Probleme. Weil ich </w:t>
      </w:r>
      <w:r w:rsidR="009A7F0D">
        <w:t xml:space="preserve">am Anfang </w:t>
      </w:r>
      <w:r w:rsidR="009C2ECB">
        <w:t>als Testbilder ausschliesslich hochauflösende Bilder</w:t>
      </w:r>
      <w:r w:rsidR="001B1396">
        <w:t xml:space="preserve"> und mittelgrosse Dateien</w:t>
      </w:r>
      <w:r w:rsidR="009C2ECB">
        <w:t xml:space="preserve"> verwendete</w:t>
      </w:r>
      <w:r w:rsidR="009A7F0D">
        <w:t>, waren meine Resultate in den meisten Fällen besser als die Realität.</w:t>
      </w:r>
      <w:r w:rsidR="001B1396">
        <w:t xml:space="preserve"> </w:t>
      </w:r>
      <w:r w:rsidR="006C70A1">
        <w:t>Dies deshalb</w:t>
      </w:r>
      <w:r w:rsidR="001B1396">
        <w:t>, weil</w:t>
      </w:r>
      <w:r w:rsidR="00BB3BBE">
        <w:t xml:space="preserve"> nur ein </w:t>
      </w:r>
      <w:r w:rsidR="006C70A1">
        <w:t>m</w:t>
      </w:r>
      <w:r w:rsidR="00BB3BBE">
        <w:t xml:space="preserve">inimaler Teil manipuliert wurde (vgl. </w:t>
      </w:r>
      <w:r w:rsidR="00BB3BBE">
        <w:fldChar w:fldCharType="begin"/>
      </w:r>
      <w:r w:rsidR="00BB3BBE">
        <w:instrText xml:space="preserve"> REF _Ref178692820 \w \h </w:instrText>
      </w:r>
      <w:r w:rsidR="00BB3BBE">
        <w:fldChar w:fldCharType="separate"/>
      </w:r>
      <w:r w:rsidR="006F6F15">
        <w:t>5.2</w:t>
      </w:r>
      <w:r w:rsidR="00BB3BBE">
        <w:fldChar w:fldCharType="end"/>
      </w:r>
      <w:r w:rsidR="00BB3BBE">
        <w:t xml:space="preserve">). </w:t>
      </w:r>
      <w:r w:rsidR="00AA3789">
        <w:t xml:space="preserve">Das </w:t>
      </w:r>
      <w:r w:rsidR="009A5B76">
        <w:t xml:space="preserve">Problem </w:t>
      </w:r>
      <w:r w:rsidR="00AA3789">
        <w:t xml:space="preserve">konnte gelöst werden, in dem ich </w:t>
      </w:r>
      <w:r w:rsidR="009A5B76">
        <w:t xml:space="preserve">grössere geheimen Nachrichten und kleinere Cover-Bilder </w:t>
      </w:r>
      <w:r w:rsidR="00AA3789">
        <w:t>verwendete</w:t>
      </w:r>
      <w:r w:rsidR="009A5B76">
        <w:t>.</w:t>
      </w:r>
    </w:p>
    <w:p w14:paraId="6743E312" w14:textId="6A3E772D" w:rsidR="00CE1C4A" w:rsidRPr="008479E4" w:rsidRDefault="00CE1C4A" w:rsidP="008F3A9D">
      <w:r>
        <w:t xml:space="preserve">Meine Arbeit hat mir </w:t>
      </w:r>
      <w:r w:rsidR="00673B99">
        <w:t xml:space="preserve">aber </w:t>
      </w:r>
      <w:r>
        <w:t xml:space="preserve">auch gezeigt, dass </w:t>
      </w:r>
      <w:r w:rsidR="00673B99">
        <w:t xml:space="preserve">sich </w:t>
      </w:r>
      <w:r>
        <w:t xml:space="preserve">das Feld der Steganographie stark </w:t>
      </w:r>
      <w:proofErr w:type="gramStart"/>
      <w:r>
        <w:t>wegentwickelt</w:t>
      </w:r>
      <w:proofErr w:type="gramEnd"/>
      <w:r>
        <w:t xml:space="preserve"> hat von der einfachen LSB-Steganographie. Die Grundprinzipien der Steganographie, die ich in dieser Arbeit besprochen habe</w:t>
      </w:r>
      <w:r w:rsidR="00673B99">
        <w:t>,</w:t>
      </w:r>
      <w:r>
        <w:t xml:space="preserve"> sind </w:t>
      </w:r>
      <w:r w:rsidR="00673B99">
        <w:t xml:space="preserve">jedoch auf viele der heutigen steganographischen Methoden </w:t>
      </w:r>
      <w:r>
        <w:t>universell anwendbar</w:t>
      </w:r>
      <w:r w:rsidR="00673B99">
        <w:t>.</w:t>
      </w:r>
      <w:r>
        <w:t xml:space="preserve"> </w:t>
      </w:r>
    </w:p>
    <w:p w14:paraId="0CACA515" w14:textId="178A60F0" w:rsidR="00F90988" w:rsidRPr="003A37FB" w:rsidRDefault="008A53C6" w:rsidP="00960EB7">
      <w:pPr>
        <w:pStyle w:val="berschrift1"/>
        <w:numPr>
          <w:ilvl w:val="0"/>
          <w:numId w:val="0"/>
        </w:numPr>
      </w:pPr>
      <w:bookmarkStart w:id="93" w:name="_Toc178933572"/>
      <w:r w:rsidRPr="003A37FB">
        <w:lastRenderedPageBreak/>
        <w:t>Literaturverzeichnis</w:t>
      </w:r>
      <w:bookmarkEnd w:id="93"/>
    </w:p>
    <w:p w14:paraId="28CFA7DE" w14:textId="77777777" w:rsidR="00100DF6" w:rsidRPr="00100DF6" w:rsidRDefault="00D9149B" w:rsidP="00100DF6">
      <w:pPr>
        <w:pStyle w:val="Literaturverzeichnis"/>
        <w:rPr>
          <w:rFonts w:cs="Segoe UI"/>
          <w:sz w:val="24"/>
        </w:rPr>
      </w:pPr>
      <w:r w:rsidRPr="004E666F">
        <w:fldChar w:fldCharType="begin"/>
      </w:r>
      <w:r w:rsidR="00100DF6">
        <w:instrText xml:space="preserve"> ADDIN ZOTERO_BIBL {"uncited":[],"omitted":[],"custom":[]} CSL_BIBLIOGRAPHY </w:instrText>
      </w:r>
      <w:r w:rsidRPr="004E666F">
        <w:fldChar w:fldCharType="separate"/>
      </w:r>
      <w:r w:rsidR="00100DF6" w:rsidRPr="00100DF6">
        <w:rPr>
          <w:rFonts w:cs="Segoe UI"/>
          <w:sz w:val="24"/>
        </w:rPr>
        <w:t>[1]</w:t>
      </w:r>
      <w:r w:rsidR="00100DF6" w:rsidRPr="00100DF6">
        <w:rPr>
          <w:rFonts w:cs="Segoe UI"/>
          <w:sz w:val="24"/>
        </w:rPr>
        <w:tab/>
        <w:t xml:space="preserve">S. A. </w:t>
      </w:r>
      <w:proofErr w:type="spellStart"/>
      <w:r w:rsidR="00100DF6" w:rsidRPr="00100DF6">
        <w:rPr>
          <w:rFonts w:cs="Segoe UI"/>
          <w:sz w:val="24"/>
        </w:rPr>
        <w:t>Jebur</w:t>
      </w:r>
      <w:proofErr w:type="spellEnd"/>
      <w:r w:rsidR="00100DF6" w:rsidRPr="00100DF6">
        <w:rPr>
          <w:rFonts w:cs="Segoe UI"/>
          <w:sz w:val="24"/>
        </w:rPr>
        <w:t xml:space="preserve">, A. K. </w:t>
      </w:r>
      <w:proofErr w:type="spellStart"/>
      <w:r w:rsidR="00100DF6" w:rsidRPr="00100DF6">
        <w:rPr>
          <w:rFonts w:cs="Segoe UI"/>
          <w:sz w:val="24"/>
        </w:rPr>
        <w:t>Nawar</w:t>
      </w:r>
      <w:proofErr w:type="spellEnd"/>
      <w:r w:rsidR="00100DF6" w:rsidRPr="00100DF6">
        <w:rPr>
          <w:rFonts w:cs="Segoe UI"/>
          <w:sz w:val="24"/>
        </w:rPr>
        <w:t xml:space="preserve">, L. E. </w:t>
      </w:r>
      <w:proofErr w:type="spellStart"/>
      <w:r w:rsidR="00100DF6" w:rsidRPr="00100DF6">
        <w:rPr>
          <w:rFonts w:cs="Segoe UI"/>
          <w:sz w:val="24"/>
        </w:rPr>
        <w:t>Kadhim</w:t>
      </w:r>
      <w:proofErr w:type="spellEnd"/>
      <w:r w:rsidR="00100DF6" w:rsidRPr="00100DF6">
        <w:rPr>
          <w:rFonts w:cs="Segoe UI"/>
          <w:sz w:val="24"/>
        </w:rPr>
        <w:t xml:space="preserve">, und M. M. </w:t>
      </w:r>
      <w:proofErr w:type="spellStart"/>
      <w:r w:rsidR="00100DF6" w:rsidRPr="00100DF6">
        <w:rPr>
          <w:rFonts w:cs="Segoe UI"/>
          <w:sz w:val="24"/>
        </w:rPr>
        <w:t>Jahefer</w:t>
      </w:r>
      <w:proofErr w:type="spellEnd"/>
      <w:r w:rsidR="00100DF6" w:rsidRPr="00100DF6">
        <w:rPr>
          <w:rFonts w:cs="Segoe UI"/>
          <w:sz w:val="24"/>
        </w:rPr>
        <w:t>, „</w:t>
      </w:r>
      <w:proofErr w:type="spellStart"/>
      <w:r w:rsidR="00100DF6" w:rsidRPr="00100DF6">
        <w:rPr>
          <w:rFonts w:cs="Segoe UI"/>
          <w:sz w:val="24"/>
        </w:rPr>
        <w:t>Hiding</w:t>
      </w:r>
      <w:proofErr w:type="spellEnd"/>
      <w:r w:rsidR="00100DF6" w:rsidRPr="00100DF6">
        <w:rPr>
          <w:rFonts w:cs="Segoe UI"/>
          <w:sz w:val="24"/>
        </w:rPr>
        <w:t xml:space="preserve"> Information in Digital Images </w:t>
      </w:r>
      <w:proofErr w:type="spellStart"/>
      <w:r w:rsidR="00100DF6" w:rsidRPr="00100DF6">
        <w:rPr>
          <w:rFonts w:cs="Segoe UI"/>
          <w:sz w:val="24"/>
        </w:rPr>
        <w:t>Using</w:t>
      </w:r>
      <w:proofErr w:type="spellEnd"/>
      <w:r w:rsidR="00100DF6" w:rsidRPr="00100DF6">
        <w:rPr>
          <w:rFonts w:cs="Segoe UI"/>
          <w:sz w:val="24"/>
        </w:rPr>
        <w:t xml:space="preserve"> LSB </w:t>
      </w:r>
      <w:proofErr w:type="spellStart"/>
      <w:r w:rsidR="00100DF6" w:rsidRPr="00100DF6">
        <w:rPr>
          <w:rFonts w:cs="Segoe UI"/>
          <w:sz w:val="24"/>
        </w:rPr>
        <w:t>Steganography</w:t>
      </w:r>
      <w:proofErr w:type="spellEnd"/>
      <w:r w:rsidR="00100DF6" w:rsidRPr="00100DF6">
        <w:rPr>
          <w:rFonts w:cs="Segoe UI"/>
          <w:sz w:val="24"/>
        </w:rPr>
        <w:t xml:space="preserve"> </w:t>
      </w:r>
      <w:proofErr w:type="spellStart"/>
      <w:r w:rsidR="00100DF6" w:rsidRPr="00100DF6">
        <w:rPr>
          <w:rFonts w:cs="Segoe UI"/>
          <w:sz w:val="24"/>
        </w:rPr>
        <w:t>Technique</w:t>
      </w:r>
      <w:proofErr w:type="spellEnd"/>
      <w:r w:rsidR="00100DF6" w:rsidRPr="00100DF6">
        <w:rPr>
          <w:rFonts w:cs="Segoe UI"/>
          <w:sz w:val="24"/>
        </w:rPr>
        <w:t xml:space="preserve">“, </w:t>
      </w:r>
      <w:r w:rsidR="00100DF6" w:rsidRPr="00100DF6">
        <w:rPr>
          <w:rFonts w:cs="Segoe UI"/>
          <w:i/>
          <w:iCs/>
          <w:sz w:val="24"/>
        </w:rPr>
        <w:t xml:space="preserve">International Journal </w:t>
      </w:r>
      <w:proofErr w:type="spellStart"/>
      <w:r w:rsidR="00100DF6" w:rsidRPr="00100DF6">
        <w:rPr>
          <w:rFonts w:cs="Segoe UI"/>
          <w:i/>
          <w:iCs/>
          <w:sz w:val="24"/>
        </w:rPr>
        <w:t>of</w:t>
      </w:r>
      <w:proofErr w:type="spellEnd"/>
      <w:r w:rsidR="00100DF6" w:rsidRPr="00100DF6">
        <w:rPr>
          <w:rFonts w:cs="Segoe UI"/>
          <w:i/>
          <w:iCs/>
          <w:sz w:val="24"/>
        </w:rPr>
        <w:t xml:space="preserve"> Interactive Mobile Technologies (</w:t>
      </w:r>
      <w:proofErr w:type="spellStart"/>
      <w:r w:rsidR="00100DF6" w:rsidRPr="00100DF6">
        <w:rPr>
          <w:rFonts w:cs="Segoe UI"/>
          <w:i/>
          <w:iCs/>
          <w:sz w:val="24"/>
        </w:rPr>
        <w:t>iJIM</w:t>
      </w:r>
      <w:proofErr w:type="spellEnd"/>
      <w:r w:rsidR="00100DF6" w:rsidRPr="00100DF6">
        <w:rPr>
          <w:rFonts w:cs="Segoe UI"/>
          <w:i/>
          <w:iCs/>
          <w:sz w:val="24"/>
        </w:rPr>
        <w:t>)</w:t>
      </w:r>
      <w:r w:rsidR="00100DF6" w:rsidRPr="00100DF6">
        <w:rPr>
          <w:rFonts w:cs="Segoe UI"/>
          <w:sz w:val="24"/>
        </w:rPr>
        <w:t xml:space="preserve">, Bd. 17, Nr. 07, Art. Nr. 07, Apr. 2023, </w:t>
      </w:r>
      <w:proofErr w:type="spellStart"/>
      <w:r w:rsidR="00100DF6" w:rsidRPr="00100DF6">
        <w:rPr>
          <w:rFonts w:cs="Segoe UI"/>
          <w:sz w:val="24"/>
        </w:rPr>
        <w:t>doi</w:t>
      </w:r>
      <w:proofErr w:type="spellEnd"/>
      <w:r w:rsidR="00100DF6" w:rsidRPr="00100DF6">
        <w:rPr>
          <w:rFonts w:cs="Segoe UI"/>
          <w:sz w:val="24"/>
        </w:rPr>
        <w:t>: 10.3991/</w:t>
      </w:r>
      <w:proofErr w:type="gramStart"/>
      <w:r w:rsidR="00100DF6" w:rsidRPr="00100DF6">
        <w:rPr>
          <w:rFonts w:cs="Segoe UI"/>
          <w:sz w:val="24"/>
        </w:rPr>
        <w:t>ijim.v</w:t>
      </w:r>
      <w:proofErr w:type="gramEnd"/>
      <w:r w:rsidR="00100DF6" w:rsidRPr="00100DF6">
        <w:rPr>
          <w:rFonts w:cs="Segoe UI"/>
          <w:sz w:val="24"/>
        </w:rPr>
        <w:t>17i07.38737.</w:t>
      </w:r>
    </w:p>
    <w:p w14:paraId="4167A645" w14:textId="77777777" w:rsidR="00100DF6" w:rsidRPr="00100DF6" w:rsidRDefault="00100DF6" w:rsidP="00100DF6">
      <w:pPr>
        <w:pStyle w:val="Literaturverzeichnis"/>
        <w:rPr>
          <w:rFonts w:cs="Segoe UI"/>
          <w:sz w:val="24"/>
        </w:rPr>
      </w:pPr>
      <w:r w:rsidRPr="00DD1455">
        <w:rPr>
          <w:rFonts w:cs="Segoe UI"/>
          <w:sz w:val="24"/>
          <w:lang w:val="en-GB"/>
        </w:rPr>
        <w:t>[2]</w:t>
      </w:r>
      <w:r w:rsidRPr="00DD1455">
        <w:rPr>
          <w:rFonts w:cs="Segoe UI"/>
          <w:sz w:val="24"/>
          <w:lang w:val="en-GB"/>
        </w:rPr>
        <w:tab/>
        <w:t xml:space="preserve">National Security Agency, </w:t>
      </w:r>
      <w:r w:rsidRPr="00DD1455">
        <w:rPr>
          <w:rFonts w:cs="Segoe UI"/>
          <w:i/>
          <w:iCs/>
          <w:sz w:val="24"/>
          <w:lang w:val="en-GB"/>
        </w:rPr>
        <w:t>NCM: Introduction to Steganography</w:t>
      </w:r>
      <w:r w:rsidRPr="00DD1455">
        <w:rPr>
          <w:rFonts w:cs="Segoe UI"/>
          <w:sz w:val="24"/>
          <w:lang w:val="en-GB"/>
        </w:rPr>
        <w:t xml:space="preserve">, (23. </w:t>
      </w:r>
      <w:r w:rsidRPr="00100DF6">
        <w:rPr>
          <w:rFonts w:cs="Segoe UI"/>
          <w:sz w:val="24"/>
        </w:rPr>
        <w:t>Februar 2022). Zugegriffen: 21. September 2024. [Online Video]. Verfügbar unter: https://www.youtube.com/watch?v=GPdIY6ObKJU</w:t>
      </w:r>
    </w:p>
    <w:p w14:paraId="40628EDE" w14:textId="77777777" w:rsidR="00100DF6" w:rsidRPr="00100DF6" w:rsidRDefault="00100DF6" w:rsidP="00100DF6">
      <w:pPr>
        <w:pStyle w:val="Literaturverzeichnis"/>
        <w:rPr>
          <w:rFonts w:cs="Segoe UI"/>
          <w:sz w:val="24"/>
        </w:rPr>
      </w:pPr>
      <w:r w:rsidRPr="00DD1455">
        <w:rPr>
          <w:rFonts w:cs="Segoe UI"/>
          <w:sz w:val="24"/>
          <w:lang w:val="en-GB"/>
        </w:rPr>
        <w:t>[3]</w:t>
      </w:r>
      <w:r w:rsidRPr="00DD1455">
        <w:rPr>
          <w:rFonts w:cs="Segoe UI"/>
          <w:sz w:val="24"/>
          <w:lang w:val="en-GB"/>
        </w:rPr>
        <w:tab/>
        <w:t xml:space="preserve">University of Nottingham. </w:t>
      </w:r>
      <w:r w:rsidRPr="00DD1455">
        <w:rPr>
          <w:rFonts w:cs="Segoe UI"/>
          <w:i/>
          <w:iCs/>
          <w:sz w:val="24"/>
          <w:lang w:val="en-GB"/>
        </w:rPr>
        <w:t>Secrets Hidden in Images (Steganography) - Computerphile</w:t>
      </w:r>
      <w:r w:rsidRPr="00DD1455">
        <w:rPr>
          <w:rFonts w:cs="Segoe UI"/>
          <w:sz w:val="24"/>
          <w:lang w:val="en-GB"/>
        </w:rPr>
        <w:t xml:space="preserve">, (4. </w:t>
      </w:r>
      <w:r w:rsidRPr="00100DF6">
        <w:rPr>
          <w:rFonts w:cs="Segoe UI"/>
          <w:sz w:val="24"/>
        </w:rPr>
        <w:t>August 2015). Zugegriffen: 4. September 2024. [Online Video]. Verfügbar unter: https://www.youtube.com/watch?v=TWEXCYQKyDc</w:t>
      </w:r>
    </w:p>
    <w:p w14:paraId="200FA069" w14:textId="77777777" w:rsidR="00100DF6" w:rsidRPr="00100DF6" w:rsidRDefault="00100DF6" w:rsidP="00100DF6">
      <w:pPr>
        <w:pStyle w:val="Literaturverzeichnis"/>
        <w:rPr>
          <w:rFonts w:cs="Segoe UI"/>
          <w:sz w:val="24"/>
        </w:rPr>
      </w:pPr>
      <w:r w:rsidRPr="00DD1455">
        <w:rPr>
          <w:rFonts w:cs="Segoe UI"/>
          <w:sz w:val="24"/>
          <w:lang w:val="en-GB"/>
        </w:rPr>
        <w:t>[4]</w:t>
      </w:r>
      <w:r w:rsidRPr="00DD1455">
        <w:rPr>
          <w:rFonts w:cs="Segoe UI"/>
          <w:sz w:val="24"/>
          <w:lang w:val="en-GB"/>
        </w:rPr>
        <w:tab/>
        <w:t xml:space="preserve">„Mask </w:t>
      </w:r>
      <w:proofErr w:type="gramStart"/>
      <w:r w:rsidRPr="00DD1455">
        <w:rPr>
          <w:rFonts w:cs="Segoe UI"/>
          <w:sz w:val="24"/>
          <w:lang w:val="en-GB"/>
        </w:rPr>
        <w:t>Letter“</w:t>
      </w:r>
      <w:proofErr w:type="gramEnd"/>
      <w:r w:rsidRPr="00DD1455">
        <w:rPr>
          <w:rFonts w:cs="Segoe UI"/>
          <w:sz w:val="24"/>
          <w:lang w:val="en-GB"/>
        </w:rPr>
        <w:t xml:space="preserve">, UM Clements Library. </w:t>
      </w:r>
      <w:r w:rsidRPr="00100DF6">
        <w:rPr>
          <w:rFonts w:cs="Segoe UI"/>
          <w:sz w:val="24"/>
        </w:rPr>
        <w:t>Zugegriffen: 2. Oktober 2024. [Online]. Verfügbar unter: https://clements.umich.edu/exhibit/spy-letters-of-the-american-revolution/secret-methods/mask-letter/</w:t>
      </w:r>
    </w:p>
    <w:p w14:paraId="128993BF" w14:textId="77777777" w:rsidR="00100DF6" w:rsidRPr="00DD1455" w:rsidRDefault="00100DF6" w:rsidP="00100DF6">
      <w:pPr>
        <w:pStyle w:val="Literaturverzeichnis"/>
        <w:rPr>
          <w:rFonts w:cs="Segoe UI"/>
          <w:sz w:val="24"/>
          <w:lang w:val="en-GB"/>
        </w:rPr>
      </w:pPr>
      <w:r w:rsidRPr="00DD1455">
        <w:rPr>
          <w:rFonts w:cs="Segoe UI"/>
          <w:sz w:val="24"/>
          <w:lang w:val="en-GB"/>
        </w:rPr>
        <w:t>[5]</w:t>
      </w:r>
      <w:r w:rsidRPr="00DD1455">
        <w:rPr>
          <w:rFonts w:cs="Segoe UI"/>
          <w:sz w:val="24"/>
          <w:lang w:val="en-GB"/>
        </w:rPr>
        <w:tab/>
        <w:t xml:space="preserve">G. K. Wallace, „The JPEG still picture compression </w:t>
      </w:r>
      <w:proofErr w:type="gramStart"/>
      <w:r w:rsidRPr="00DD1455">
        <w:rPr>
          <w:rFonts w:cs="Segoe UI"/>
          <w:sz w:val="24"/>
          <w:lang w:val="en-GB"/>
        </w:rPr>
        <w:t>standard“</w:t>
      </w:r>
      <w:proofErr w:type="gramEnd"/>
      <w:r w:rsidRPr="00DD1455">
        <w:rPr>
          <w:rFonts w:cs="Segoe UI"/>
          <w:sz w:val="24"/>
          <w:lang w:val="en-GB"/>
        </w:rPr>
        <w:t xml:space="preserve">, </w:t>
      </w:r>
      <w:r w:rsidRPr="00DD1455">
        <w:rPr>
          <w:rFonts w:cs="Segoe UI"/>
          <w:i/>
          <w:iCs/>
          <w:sz w:val="24"/>
          <w:lang w:val="en-GB"/>
        </w:rPr>
        <w:t>IEEE Trans. Consumer Electron.</w:t>
      </w:r>
      <w:r w:rsidRPr="00DD1455">
        <w:rPr>
          <w:rFonts w:cs="Segoe UI"/>
          <w:sz w:val="24"/>
          <w:lang w:val="en-GB"/>
        </w:rPr>
        <w:t xml:space="preserve">, Bd. 38, Nr. 1, S. xviii–xxxiv, Feb. 1992, </w:t>
      </w:r>
      <w:proofErr w:type="spellStart"/>
      <w:r w:rsidRPr="00DD1455">
        <w:rPr>
          <w:rFonts w:cs="Segoe UI"/>
          <w:sz w:val="24"/>
          <w:lang w:val="en-GB"/>
        </w:rPr>
        <w:t>doi</w:t>
      </w:r>
      <w:proofErr w:type="spellEnd"/>
      <w:r w:rsidRPr="00DD1455">
        <w:rPr>
          <w:rFonts w:cs="Segoe UI"/>
          <w:sz w:val="24"/>
          <w:lang w:val="en-GB"/>
        </w:rPr>
        <w:t>: 10.1109/30.125072.</w:t>
      </w:r>
    </w:p>
    <w:p w14:paraId="42F5B152" w14:textId="77777777" w:rsidR="00100DF6" w:rsidRPr="00100DF6" w:rsidRDefault="00100DF6" w:rsidP="00100DF6">
      <w:pPr>
        <w:pStyle w:val="Literaturverzeichnis"/>
        <w:rPr>
          <w:rFonts w:cs="Segoe UI"/>
          <w:sz w:val="24"/>
        </w:rPr>
      </w:pPr>
      <w:r w:rsidRPr="00DD1455">
        <w:rPr>
          <w:rFonts w:cs="Segoe UI"/>
          <w:sz w:val="24"/>
          <w:lang w:val="en-GB"/>
        </w:rPr>
        <w:t>[6]</w:t>
      </w:r>
      <w:r w:rsidRPr="00DD1455">
        <w:rPr>
          <w:rFonts w:cs="Segoe UI"/>
          <w:sz w:val="24"/>
          <w:lang w:val="en-GB"/>
        </w:rPr>
        <w:tab/>
      </w:r>
      <w:r w:rsidRPr="00DD1455">
        <w:rPr>
          <w:rFonts w:cs="Segoe UI"/>
          <w:i/>
          <w:iCs/>
          <w:sz w:val="24"/>
          <w:lang w:val="en-GB"/>
        </w:rPr>
        <w:t>Information technology – Computer graphics and image processing – Portable Network Graphics (PNG): Functional specification</w:t>
      </w:r>
      <w:r w:rsidRPr="00DD1455">
        <w:rPr>
          <w:rFonts w:cs="Segoe UI"/>
          <w:sz w:val="24"/>
          <w:lang w:val="en-GB"/>
        </w:rPr>
        <w:t xml:space="preserve">. in International Standard ISO/IEC ISO 15948. </w:t>
      </w:r>
      <w:r w:rsidRPr="00100DF6">
        <w:rPr>
          <w:rFonts w:cs="Segoe UI"/>
          <w:sz w:val="24"/>
        </w:rPr>
        <w:t>Geneva: ISO/IEC, 2004.</w:t>
      </w:r>
    </w:p>
    <w:p w14:paraId="66A073B3" w14:textId="77777777" w:rsidR="00100DF6" w:rsidRPr="00100DF6" w:rsidRDefault="00100DF6" w:rsidP="00100DF6">
      <w:pPr>
        <w:pStyle w:val="Literaturverzeichnis"/>
        <w:rPr>
          <w:rFonts w:cs="Segoe UI"/>
          <w:sz w:val="24"/>
        </w:rPr>
      </w:pPr>
      <w:r w:rsidRPr="00100DF6">
        <w:rPr>
          <w:rFonts w:cs="Segoe UI"/>
          <w:sz w:val="24"/>
        </w:rPr>
        <w:t>[7]</w:t>
      </w:r>
      <w:r w:rsidRPr="00100DF6">
        <w:rPr>
          <w:rFonts w:cs="Segoe UI"/>
          <w:sz w:val="24"/>
        </w:rPr>
        <w:tab/>
        <w:t xml:space="preserve">„IBM Integration Bus </w:t>
      </w:r>
      <w:proofErr w:type="spellStart"/>
      <w:r w:rsidRPr="00100DF6">
        <w:rPr>
          <w:rFonts w:cs="Segoe UI"/>
          <w:sz w:val="24"/>
        </w:rPr>
        <w:t>for</w:t>
      </w:r>
      <w:proofErr w:type="spellEnd"/>
      <w:r w:rsidRPr="00100DF6">
        <w:rPr>
          <w:rFonts w:cs="Segoe UI"/>
          <w:sz w:val="24"/>
        </w:rPr>
        <w:t xml:space="preserve"> z/OS 10.1“. Zugegriffen: 22. August 2024. [Online]. Verfügbar unter: https://www.ibm.com/docs/en/integration-bus/10.1?topic=msmc-message-sets-specifying-data-element-separation-methods-model-message</w:t>
      </w:r>
    </w:p>
    <w:p w14:paraId="34837CDC" w14:textId="77777777" w:rsidR="00100DF6" w:rsidRPr="00DD1455" w:rsidRDefault="00100DF6" w:rsidP="00100DF6">
      <w:pPr>
        <w:pStyle w:val="Literaturverzeichnis"/>
        <w:rPr>
          <w:rFonts w:cs="Segoe UI"/>
          <w:sz w:val="24"/>
          <w:lang w:val="en-GB"/>
        </w:rPr>
      </w:pPr>
      <w:r w:rsidRPr="00DD1455">
        <w:rPr>
          <w:rFonts w:cs="Segoe UI"/>
          <w:sz w:val="24"/>
          <w:lang w:val="en-GB"/>
        </w:rPr>
        <w:t>[8]</w:t>
      </w:r>
      <w:r w:rsidRPr="00DD1455">
        <w:rPr>
          <w:rFonts w:cs="Segoe UI"/>
          <w:sz w:val="24"/>
          <w:lang w:val="en-GB"/>
        </w:rPr>
        <w:tab/>
        <w:t>National Institute of Standards and Technology (US), „Advanced Encryption Standard (AES</w:t>
      </w:r>
      <w:proofErr w:type="gramStart"/>
      <w:r w:rsidRPr="00DD1455">
        <w:rPr>
          <w:rFonts w:cs="Segoe UI"/>
          <w:sz w:val="24"/>
          <w:lang w:val="en-GB"/>
        </w:rPr>
        <w:t>)“</w:t>
      </w:r>
      <w:proofErr w:type="gramEnd"/>
      <w:r w:rsidRPr="00DD1455">
        <w:rPr>
          <w:rFonts w:cs="Segoe UI"/>
          <w:sz w:val="24"/>
          <w:lang w:val="en-GB"/>
        </w:rPr>
        <w:t xml:space="preserve">, National Institute of Standards and Technology (U.S.), Washington, D.C., NIST FIPS 197-upd1, Mai 2023. </w:t>
      </w:r>
      <w:proofErr w:type="spellStart"/>
      <w:r w:rsidRPr="00DD1455">
        <w:rPr>
          <w:rFonts w:cs="Segoe UI"/>
          <w:sz w:val="24"/>
          <w:lang w:val="en-GB"/>
        </w:rPr>
        <w:t>doi</w:t>
      </w:r>
      <w:proofErr w:type="spellEnd"/>
      <w:r w:rsidRPr="00DD1455">
        <w:rPr>
          <w:rFonts w:cs="Segoe UI"/>
          <w:sz w:val="24"/>
          <w:lang w:val="en-GB"/>
        </w:rPr>
        <w:t>: 10.6028/NIST.FIPS.197-upd1.</w:t>
      </w:r>
    </w:p>
    <w:p w14:paraId="3359CDCD" w14:textId="77777777" w:rsidR="00100DF6" w:rsidRPr="00100DF6" w:rsidRDefault="00100DF6" w:rsidP="00100DF6">
      <w:pPr>
        <w:pStyle w:val="Literaturverzeichnis"/>
        <w:rPr>
          <w:rFonts w:cs="Segoe UI"/>
          <w:sz w:val="24"/>
        </w:rPr>
      </w:pPr>
      <w:r w:rsidRPr="00DD1455">
        <w:rPr>
          <w:rFonts w:cs="Segoe UI"/>
          <w:sz w:val="24"/>
          <w:lang w:val="en-GB"/>
        </w:rPr>
        <w:t>[9]</w:t>
      </w:r>
      <w:r w:rsidRPr="00DD1455">
        <w:rPr>
          <w:rFonts w:cs="Segoe UI"/>
          <w:sz w:val="24"/>
          <w:lang w:val="en-GB"/>
        </w:rPr>
        <w:tab/>
        <w:t xml:space="preserve">„Symmetric Key Encryption - why, where and how it’s used in </w:t>
      </w:r>
      <w:proofErr w:type="gramStart"/>
      <w:r w:rsidRPr="00DD1455">
        <w:rPr>
          <w:rFonts w:cs="Segoe UI"/>
          <w:sz w:val="24"/>
          <w:lang w:val="en-GB"/>
        </w:rPr>
        <w:t>banking“</w:t>
      </w:r>
      <w:proofErr w:type="gramEnd"/>
      <w:r w:rsidRPr="00DD1455">
        <w:rPr>
          <w:rFonts w:cs="Segoe UI"/>
          <w:sz w:val="24"/>
          <w:lang w:val="en-GB"/>
        </w:rPr>
        <w:t xml:space="preserve">. </w:t>
      </w:r>
      <w:r w:rsidRPr="00100DF6">
        <w:rPr>
          <w:rFonts w:cs="Segoe UI"/>
          <w:sz w:val="24"/>
        </w:rPr>
        <w:t>Zugegriffen: 18. September 2024. [Online]. Verfügbar unter: https://www.cryptomathic.com/news-events/blog/symmetric-key-encryption-why-where-and-how-its-used-in-banking</w:t>
      </w:r>
    </w:p>
    <w:p w14:paraId="17390F10" w14:textId="77777777" w:rsidR="00100DF6" w:rsidRPr="00DD1455" w:rsidRDefault="00100DF6" w:rsidP="00100DF6">
      <w:pPr>
        <w:pStyle w:val="Literaturverzeichnis"/>
        <w:rPr>
          <w:rFonts w:cs="Segoe UI"/>
          <w:sz w:val="24"/>
          <w:lang w:val="en-GB"/>
        </w:rPr>
      </w:pPr>
      <w:r w:rsidRPr="00DD1455">
        <w:rPr>
          <w:rFonts w:cs="Segoe UI"/>
          <w:sz w:val="24"/>
          <w:lang w:val="en-GB"/>
        </w:rPr>
        <w:t>[10]</w:t>
      </w:r>
      <w:r w:rsidRPr="00DD1455">
        <w:rPr>
          <w:rFonts w:cs="Segoe UI"/>
          <w:sz w:val="24"/>
          <w:lang w:val="en-GB"/>
        </w:rPr>
        <w:tab/>
        <w:t xml:space="preserve">Q. H. Dang, „Secure Hash </w:t>
      </w:r>
      <w:proofErr w:type="gramStart"/>
      <w:r w:rsidRPr="00DD1455">
        <w:rPr>
          <w:rFonts w:cs="Segoe UI"/>
          <w:sz w:val="24"/>
          <w:lang w:val="en-GB"/>
        </w:rPr>
        <w:t>Standard“</w:t>
      </w:r>
      <w:proofErr w:type="gramEnd"/>
      <w:r w:rsidRPr="00DD1455">
        <w:rPr>
          <w:rFonts w:cs="Segoe UI"/>
          <w:sz w:val="24"/>
          <w:lang w:val="en-GB"/>
        </w:rPr>
        <w:t xml:space="preserve">, National Institute of Standards and Technology, NIST FIPS 180-4, Juli 2015. </w:t>
      </w:r>
      <w:proofErr w:type="spellStart"/>
      <w:r w:rsidRPr="00DD1455">
        <w:rPr>
          <w:rFonts w:cs="Segoe UI"/>
          <w:sz w:val="24"/>
          <w:lang w:val="en-GB"/>
        </w:rPr>
        <w:t>doi</w:t>
      </w:r>
      <w:proofErr w:type="spellEnd"/>
      <w:r w:rsidRPr="00DD1455">
        <w:rPr>
          <w:rFonts w:cs="Segoe UI"/>
          <w:sz w:val="24"/>
          <w:lang w:val="en-GB"/>
        </w:rPr>
        <w:t>: 10.6028/NIST.FIPS.180-4.</w:t>
      </w:r>
    </w:p>
    <w:p w14:paraId="03038746" w14:textId="77777777" w:rsidR="00100DF6" w:rsidRPr="00100DF6" w:rsidRDefault="00100DF6" w:rsidP="00100DF6">
      <w:pPr>
        <w:pStyle w:val="Literaturverzeichnis"/>
        <w:rPr>
          <w:rFonts w:cs="Segoe UI"/>
          <w:sz w:val="24"/>
        </w:rPr>
      </w:pPr>
      <w:r w:rsidRPr="00100DF6">
        <w:rPr>
          <w:rFonts w:cs="Segoe UI"/>
          <w:sz w:val="24"/>
        </w:rPr>
        <w:t>[11]</w:t>
      </w:r>
      <w:r w:rsidRPr="00100DF6">
        <w:rPr>
          <w:rFonts w:cs="Segoe UI"/>
          <w:sz w:val="24"/>
        </w:rPr>
        <w:tab/>
        <w:t>„Python Pillow“. Zugegriffen: 29. August 2024. [Online]. Verfügbar unter: https://python-pillow.org/</w:t>
      </w:r>
    </w:p>
    <w:p w14:paraId="39692D38" w14:textId="77777777" w:rsidR="00100DF6" w:rsidRPr="00100DF6" w:rsidRDefault="00100DF6" w:rsidP="00100DF6">
      <w:pPr>
        <w:pStyle w:val="Literaturverzeichnis"/>
        <w:rPr>
          <w:rFonts w:cs="Segoe UI"/>
          <w:sz w:val="24"/>
        </w:rPr>
      </w:pPr>
      <w:r w:rsidRPr="00DD1455">
        <w:rPr>
          <w:rFonts w:cs="Segoe UI"/>
          <w:sz w:val="24"/>
          <w:lang w:val="en-GB"/>
        </w:rPr>
        <w:t>[12]</w:t>
      </w:r>
      <w:r w:rsidRPr="00DD1455">
        <w:rPr>
          <w:rFonts w:cs="Segoe UI"/>
          <w:sz w:val="24"/>
          <w:lang w:val="en-GB"/>
        </w:rPr>
        <w:tab/>
        <w:t xml:space="preserve">„Pillow 10.4.0 </w:t>
      </w:r>
      <w:proofErr w:type="gramStart"/>
      <w:r w:rsidRPr="00DD1455">
        <w:rPr>
          <w:rFonts w:cs="Segoe UI"/>
          <w:sz w:val="24"/>
          <w:lang w:val="en-GB"/>
        </w:rPr>
        <w:t>documentation“</w:t>
      </w:r>
      <w:proofErr w:type="gramEnd"/>
      <w:r w:rsidRPr="00DD1455">
        <w:rPr>
          <w:rFonts w:cs="Segoe UI"/>
          <w:sz w:val="24"/>
          <w:lang w:val="en-GB"/>
        </w:rPr>
        <w:t xml:space="preserve">, Pillow (PIL Fork). </w:t>
      </w:r>
      <w:proofErr w:type="spellStart"/>
      <w:r w:rsidRPr="00DD1455">
        <w:rPr>
          <w:rFonts w:cs="Segoe UI"/>
          <w:sz w:val="24"/>
          <w:lang w:val="en-GB"/>
        </w:rPr>
        <w:t>Zugegriffen</w:t>
      </w:r>
      <w:proofErr w:type="spellEnd"/>
      <w:r w:rsidRPr="00DD1455">
        <w:rPr>
          <w:rFonts w:cs="Segoe UI"/>
          <w:sz w:val="24"/>
          <w:lang w:val="en-GB"/>
        </w:rPr>
        <w:t xml:space="preserve">: 29. August 2024. </w:t>
      </w:r>
      <w:r w:rsidRPr="00100DF6">
        <w:rPr>
          <w:rFonts w:cs="Segoe UI"/>
          <w:sz w:val="24"/>
        </w:rPr>
        <w:t>[Online]. Verfügbar unter: https://pillow.readthedocs.io/en/stable/index.html</w:t>
      </w:r>
    </w:p>
    <w:p w14:paraId="12F89E4E" w14:textId="77777777" w:rsidR="00100DF6" w:rsidRPr="00100DF6" w:rsidRDefault="00100DF6" w:rsidP="00100DF6">
      <w:pPr>
        <w:pStyle w:val="Literaturverzeichnis"/>
        <w:rPr>
          <w:rFonts w:cs="Segoe UI"/>
          <w:sz w:val="24"/>
        </w:rPr>
      </w:pPr>
      <w:r w:rsidRPr="00DD1455">
        <w:rPr>
          <w:rFonts w:cs="Segoe UI"/>
          <w:sz w:val="24"/>
          <w:lang w:val="en-GB"/>
        </w:rPr>
        <w:lastRenderedPageBreak/>
        <w:t>[13]</w:t>
      </w:r>
      <w:r w:rsidRPr="00DD1455">
        <w:rPr>
          <w:rFonts w:cs="Segoe UI"/>
          <w:sz w:val="24"/>
          <w:lang w:val="en-GB"/>
        </w:rPr>
        <w:tab/>
        <w:t xml:space="preserve">„Peak signal-to-noise </w:t>
      </w:r>
      <w:proofErr w:type="gramStart"/>
      <w:r w:rsidRPr="00DD1455">
        <w:rPr>
          <w:rFonts w:cs="Segoe UI"/>
          <w:sz w:val="24"/>
          <w:lang w:val="en-GB"/>
        </w:rPr>
        <w:t>ratio“</w:t>
      </w:r>
      <w:proofErr w:type="gramEnd"/>
      <w:r w:rsidRPr="00DD1455">
        <w:rPr>
          <w:rFonts w:cs="Segoe UI"/>
          <w:sz w:val="24"/>
          <w:lang w:val="en-GB"/>
        </w:rPr>
        <w:t xml:space="preserve">, </w:t>
      </w:r>
      <w:r w:rsidRPr="00DD1455">
        <w:rPr>
          <w:rFonts w:cs="Segoe UI"/>
          <w:i/>
          <w:iCs/>
          <w:sz w:val="24"/>
          <w:lang w:val="en-GB"/>
        </w:rPr>
        <w:t>Wikipedia</w:t>
      </w:r>
      <w:r w:rsidRPr="00DD1455">
        <w:rPr>
          <w:rFonts w:cs="Segoe UI"/>
          <w:sz w:val="24"/>
          <w:lang w:val="en-GB"/>
        </w:rPr>
        <w:t xml:space="preserve">. </w:t>
      </w:r>
      <w:r w:rsidRPr="00100DF6">
        <w:rPr>
          <w:rFonts w:cs="Segoe UI"/>
          <w:sz w:val="24"/>
        </w:rPr>
        <w:t>2. Juli 2024. Zugegriffen: 28. August 2024. [Online]. Verfügbar unter: https://en.wikipedia.org/w/index.php?title=Peak_signal-to-noise_ratio&amp;oldid=1232208089</w:t>
      </w:r>
    </w:p>
    <w:p w14:paraId="66DDE276" w14:textId="77777777" w:rsidR="00100DF6" w:rsidRPr="00DD1455" w:rsidRDefault="00100DF6" w:rsidP="00100DF6">
      <w:pPr>
        <w:pStyle w:val="Literaturverzeichnis"/>
        <w:rPr>
          <w:rFonts w:cs="Segoe UI"/>
          <w:sz w:val="24"/>
          <w:lang w:val="en-GB"/>
        </w:rPr>
      </w:pPr>
      <w:r w:rsidRPr="00DD1455">
        <w:rPr>
          <w:rFonts w:cs="Segoe UI"/>
          <w:sz w:val="24"/>
          <w:lang w:val="en-GB"/>
        </w:rPr>
        <w:t>[14]</w:t>
      </w:r>
      <w:r w:rsidRPr="00DD1455">
        <w:rPr>
          <w:rFonts w:cs="Segoe UI"/>
          <w:sz w:val="24"/>
          <w:lang w:val="en-GB"/>
        </w:rPr>
        <w:tab/>
        <w:t xml:space="preserve">K.-H. Jung, „Comparative Histogram Analysis of LSB-based Image </w:t>
      </w:r>
      <w:proofErr w:type="gramStart"/>
      <w:r w:rsidRPr="00DD1455">
        <w:rPr>
          <w:rFonts w:cs="Segoe UI"/>
          <w:sz w:val="24"/>
          <w:lang w:val="en-GB"/>
        </w:rPr>
        <w:t>Steganography“</w:t>
      </w:r>
      <w:proofErr w:type="gramEnd"/>
      <w:r w:rsidRPr="00DD1455">
        <w:rPr>
          <w:rFonts w:cs="Segoe UI"/>
          <w:sz w:val="24"/>
          <w:lang w:val="en-GB"/>
        </w:rPr>
        <w:t xml:space="preserve">, </w:t>
      </w:r>
      <w:r w:rsidRPr="00DD1455">
        <w:rPr>
          <w:rFonts w:cs="Segoe UI"/>
          <w:i/>
          <w:iCs/>
          <w:sz w:val="24"/>
          <w:lang w:val="en-GB"/>
        </w:rPr>
        <w:t>WSEAS Transactions on Systems and Control</w:t>
      </w:r>
      <w:r w:rsidRPr="00DD1455">
        <w:rPr>
          <w:rFonts w:cs="Segoe UI"/>
          <w:sz w:val="24"/>
          <w:lang w:val="en-GB"/>
        </w:rPr>
        <w:t>, Bd. 13, S. 103–112, Jan. 2018.</w:t>
      </w:r>
    </w:p>
    <w:p w14:paraId="6945B7AF" w14:textId="77777777" w:rsidR="00100DF6" w:rsidRPr="00DD1455" w:rsidRDefault="00100DF6" w:rsidP="00100DF6">
      <w:pPr>
        <w:pStyle w:val="Literaturverzeichnis"/>
        <w:rPr>
          <w:rFonts w:cs="Segoe UI"/>
          <w:sz w:val="24"/>
          <w:lang w:val="en-GB"/>
        </w:rPr>
      </w:pPr>
      <w:r w:rsidRPr="00DD1455">
        <w:rPr>
          <w:rFonts w:cs="Segoe UI"/>
          <w:sz w:val="24"/>
          <w:lang w:val="en-GB"/>
        </w:rPr>
        <w:t>[15]</w:t>
      </w:r>
      <w:r w:rsidRPr="00DD1455">
        <w:rPr>
          <w:rFonts w:cs="Segoe UI"/>
          <w:sz w:val="24"/>
          <w:lang w:val="en-GB"/>
        </w:rPr>
        <w:tab/>
        <w:t>S. N. M. Al‐Faydi, S. K. Ahmed, und H. N. Y. Al‐Talb, „Improved LSB image steganography with high imperceptibility based on cover‐</w:t>
      </w:r>
      <w:proofErr w:type="spellStart"/>
      <w:r w:rsidRPr="00DD1455">
        <w:rPr>
          <w:rFonts w:cs="Segoe UI"/>
          <w:sz w:val="24"/>
          <w:lang w:val="en-GB"/>
        </w:rPr>
        <w:t>stego</w:t>
      </w:r>
      <w:proofErr w:type="spellEnd"/>
      <w:r w:rsidRPr="00DD1455">
        <w:rPr>
          <w:rFonts w:cs="Segoe UI"/>
          <w:sz w:val="24"/>
          <w:lang w:val="en-GB"/>
        </w:rPr>
        <w:t xml:space="preserve"> </w:t>
      </w:r>
      <w:proofErr w:type="gramStart"/>
      <w:r w:rsidRPr="00DD1455">
        <w:rPr>
          <w:rFonts w:cs="Segoe UI"/>
          <w:sz w:val="24"/>
          <w:lang w:val="en-GB"/>
        </w:rPr>
        <w:t>matching“</w:t>
      </w:r>
      <w:proofErr w:type="gramEnd"/>
      <w:r w:rsidRPr="00DD1455">
        <w:rPr>
          <w:rFonts w:cs="Segoe UI"/>
          <w:sz w:val="24"/>
          <w:lang w:val="en-GB"/>
        </w:rPr>
        <w:t xml:space="preserve">, </w:t>
      </w:r>
      <w:r w:rsidRPr="00DD1455">
        <w:rPr>
          <w:rFonts w:cs="Segoe UI"/>
          <w:i/>
          <w:iCs/>
          <w:sz w:val="24"/>
          <w:lang w:val="en-GB"/>
        </w:rPr>
        <w:t>IET Image Processing</w:t>
      </w:r>
      <w:r w:rsidRPr="00DD1455">
        <w:rPr>
          <w:rFonts w:cs="Segoe UI"/>
          <w:sz w:val="24"/>
          <w:lang w:val="en-GB"/>
        </w:rPr>
        <w:t xml:space="preserve">, Bd. 17, Nr. 7, S. 2072–2082, Mai 2023, </w:t>
      </w:r>
      <w:proofErr w:type="spellStart"/>
      <w:r w:rsidRPr="00DD1455">
        <w:rPr>
          <w:rFonts w:cs="Segoe UI"/>
          <w:sz w:val="24"/>
          <w:lang w:val="en-GB"/>
        </w:rPr>
        <w:t>doi</w:t>
      </w:r>
      <w:proofErr w:type="spellEnd"/>
      <w:r w:rsidRPr="00DD1455">
        <w:rPr>
          <w:rFonts w:cs="Segoe UI"/>
          <w:sz w:val="24"/>
          <w:lang w:val="en-GB"/>
        </w:rPr>
        <w:t>: 10.1049/ipr2.12773.</w:t>
      </w:r>
    </w:p>
    <w:p w14:paraId="26D4D6ED" w14:textId="71AFBF5F" w:rsidR="00D9149B" w:rsidRPr="00246C8E" w:rsidRDefault="00D9149B" w:rsidP="00D9149B">
      <w:pPr>
        <w:rPr>
          <w:lang w:val="en-GB"/>
        </w:rPr>
      </w:pPr>
      <w:r w:rsidRPr="004E666F">
        <w:fldChar w:fldCharType="end"/>
      </w:r>
    </w:p>
    <w:p w14:paraId="676D4BFF" w14:textId="735EAA2F" w:rsidR="003C73F9" w:rsidRPr="003A37FB" w:rsidRDefault="003C73F9" w:rsidP="00960EB7">
      <w:pPr>
        <w:pStyle w:val="berschrift1"/>
        <w:numPr>
          <w:ilvl w:val="0"/>
          <w:numId w:val="0"/>
        </w:numPr>
      </w:pPr>
      <w:bookmarkStart w:id="94" w:name="_Toc178933573"/>
      <w:r w:rsidRPr="003A37FB">
        <w:lastRenderedPageBreak/>
        <w:t>Abbildungsverzeichnis</w:t>
      </w:r>
      <w:bookmarkEnd w:id="94"/>
    </w:p>
    <w:p w14:paraId="20BC16D8" w14:textId="4935EEC1" w:rsidR="00586AE5" w:rsidRDefault="00B225D3">
      <w:pPr>
        <w:pStyle w:val="Abbildungsverzeichnis"/>
        <w:tabs>
          <w:tab w:val="right" w:leader="dot" w:pos="9062"/>
        </w:tabs>
        <w:rPr>
          <w:rFonts w:asciiTheme="minorHAnsi" w:eastAsiaTheme="minorEastAsia" w:hAnsiTheme="minorHAnsi"/>
          <w:noProof/>
          <w:sz w:val="24"/>
          <w:szCs w:val="24"/>
          <w:lang w:eastAsia="de-CH"/>
        </w:rPr>
      </w:pPr>
      <w:r>
        <w:fldChar w:fldCharType="begin"/>
      </w:r>
      <w:r>
        <w:instrText xml:space="preserve"> TOC \h \z \c "Abbildung" </w:instrText>
      </w:r>
      <w:r>
        <w:fldChar w:fldCharType="separate"/>
      </w:r>
      <w:hyperlink w:anchor="_Toc178934097" w:history="1">
        <w:r w:rsidR="00586AE5" w:rsidRPr="00A767A1">
          <w:rPr>
            <w:rStyle w:val="Hyperlink"/>
            <w:noProof/>
          </w:rPr>
          <w:t xml:space="preserve">Abbildung 1: Verstecke Nachricht in einem Brief, mit Hilfe einer Schablone </w:t>
        </w:r>
        <w:r w:rsidR="00586AE5" w:rsidRPr="00A767A1">
          <w:rPr>
            <w:rStyle w:val="Hyperlink"/>
            <w:rFonts w:cs="Segoe UI"/>
            <w:noProof/>
          </w:rPr>
          <w:t>[4]</w:t>
        </w:r>
        <w:r w:rsidR="00586AE5">
          <w:rPr>
            <w:noProof/>
            <w:webHidden/>
          </w:rPr>
          <w:tab/>
        </w:r>
        <w:r w:rsidR="00586AE5">
          <w:rPr>
            <w:noProof/>
            <w:webHidden/>
          </w:rPr>
          <w:fldChar w:fldCharType="begin"/>
        </w:r>
        <w:r w:rsidR="00586AE5">
          <w:rPr>
            <w:noProof/>
            <w:webHidden/>
          </w:rPr>
          <w:instrText xml:space="preserve"> PAGEREF _Toc178934097 \h </w:instrText>
        </w:r>
        <w:r w:rsidR="00586AE5">
          <w:rPr>
            <w:noProof/>
            <w:webHidden/>
          </w:rPr>
        </w:r>
        <w:r w:rsidR="00586AE5">
          <w:rPr>
            <w:noProof/>
            <w:webHidden/>
          </w:rPr>
          <w:fldChar w:fldCharType="separate"/>
        </w:r>
        <w:r w:rsidR="00586AE5">
          <w:rPr>
            <w:noProof/>
            <w:webHidden/>
          </w:rPr>
          <w:t>7</w:t>
        </w:r>
        <w:r w:rsidR="00586AE5">
          <w:rPr>
            <w:noProof/>
            <w:webHidden/>
          </w:rPr>
          <w:fldChar w:fldCharType="end"/>
        </w:r>
      </w:hyperlink>
    </w:p>
    <w:p w14:paraId="6AC50E72" w14:textId="5EEA8244" w:rsidR="00586AE5" w:rsidRDefault="00586AE5">
      <w:pPr>
        <w:pStyle w:val="Abbildungsverzeichnis"/>
        <w:tabs>
          <w:tab w:val="right" w:leader="dot" w:pos="9062"/>
        </w:tabs>
        <w:rPr>
          <w:rFonts w:asciiTheme="minorHAnsi" w:eastAsiaTheme="minorEastAsia" w:hAnsiTheme="minorHAnsi"/>
          <w:noProof/>
          <w:sz w:val="24"/>
          <w:szCs w:val="24"/>
          <w:lang w:eastAsia="de-CH"/>
        </w:rPr>
      </w:pPr>
      <w:hyperlink w:anchor="_Toc178934098" w:history="1">
        <w:r w:rsidRPr="00A767A1">
          <w:rPr>
            <w:rStyle w:val="Hyperlink"/>
            <w:noProof/>
          </w:rPr>
          <w:t xml:space="preserve">Abbildung 2: Hervorhebung der LSB bei 4 Bytes (in Anlehnung an </w:t>
        </w:r>
        <w:r w:rsidRPr="00A767A1">
          <w:rPr>
            <w:rStyle w:val="Hyperlink"/>
            <w:rFonts w:cs="Segoe UI"/>
            <w:noProof/>
          </w:rPr>
          <w:t>[1]</w:t>
        </w:r>
        <w:r w:rsidRPr="00A767A1">
          <w:rPr>
            <w:rStyle w:val="Hyperlink"/>
            <w:noProof/>
          </w:rPr>
          <w:t>)</w:t>
        </w:r>
        <w:r>
          <w:rPr>
            <w:noProof/>
            <w:webHidden/>
          </w:rPr>
          <w:tab/>
        </w:r>
        <w:r>
          <w:rPr>
            <w:noProof/>
            <w:webHidden/>
          </w:rPr>
          <w:fldChar w:fldCharType="begin"/>
        </w:r>
        <w:r>
          <w:rPr>
            <w:noProof/>
            <w:webHidden/>
          </w:rPr>
          <w:instrText xml:space="preserve"> PAGEREF _Toc178934098 \h </w:instrText>
        </w:r>
        <w:r>
          <w:rPr>
            <w:noProof/>
            <w:webHidden/>
          </w:rPr>
        </w:r>
        <w:r>
          <w:rPr>
            <w:noProof/>
            <w:webHidden/>
          </w:rPr>
          <w:fldChar w:fldCharType="separate"/>
        </w:r>
        <w:r>
          <w:rPr>
            <w:noProof/>
            <w:webHidden/>
          </w:rPr>
          <w:t>8</w:t>
        </w:r>
        <w:r>
          <w:rPr>
            <w:noProof/>
            <w:webHidden/>
          </w:rPr>
          <w:fldChar w:fldCharType="end"/>
        </w:r>
      </w:hyperlink>
    </w:p>
    <w:p w14:paraId="24C80B2D" w14:textId="0F719A0A" w:rsidR="00586AE5" w:rsidRDefault="00586AE5">
      <w:pPr>
        <w:pStyle w:val="Abbildungsverzeichnis"/>
        <w:tabs>
          <w:tab w:val="right" w:leader="dot" w:pos="9062"/>
        </w:tabs>
        <w:rPr>
          <w:rFonts w:asciiTheme="minorHAnsi" w:eastAsiaTheme="minorEastAsia" w:hAnsiTheme="minorHAnsi"/>
          <w:noProof/>
          <w:sz w:val="24"/>
          <w:szCs w:val="24"/>
          <w:lang w:eastAsia="de-CH"/>
        </w:rPr>
      </w:pPr>
      <w:hyperlink w:anchor="_Toc178934099" w:history="1">
        <w:r w:rsidRPr="00A767A1">
          <w:rPr>
            <w:rStyle w:val="Hyperlink"/>
            <w:noProof/>
          </w:rPr>
          <w:t xml:space="preserve">Abbildung 3: LSB-Substitution bei einem RGB Pixel (in Anlehnung an </w:t>
        </w:r>
        <w:r w:rsidRPr="00A767A1">
          <w:rPr>
            <w:rStyle w:val="Hyperlink"/>
            <w:rFonts w:cs="Segoe UI"/>
            <w:noProof/>
          </w:rPr>
          <w:t>[1]</w:t>
        </w:r>
        <w:r w:rsidRPr="00A767A1">
          <w:rPr>
            <w:rStyle w:val="Hyperlink"/>
            <w:noProof/>
          </w:rPr>
          <w:t>)</w:t>
        </w:r>
        <w:r>
          <w:rPr>
            <w:noProof/>
            <w:webHidden/>
          </w:rPr>
          <w:tab/>
        </w:r>
        <w:r>
          <w:rPr>
            <w:noProof/>
            <w:webHidden/>
          </w:rPr>
          <w:fldChar w:fldCharType="begin"/>
        </w:r>
        <w:r>
          <w:rPr>
            <w:noProof/>
            <w:webHidden/>
          </w:rPr>
          <w:instrText xml:space="preserve"> PAGEREF _Toc178934099 \h </w:instrText>
        </w:r>
        <w:r>
          <w:rPr>
            <w:noProof/>
            <w:webHidden/>
          </w:rPr>
        </w:r>
        <w:r>
          <w:rPr>
            <w:noProof/>
            <w:webHidden/>
          </w:rPr>
          <w:fldChar w:fldCharType="separate"/>
        </w:r>
        <w:r>
          <w:rPr>
            <w:noProof/>
            <w:webHidden/>
          </w:rPr>
          <w:t>8</w:t>
        </w:r>
        <w:r>
          <w:rPr>
            <w:noProof/>
            <w:webHidden/>
          </w:rPr>
          <w:fldChar w:fldCharType="end"/>
        </w:r>
      </w:hyperlink>
    </w:p>
    <w:p w14:paraId="29617638" w14:textId="1D4ABFE6" w:rsidR="00586AE5" w:rsidRDefault="00586AE5">
      <w:pPr>
        <w:pStyle w:val="Abbildungsverzeichnis"/>
        <w:tabs>
          <w:tab w:val="right" w:leader="dot" w:pos="9062"/>
        </w:tabs>
        <w:rPr>
          <w:rFonts w:asciiTheme="minorHAnsi" w:eastAsiaTheme="minorEastAsia" w:hAnsiTheme="minorHAnsi"/>
          <w:noProof/>
          <w:sz w:val="24"/>
          <w:szCs w:val="24"/>
          <w:lang w:eastAsia="de-CH"/>
        </w:rPr>
      </w:pPr>
      <w:hyperlink w:anchor="_Toc178934100" w:history="1">
        <w:r w:rsidRPr="00A767A1">
          <w:rPr>
            <w:rStyle w:val="Hyperlink"/>
            <w:noProof/>
          </w:rPr>
          <w:t>Abbildung 4: Visuelle Darstellung des Bit-Format</w:t>
        </w:r>
        <w:r>
          <w:rPr>
            <w:noProof/>
            <w:webHidden/>
          </w:rPr>
          <w:tab/>
        </w:r>
        <w:r>
          <w:rPr>
            <w:noProof/>
            <w:webHidden/>
          </w:rPr>
          <w:fldChar w:fldCharType="begin"/>
        </w:r>
        <w:r>
          <w:rPr>
            <w:noProof/>
            <w:webHidden/>
          </w:rPr>
          <w:instrText xml:space="preserve"> PAGEREF _Toc178934100 \h </w:instrText>
        </w:r>
        <w:r>
          <w:rPr>
            <w:noProof/>
            <w:webHidden/>
          </w:rPr>
        </w:r>
        <w:r>
          <w:rPr>
            <w:noProof/>
            <w:webHidden/>
          </w:rPr>
          <w:fldChar w:fldCharType="separate"/>
        </w:r>
        <w:r>
          <w:rPr>
            <w:noProof/>
            <w:webHidden/>
          </w:rPr>
          <w:t>12</w:t>
        </w:r>
        <w:r>
          <w:rPr>
            <w:noProof/>
            <w:webHidden/>
          </w:rPr>
          <w:fldChar w:fldCharType="end"/>
        </w:r>
      </w:hyperlink>
    </w:p>
    <w:p w14:paraId="1B011704" w14:textId="39E27229" w:rsidR="00586AE5" w:rsidRDefault="00586AE5">
      <w:pPr>
        <w:pStyle w:val="Abbildungsverzeichnis"/>
        <w:tabs>
          <w:tab w:val="right" w:leader="dot" w:pos="9062"/>
        </w:tabs>
        <w:rPr>
          <w:rFonts w:asciiTheme="minorHAnsi" w:eastAsiaTheme="minorEastAsia" w:hAnsiTheme="minorHAnsi"/>
          <w:noProof/>
          <w:sz w:val="24"/>
          <w:szCs w:val="24"/>
          <w:lang w:eastAsia="de-CH"/>
        </w:rPr>
      </w:pPr>
      <w:hyperlink w:anchor="_Toc178934101" w:history="1">
        <w:r w:rsidRPr="00A767A1">
          <w:rPr>
            <w:rStyle w:val="Hyperlink"/>
            <w:noProof/>
          </w:rPr>
          <w:t>Abbildung 5: Programmablauf beim Embeding</w:t>
        </w:r>
        <w:r>
          <w:rPr>
            <w:noProof/>
            <w:webHidden/>
          </w:rPr>
          <w:tab/>
        </w:r>
        <w:r>
          <w:rPr>
            <w:noProof/>
            <w:webHidden/>
          </w:rPr>
          <w:fldChar w:fldCharType="begin"/>
        </w:r>
        <w:r>
          <w:rPr>
            <w:noProof/>
            <w:webHidden/>
          </w:rPr>
          <w:instrText xml:space="preserve"> PAGEREF _Toc178934101 \h </w:instrText>
        </w:r>
        <w:r>
          <w:rPr>
            <w:noProof/>
            <w:webHidden/>
          </w:rPr>
        </w:r>
        <w:r>
          <w:rPr>
            <w:noProof/>
            <w:webHidden/>
          </w:rPr>
          <w:fldChar w:fldCharType="separate"/>
        </w:r>
        <w:r>
          <w:rPr>
            <w:noProof/>
            <w:webHidden/>
          </w:rPr>
          <w:t>14</w:t>
        </w:r>
        <w:r>
          <w:rPr>
            <w:noProof/>
            <w:webHidden/>
          </w:rPr>
          <w:fldChar w:fldCharType="end"/>
        </w:r>
      </w:hyperlink>
    </w:p>
    <w:p w14:paraId="13DCB1AC" w14:textId="5F1E0C6C" w:rsidR="00586AE5" w:rsidRDefault="00586AE5">
      <w:pPr>
        <w:pStyle w:val="Abbildungsverzeichnis"/>
        <w:tabs>
          <w:tab w:val="right" w:leader="dot" w:pos="9062"/>
        </w:tabs>
        <w:rPr>
          <w:rFonts w:asciiTheme="minorHAnsi" w:eastAsiaTheme="minorEastAsia" w:hAnsiTheme="minorHAnsi"/>
          <w:noProof/>
          <w:sz w:val="24"/>
          <w:szCs w:val="24"/>
          <w:lang w:eastAsia="de-CH"/>
        </w:rPr>
      </w:pPr>
      <w:hyperlink w:anchor="_Toc178934102" w:history="1">
        <w:r w:rsidRPr="00A767A1">
          <w:rPr>
            <w:rStyle w:val="Hyperlink"/>
            <w:noProof/>
          </w:rPr>
          <w:t>Abbildung 6: Programmablauf beim Extracting</w:t>
        </w:r>
        <w:r>
          <w:rPr>
            <w:noProof/>
            <w:webHidden/>
          </w:rPr>
          <w:tab/>
        </w:r>
        <w:r>
          <w:rPr>
            <w:noProof/>
            <w:webHidden/>
          </w:rPr>
          <w:fldChar w:fldCharType="begin"/>
        </w:r>
        <w:r>
          <w:rPr>
            <w:noProof/>
            <w:webHidden/>
          </w:rPr>
          <w:instrText xml:space="preserve"> PAGEREF _Toc178934102 \h </w:instrText>
        </w:r>
        <w:r>
          <w:rPr>
            <w:noProof/>
            <w:webHidden/>
          </w:rPr>
        </w:r>
        <w:r>
          <w:rPr>
            <w:noProof/>
            <w:webHidden/>
          </w:rPr>
          <w:fldChar w:fldCharType="separate"/>
        </w:r>
        <w:r>
          <w:rPr>
            <w:noProof/>
            <w:webHidden/>
          </w:rPr>
          <w:t>14</w:t>
        </w:r>
        <w:r>
          <w:rPr>
            <w:noProof/>
            <w:webHidden/>
          </w:rPr>
          <w:fldChar w:fldCharType="end"/>
        </w:r>
      </w:hyperlink>
    </w:p>
    <w:p w14:paraId="1498D653" w14:textId="58791E4C" w:rsidR="00586AE5" w:rsidRDefault="00586AE5">
      <w:pPr>
        <w:pStyle w:val="Abbildungsverzeichnis"/>
        <w:tabs>
          <w:tab w:val="right" w:leader="dot" w:pos="9062"/>
        </w:tabs>
        <w:rPr>
          <w:rFonts w:asciiTheme="minorHAnsi" w:eastAsiaTheme="minorEastAsia" w:hAnsiTheme="minorHAnsi"/>
          <w:noProof/>
          <w:sz w:val="24"/>
          <w:szCs w:val="24"/>
          <w:lang w:eastAsia="de-CH"/>
        </w:rPr>
      </w:pPr>
      <w:hyperlink w:anchor="_Toc178934103" w:history="1">
        <w:r w:rsidRPr="00A767A1">
          <w:rPr>
            <w:rStyle w:val="Hyperlink"/>
            <w:noProof/>
          </w:rPr>
          <w:t>Abbildung 7: Manipulierter Bereich eines Cover-Bild bei grösser werdenden Nachrichten.</w:t>
        </w:r>
        <w:r>
          <w:rPr>
            <w:noProof/>
            <w:webHidden/>
          </w:rPr>
          <w:tab/>
        </w:r>
        <w:r>
          <w:rPr>
            <w:noProof/>
            <w:webHidden/>
          </w:rPr>
          <w:fldChar w:fldCharType="begin"/>
        </w:r>
        <w:r>
          <w:rPr>
            <w:noProof/>
            <w:webHidden/>
          </w:rPr>
          <w:instrText xml:space="preserve"> PAGEREF _Toc178934103 \h </w:instrText>
        </w:r>
        <w:r>
          <w:rPr>
            <w:noProof/>
            <w:webHidden/>
          </w:rPr>
        </w:r>
        <w:r>
          <w:rPr>
            <w:noProof/>
            <w:webHidden/>
          </w:rPr>
          <w:fldChar w:fldCharType="separate"/>
        </w:r>
        <w:r>
          <w:rPr>
            <w:noProof/>
            <w:webHidden/>
          </w:rPr>
          <w:t>15</w:t>
        </w:r>
        <w:r>
          <w:rPr>
            <w:noProof/>
            <w:webHidden/>
          </w:rPr>
          <w:fldChar w:fldCharType="end"/>
        </w:r>
      </w:hyperlink>
    </w:p>
    <w:p w14:paraId="4662E287" w14:textId="776A4C9F" w:rsidR="00586AE5" w:rsidRDefault="00586AE5">
      <w:pPr>
        <w:pStyle w:val="Abbildungsverzeichnis"/>
        <w:tabs>
          <w:tab w:val="right" w:leader="dot" w:pos="9062"/>
        </w:tabs>
        <w:rPr>
          <w:rFonts w:asciiTheme="minorHAnsi" w:eastAsiaTheme="minorEastAsia" w:hAnsiTheme="minorHAnsi"/>
          <w:noProof/>
          <w:sz w:val="24"/>
          <w:szCs w:val="24"/>
          <w:lang w:eastAsia="de-CH"/>
        </w:rPr>
      </w:pPr>
      <w:hyperlink w:anchor="_Toc178934104" w:history="1">
        <w:r w:rsidRPr="00A767A1">
          <w:rPr>
            <w:rStyle w:val="Hyperlink"/>
            <w:noProof/>
          </w:rPr>
          <w:t>Abbildung 8: PSNR abhängig von der Anzahl modifizierter LSB</w:t>
        </w:r>
        <w:r>
          <w:rPr>
            <w:noProof/>
            <w:webHidden/>
          </w:rPr>
          <w:tab/>
        </w:r>
        <w:r>
          <w:rPr>
            <w:noProof/>
            <w:webHidden/>
          </w:rPr>
          <w:fldChar w:fldCharType="begin"/>
        </w:r>
        <w:r>
          <w:rPr>
            <w:noProof/>
            <w:webHidden/>
          </w:rPr>
          <w:instrText xml:space="preserve"> PAGEREF _Toc178934104 \h </w:instrText>
        </w:r>
        <w:r>
          <w:rPr>
            <w:noProof/>
            <w:webHidden/>
          </w:rPr>
        </w:r>
        <w:r>
          <w:rPr>
            <w:noProof/>
            <w:webHidden/>
          </w:rPr>
          <w:fldChar w:fldCharType="separate"/>
        </w:r>
        <w:r>
          <w:rPr>
            <w:noProof/>
            <w:webHidden/>
          </w:rPr>
          <w:t>19</w:t>
        </w:r>
        <w:r>
          <w:rPr>
            <w:noProof/>
            <w:webHidden/>
          </w:rPr>
          <w:fldChar w:fldCharType="end"/>
        </w:r>
      </w:hyperlink>
    </w:p>
    <w:p w14:paraId="5A992D9B" w14:textId="766EDCE5" w:rsidR="00586AE5" w:rsidRDefault="00586AE5">
      <w:pPr>
        <w:pStyle w:val="Abbildungsverzeichnis"/>
        <w:tabs>
          <w:tab w:val="right" w:leader="dot" w:pos="9062"/>
        </w:tabs>
        <w:rPr>
          <w:rFonts w:asciiTheme="minorHAnsi" w:eastAsiaTheme="minorEastAsia" w:hAnsiTheme="minorHAnsi"/>
          <w:noProof/>
          <w:sz w:val="24"/>
          <w:szCs w:val="24"/>
          <w:lang w:eastAsia="de-CH"/>
        </w:rPr>
      </w:pPr>
      <w:hyperlink w:anchor="_Toc178934105" w:history="1">
        <w:r w:rsidRPr="00A767A1">
          <w:rPr>
            <w:rStyle w:val="Hyperlink"/>
            <w:noProof/>
          </w:rPr>
          <w:t>Abbildung 9: Farbfehler bei fünf LSB (Ausschnitt brille.png)</w:t>
        </w:r>
        <w:r>
          <w:rPr>
            <w:noProof/>
            <w:webHidden/>
          </w:rPr>
          <w:tab/>
        </w:r>
        <w:r>
          <w:rPr>
            <w:noProof/>
            <w:webHidden/>
          </w:rPr>
          <w:fldChar w:fldCharType="begin"/>
        </w:r>
        <w:r>
          <w:rPr>
            <w:noProof/>
            <w:webHidden/>
          </w:rPr>
          <w:instrText xml:space="preserve"> PAGEREF _Toc178934105 \h </w:instrText>
        </w:r>
        <w:r>
          <w:rPr>
            <w:noProof/>
            <w:webHidden/>
          </w:rPr>
        </w:r>
        <w:r>
          <w:rPr>
            <w:noProof/>
            <w:webHidden/>
          </w:rPr>
          <w:fldChar w:fldCharType="separate"/>
        </w:r>
        <w:r>
          <w:rPr>
            <w:noProof/>
            <w:webHidden/>
          </w:rPr>
          <w:t>20</w:t>
        </w:r>
        <w:r>
          <w:rPr>
            <w:noProof/>
            <w:webHidden/>
          </w:rPr>
          <w:fldChar w:fldCharType="end"/>
        </w:r>
      </w:hyperlink>
    </w:p>
    <w:p w14:paraId="417787F9" w14:textId="4BF83219" w:rsidR="00586AE5" w:rsidRDefault="00586AE5">
      <w:pPr>
        <w:pStyle w:val="Abbildungsverzeichnis"/>
        <w:tabs>
          <w:tab w:val="right" w:leader="dot" w:pos="9062"/>
        </w:tabs>
        <w:rPr>
          <w:rFonts w:asciiTheme="minorHAnsi" w:eastAsiaTheme="minorEastAsia" w:hAnsiTheme="minorHAnsi"/>
          <w:noProof/>
          <w:sz w:val="24"/>
          <w:szCs w:val="24"/>
          <w:lang w:eastAsia="de-CH"/>
        </w:rPr>
      </w:pPr>
      <w:hyperlink w:anchor="_Toc178934106" w:history="1">
        <w:r w:rsidRPr="00A767A1">
          <w:rPr>
            <w:rStyle w:val="Hyperlink"/>
            <w:noProof/>
          </w:rPr>
          <w:t>Abbildung 10: Farbfehler bei fünf LSB (Ausschnitt auto.png)</w:t>
        </w:r>
        <w:r>
          <w:rPr>
            <w:noProof/>
            <w:webHidden/>
          </w:rPr>
          <w:tab/>
        </w:r>
        <w:r>
          <w:rPr>
            <w:noProof/>
            <w:webHidden/>
          </w:rPr>
          <w:fldChar w:fldCharType="begin"/>
        </w:r>
        <w:r>
          <w:rPr>
            <w:noProof/>
            <w:webHidden/>
          </w:rPr>
          <w:instrText xml:space="preserve"> PAGEREF _Toc178934106 \h </w:instrText>
        </w:r>
        <w:r>
          <w:rPr>
            <w:noProof/>
            <w:webHidden/>
          </w:rPr>
        </w:r>
        <w:r>
          <w:rPr>
            <w:noProof/>
            <w:webHidden/>
          </w:rPr>
          <w:fldChar w:fldCharType="separate"/>
        </w:r>
        <w:r>
          <w:rPr>
            <w:noProof/>
            <w:webHidden/>
          </w:rPr>
          <w:t>20</w:t>
        </w:r>
        <w:r>
          <w:rPr>
            <w:noProof/>
            <w:webHidden/>
          </w:rPr>
          <w:fldChar w:fldCharType="end"/>
        </w:r>
      </w:hyperlink>
    </w:p>
    <w:p w14:paraId="21A82E2E" w14:textId="5A76233E" w:rsidR="00586AE5" w:rsidRDefault="00586AE5">
      <w:pPr>
        <w:pStyle w:val="Abbildungsverzeichnis"/>
        <w:tabs>
          <w:tab w:val="right" w:leader="dot" w:pos="9062"/>
        </w:tabs>
        <w:rPr>
          <w:rFonts w:asciiTheme="minorHAnsi" w:eastAsiaTheme="minorEastAsia" w:hAnsiTheme="minorHAnsi"/>
          <w:noProof/>
          <w:sz w:val="24"/>
          <w:szCs w:val="24"/>
          <w:lang w:eastAsia="de-CH"/>
        </w:rPr>
      </w:pPr>
      <w:hyperlink w:anchor="_Toc178934107" w:history="1">
        <w:r w:rsidRPr="00A767A1">
          <w:rPr>
            <w:rStyle w:val="Hyperlink"/>
            <w:noProof/>
          </w:rPr>
          <w:t>Abbildung 11: Wasser.png mit 8 modifizierten LSB</w:t>
        </w:r>
        <w:r>
          <w:rPr>
            <w:noProof/>
            <w:webHidden/>
          </w:rPr>
          <w:tab/>
        </w:r>
        <w:r>
          <w:rPr>
            <w:noProof/>
            <w:webHidden/>
          </w:rPr>
          <w:fldChar w:fldCharType="begin"/>
        </w:r>
        <w:r>
          <w:rPr>
            <w:noProof/>
            <w:webHidden/>
          </w:rPr>
          <w:instrText xml:space="preserve"> PAGEREF _Toc178934107 \h </w:instrText>
        </w:r>
        <w:r>
          <w:rPr>
            <w:noProof/>
            <w:webHidden/>
          </w:rPr>
        </w:r>
        <w:r>
          <w:rPr>
            <w:noProof/>
            <w:webHidden/>
          </w:rPr>
          <w:fldChar w:fldCharType="separate"/>
        </w:r>
        <w:r>
          <w:rPr>
            <w:noProof/>
            <w:webHidden/>
          </w:rPr>
          <w:t>21</w:t>
        </w:r>
        <w:r>
          <w:rPr>
            <w:noProof/>
            <w:webHidden/>
          </w:rPr>
          <w:fldChar w:fldCharType="end"/>
        </w:r>
      </w:hyperlink>
    </w:p>
    <w:p w14:paraId="4C006291" w14:textId="015F502A" w:rsidR="00586AE5" w:rsidRDefault="00586AE5">
      <w:pPr>
        <w:pStyle w:val="Abbildungsverzeichnis"/>
        <w:tabs>
          <w:tab w:val="right" w:leader="dot" w:pos="9062"/>
        </w:tabs>
        <w:rPr>
          <w:rFonts w:asciiTheme="minorHAnsi" w:eastAsiaTheme="minorEastAsia" w:hAnsiTheme="minorHAnsi"/>
          <w:noProof/>
          <w:sz w:val="24"/>
          <w:szCs w:val="24"/>
          <w:lang w:eastAsia="de-CH"/>
        </w:rPr>
      </w:pPr>
      <w:hyperlink w:anchor="_Toc178934108" w:history="1">
        <w:r w:rsidRPr="00A767A1">
          <w:rPr>
            <w:rStyle w:val="Hyperlink"/>
            <w:noProof/>
          </w:rPr>
          <w:t>Abbildung 12: Lorem_50k versteckt innerhalb von wasser.png 3,6 und 8 modifizierter LSB</w:t>
        </w:r>
        <w:r>
          <w:rPr>
            <w:noProof/>
            <w:webHidden/>
          </w:rPr>
          <w:tab/>
        </w:r>
        <w:r>
          <w:rPr>
            <w:noProof/>
            <w:webHidden/>
          </w:rPr>
          <w:fldChar w:fldCharType="begin"/>
        </w:r>
        <w:r>
          <w:rPr>
            <w:noProof/>
            <w:webHidden/>
          </w:rPr>
          <w:instrText xml:space="preserve"> PAGEREF _Toc178934108 \h </w:instrText>
        </w:r>
        <w:r>
          <w:rPr>
            <w:noProof/>
            <w:webHidden/>
          </w:rPr>
        </w:r>
        <w:r>
          <w:rPr>
            <w:noProof/>
            <w:webHidden/>
          </w:rPr>
          <w:fldChar w:fldCharType="separate"/>
        </w:r>
        <w:r>
          <w:rPr>
            <w:noProof/>
            <w:webHidden/>
          </w:rPr>
          <w:t>22</w:t>
        </w:r>
        <w:r>
          <w:rPr>
            <w:noProof/>
            <w:webHidden/>
          </w:rPr>
          <w:fldChar w:fldCharType="end"/>
        </w:r>
      </w:hyperlink>
    </w:p>
    <w:p w14:paraId="45D235EF" w14:textId="2063AE79" w:rsidR="00586AE5" w:rsidRDefault="00586AE5">
      <w:pPr>
        <w:pStyle w:val="Abbildungsverzeichnis"/>
        <w:tabs>
          <w:tab w:val="right" w:leader="dot" w:pos="9062"/>
        </w:tabs>
        <w:rPr>
          <w:rFonts w:asciiTheme="minorHAnsi" w:eastAsiaTheme="minorEastAsia" w:hAnsiTheme="minorHAnsi"/>
          <w:noProof/>
          <w:sz w:val="24"/>
          <w:szCs w:val="24"/>
          <w:lang w:eastAsia="de-CH"/>
        </w:rPr>
      </w:pPr>
      <w:hyperlink w:anchor="_Toc178934109" w:history="1">
        <w:r w:rsidRPr="00A767A1">
          <w:rPr>
            <w:rStyle w:val="Hyperlink"/>
            <w:noProof/>
          </w:rPr>
          <w:t>Abbildung 13: Pixel Subtraktion des Stego-Bild einer Blume und dem original Cover-Bild</w:t>
        </w:r>
        <w:r>
          <w:rPr>
            <w:noProof/>
            <w:webHidden/>
          </w:rPr>
          <w:tab/>
        </w:r>
        <w:r>
          <w:rPr>
            <w:noProof/>
            <w:webHidden/>
          </w:rPr>
          <w:fldChar w:fldCharType="begin"/>
        </w:r>
        <w:r>
          <w:rPr>
            <w:noProof/>
            <w:webHidden/>
          </w:rPr>
          <w:instrText xml:space="preserve"> PAGEREF _Toc178934109 \h </w:instrText>
        </w:r>
        <w:r>
          <w:rPr>
            <w:noProof/>
            <w:webHidden/>
          </w:rPr>
        </w:r>
        <w:r>
          <w:rPr>
            <w:noProof/>
            <w:webHidden/>
          </w:rPr>
          <w:fldChar w:fldCharType="separate"/>
        </w:r>
        <w:r>
          <w:rPr>
            <w:noProof/>
            <w:webHidden/>
          </w:rPr>
          <w:t>25</w:t>
        </w:r>
        <w:r>
          <w:rPr>
            <w:noProof/>
            <w:webHidden/>
          </w:rPr>
          <w:fldChar w:fldCharType="end"/>
        </w:r>
      </w:hyperlink>
    </w:p>
    <w:p w14:paraId="6E5D1D84" w14:textId="2C6BE2D3" w:rsidR="00B225D3" w:rsidRDefault="00B225D3" w:rsidP="00B225D3">
      <w:r>
        <w:fldChar w:fldCharType="end"/>
      </w:r>
    </w:p>
    <w:p w14:paraId="5C3FFC1B" w14:textId="26035750" w:rsidR="00BB19B9" w:rsidRDefault="00BB19B9" w:rsidP="00960EB7">
      <w:pPr>
        <w:pStyle w:val="berschrift1"/>
        <w:pageBreakBefore w:val="0"/>
        <w:numPr>
          <w:ilvl w:val="0"/>
          <w:numId w:val="0"/>
        </w:numPr>
      </w:pPr>
      <w:bookmarkStart w:id="95" w:name="_Toc178933574"/>
      <w:r>
        <w:t>Tabellenverzeichnis</w:t>
      </w:r>
      <w:bookmarkEnd w:id="95"/>
    </w:p>
    <w:p w14:paraId="4D66EB7A" w14:textId="63BC79A8" w:rsidR="006F6F15" w:rsidRDefault="00BB19B9">
      <w:pPr>
        <w:pStyle w:val="Abbildungsverzeichnis"/>
        <w:tabs>
          <w:tab w:val="right" w:leader="dot" w:pos="9062"/>
        </w:tabs>
        <w:rPr>
          <w:rFonts w:asciiTheme="minorHAnsi" w:eastAsiaTheme="minorEastAsia" w:hAnsiTheme="minorHAnsi"/>
          <w:noProof/>
          <w:sz w:val="24"/>
          <w:szCs w:val="24"/>
          <w:lang w:eastAsia="de-CH"/>
        </w:rPr>
      </w:pPr>
      <w:r>
        <w:fldChar w:fldCharType="begin"/>
      </w:r>
      <w:r>
        <w:instrText xml:space="preserve"> TOC \h \z \c "Tabelle" </w:instrText>
      </w:r>
      <w:r>
        <w:fldChar w:fldCharType="separate"/>
      </w:r>
      <w:hyperlink w:anchor="_Toc178933591" w:history="1">
        <w:r w:rsidR="006F6F15" w:rsidRPr="00CF7A53">
          <w:rPr>
            <w:rStyle w:val="Hyperlink"/>
            <w:noProof/>
          </w:rPr>
          <w:t>Tabelle 1: Bilder für die Auswertung des Programms</w:t>
        </w:r>
        <w:r w:rsidR="006F6F15">
          <w:rPr>
            <w:noProof/>
            <w:webHidden/>
          </w:rPr>
          <w:tab/>
        </w:r>
        <w:r w:rsidR="006F6F15">
          <w:rPr>
            <w:noProof/>
            <w:webHidden/>
          </w:rPr>
          <w:fldChar w:fldCharType="begin"/>
        </w:r>
        <w:r w:rsidR="006F6F15">
          <w:rPr>
            <w:noProof/>
            <w:webHidden/>
          </w:rPr>
          <w:instrText xml:space="preserve"> PAGEREF _Toc178933591 \h </w:instrText>
        </w:r>
        <w:r w:rsidR="006F6F15">
          <w:rPr>
            <w:noProof/>
            <w:webHidden/>
          </w:rPr>
        </w:r>
        <w:r w:rsidR="006F6F15">
          <w:rPr>
            <w:noProof/>
            <w:webHidden/>
          </w:rPr>
          <w:fldChar w:fldCharType="separate"/>
        </w:r>
        <w:r w:rsidR="006F6F15">
          <w:rPr>
            <w:noProof/>
            <w:webHidden/>
          </w:rPr>
          <w:t>18</w:t>
        </w:r>
        <w:r w:rsidR="006F6F15">
          <w:rPr>
            <w:noProof/>
            <w:webHidden/>
          </w:rPr>
          <w:fldChar w:fldCharType="end"/>
        </w:r>
      </w:hyperlink>
    </w:p>
    <w:p w14:paraId="00647985" w14:textId="32F46AF8" w:rsidR="006F6F15" w:rsidRDefault="006F6F15">
      <w:pPr>
        <w:pStyle w:val="Abbildungsverzeichnis"/>
        <w:tabs>
          <w:tab w:val="right" w:leader="dot" w:pos="9062"/>
        </w:tabs>
        <w:rPr>
          <w:rFonts w:asciiTheme="minorHAnsi" w:eastAsiaTheme="minorEastAsia" w:hAnsiTheme="minorHAnsi"/>
          <w:noProof/>
          <w:sz w:val="24"/>
          <w:szCs w:val="24"/>
          <w:lang w:eastAsia="de-CH"/>
        </w:rPr>
      </w:pPr>
      <w:hyperlink w:anchor="_Toc178933592" w:history="1">
        <w:r w:rsidRPr="00CF7A53">
          <w:rPr>
            <w:rStyle w:val="Hyperlink"/>
            <w:noProof/>
          </w:rPr>
          <w:t>Tabelle 2: Lorem-Ipsum Testdateien für die Auswertung des Programms</w:t>
        </w:r>
        <w:r>
          <w:rPr>
            <w:noProof/>
            <w:webHidden/>
          </w:rPr>
          <w:tab/>
        </w:r>
        <w:r>
          <w:rPr>
            <w:noProof/>
            <w:webHidden/>
          </w:rPr>
          <w:fldChar w:fldCharType="begin"/>
        </w:r>
        <w:r>
          <w:rPr>
            <w:noProof/>
            <w:webHidden/>
          </w:rPr>
          <w:instrText xml:space="preserve"> PAGEREF _Toc178933592 \h </w:instrText>
        </w:r>
        <w:r>
          <w:rPr>
            <w:noProof/>
            <w:webHidden/>
          </w:rPr>
        </w:r>
        <w:r>
          <w:rPr>
            <w:noProof/>
            <w:webHidden/>
          </w:rPr>
          <w:fldChar w:fldCharType="separate"/>
        </w:r>
        <w:r>
          <w:rPr>
            <w:noProof/>
            <w:webHidden/>
          </w:rPr>
          <w:t>18</w:t>
        </w:r>
        <w:r>
          <w:rPr>
            <w:noProof/>
            <w:webHidden/>
          </w:rPr>
          <w:fldChar w:fldCharType="end"/>
        </w:r>
      </w:hyperlink>
    </w:p>
    <w:p w14:paraId="2996A0C2" w14:textId="0D76A078" w:rsidR="006F6F15" w:rsidRDefault="006F6F15">
      <w:pPr>
        <w:pStyle w:val="Abbildungsverzeichnis"/>
        <w:tabs>
          <w:tab w:val="right" w:leader="dot" w:pos="9062"/>
        </w:tabs>
        <w:rPr>
          <w:rFonts w:asciiTheme="minorHAnsi" w:eastAsiaTheme="minorEastAsia" w:hAnsiTheme="minorHAnsi"/>
          <w:noProof/>
          <w:sz w:val="24"/>
          <w:szCs w:val="24"/>
          <w:lang w:eastAsia="de-CH"/>
        </w:rPr>
      </w:pPr>
      <w:hyperlink w:anchor="_Toc178933593" w:history="1">
        <w:r w:rsidRPr="00CF7A53">
          <w:rPr>
            <w:rStyle w:val="Hyperlink"/>
            <w:noProof/>
          </w:rPr>
          <w:t>Tabelle 3: PSNR-Wert und Anzahl an LSB bei lorem_50k versteckt in wasser.png</w:t>
        </w:r>
        <w:r>
          <w:rPr>
            <w:noProof/>
            <w:webHidden/>
          </w:rPr>
          <w:tab/>
        </w:r>
        <w:r>
          <w:rPr>
            <w:noProof/>
            <w:webHidden/>
          </w:rPr>
          <w:fldChar w:fldCharType="begin"/>
        </w:r>
        <w:r>
          <w:rPr>
            <w:noProof/>
            <w:webHidden/>
          </w:rPr>
          <w:instrText xml:space="preserve"> PAGEREF _Toc178933593 \h </w:instrText>
        </w:r>
        <w:r>
          <w:rPr>
            <w:noProof/>
            <w:webHidden/>
          </w:rPr>
        </w:r>
        <w:r>
          <w:rPr>
            <w:noProof/>
            <w:webHidden/>
          </w:rPr>
          <w:fldChar w:fldCharType="separate"/>
        </w:r>
        <w:r>
          <w:rPr>
            <w:noProof/>
            <w:webHidden/>
          </w:rPr>
          <w:t>23</w:t>
        </w:r>
        <w:r>
          <w:rPr>
            <w:noProof/>
            <w:webHidden/>
          </w:rPr>
          <w:fldChar w:fldCharType="end"/>
        </w:r>
      </w:hyperlink>
    </w:p>
    <w:p w14:paraId="626A2ABB" w14:textId="12A20A39" w:rsidR="00BB19B9" w:rsidRPr="00BB19B9" w:rsidRDefault="00BB19B9" w:rsidP="00BB19B9">
      <w:r>
        <w:fldChar w:fldCharType="end"/>
      </w:r>
    </w:p>
    <w:p w14:paraId="051453C1" w14:textId="00707C52" w:rsidR="008A53C6" w:rsidRDefault="008A53C6" w:rsidP="00960EB7">
      <w:pPr>
        <w:pStyle w:val="berschrift1"/>
        <w:numPr>
          <w:ilvl w:val="0"/>
          <w:numId w:val="0"/>
        </w:numPr>
      </w:pPr>
      <w:bookmarkStart w:id="96" w:name="_Toc178933575"/>
      <w:r w:rsidRPr="004E666F">
        <w:lastRenderedPageBreak/>
        <w:t>Danksagung</w:t>
      </w:r>
      <w:bookmarkEnd w:id="96"/>
    </w:p>
    <w:p w14:paraId="67327C6F" w14:textId="52221871" w:rsidR="00B46385" w:rsidRDefault="00F54F13" w:rsidP="00B46385">
      <w:r>
        <w:t xml:space="preserve">Ich </w:t>
      </w:r>
      <w:r w:rsidR="00673B99">
        <w:t>bedanke mich</w:t>
      </w:r>
      <w:r w:rsidR="005C5E0A">
        <w:t xml:space="preserve"> bei allen </w:t>
      </w:r>
      <w:r w:rsidR="00902749">
        <w:t>Personen,</w:t>
      </w:r>
      <w:r w:rsidR="00513607">
        <w:t xml:space="preserve"> die mir beim Erschaffen dieser Maturaarbeit geholfen haben.</w:t>
      </w:r>
    </w:p>
    <w:p w14:paraId="3DFB5B89" w14:textId="53BCA131" w:rsidR="00902749" w:rsidRDefault="00902749" w:rsidP="00B46385">
      <w:r>
        <w:t xml:space="preserve">Als erstes möchte ich mich bei Herr Daniel </w:t>
      </w:r>
      <w:proofErr w:type="spellStart"/>
      <w:r>
        <w:t>Zurmühle</w:t>
      </w:r>
      <w:proofErr w:type="spellEnd"/>
      <w:r>
        <w:t xml:space="preserve"> bedanken. E</w:t>
      </w:r>
      <w:r w:rsidR="00516A17">
        <w:t>r hat meine Maturaarbeit betreut und mir bei der Überarbeitung der Arbeit geholfen.</w:t>
      </w:r>
      <w:r w:rsidR="0053593E">
        <w:t xml:space="preserve"> </w:t>
      </w:r>
      <w:r w:rsidR="003C3A6E">
        <w:t>Um die</w:t>
      </w:r>
      <w:r w:rsidR="0053593E">
        <w:t xml:space="preserve"> hilfreiche</w:t>
      </w:r>
      <w:r w:rsidR="003C3A6E">
        <w:t>n</w:t>
      </w:r>
      <w:r w:rsidR="0053593E">
        <w:t xml:space="preserve"> </w:t>
      </w:r>
      <w:r w:rsidR="006A6098">
        <w:t>Feedback</w:t>
      </w:r>
      <w:r w:rsidR="003C3A6E">
        <w:t>s</w:t>
      </w:r>
      <w:r w:rsidR="006A6098">
        <w:t xml:space="preserve"> </w:t>
      </w:r>
      <w:r w:rsidR="003C3A6E">
        <w:t xml:space="preserve">zur </w:t>
      </w:r>
      <w:r w:rsidR="006A6098">
        <w:t xml:space="preserve">Ideeneingrenzung, </w:t>
      </w:r>
      <w:r w:rsidR="003C3A6E">
        <w:t xml:space="preserve">um </w:t>
      </w:r>
      <w:r w:rsidR="00673B99">
        <w:t>d</w:t>
      </w:r>
      <w:r w:rsidR="00D92E1C">
        <w:t>ie konstruktive</w:t>
      </w:r>
      <w:r w:rsidR="00673B99">
        <w:t>n</w:t>
      </w:r>
      <w:r w:rsidR="00D92E1C">
        <w:t xml:space="preserve"> Rückmeldung</w:t>
      </w:r>
      <w:r w:rsidR="00673B99">
        <w:t>en</w:t>
      </w:r>
      <w:r w:rsidR="001B7DD0">
        <w:t xml:space="preserve"> bei der Überarbeitung und </w:t>
      </w:r>
      <w:r w:rsidR="003C3A6E">
        <w:t xml:space="preserve">um seine Betreuung war ich sehr froh. </w:t>
      </w:r>
    </w:p>
    <w:p w14:paraId="57204632" w14:textId="2F495001" w:rsidR="001B7DD0" w:rsidRDefault="001B7DD0" w:rsidP="00B46385">
      <w:r>
        <w:t>Ein weiterer</w:t>
      </w:r>
      <w:r w:rsidR="00112750">
        <w:t xml:space="preserve"> Dank geht an Herr Christoph Schaufelberger, der</w:t>
      </w:r>
      <w:r w:rsidR="00F550C6">
        <w:t xml:space="preserve"> sich während des Schreibprozess</w:t>
      </w:r>
      <w:r w:rsidR="003C3A6E">
        <w:t>es</w:t>
      </w:r>
      <w:r w:rsidR="00F550C6">
        <w:t xml:space="preserve"> Zeit genommen </w:t>
      </w:r>
      <w:r w:rsidR="00306FF5">
        <w:t>hat,</w:t>
      </w:r>
      <w:r w:rsidR="00F550C6">
        <w:t xml:space="preserve"> mit mir Teile </w:t>
      </w:r>
      <w:r w:rsidR="003C3A6E">
        <w:t>der</w:t>
      </w:r>
      <w:r w:rsidR="00F550C6">
        <w:t xml:space="preserve"> Arbeit zu überarbeiten</w:t>
      </w:r>
      <w:r w:rsidR="00C8467B">
        <w:t xml:space="preserve">. Er gab mir </w:t>
      </w:r>
      <w:r w:rsidR="00F550C6">
        <w:t>Feedback</w:t>
      </w:r>
      <w:r w:rsidR="003C3A6E">
        <w:t>s</w:t>
      </w:r>
      <w:r w:rsidR="00F550C6">
        <w:t xml:space="preserve"> </w:t>
      </w:r>
      <w:r w:rsidR="003C3A6E">
        <w:t xml:space="preserve">zu meinem </w:t>
      </w:r>
      <w:r w:rsidR="00F550C6">
        <w:t xml:space="preserve">Schreibstil </w:t>
      </w:r>
      <w:r w:rsidR="003C3A6E">
        <w:t xml:space="preserve">und </w:t>
      </w:r>
      <w:r w:rsidR="00C8467B">
        <w:t xml:space="preserve">zeigte mir </w:t>
      </w:r>
      <w:r w:rsidR="003C3A6E">
        <w:t xml:space="preserve">Verbesserungsmöglichkeiten auf. </w:t>
      </w:r>
    </w:p>
    <w:p w14:paraId="7F876A98" w14:textId="2F799A03" w:rsidR="00F550C6" w:rsidRDefault="00544B28" w:rsidP="00B46385">
      <w:r>
        <w:t>Auch möchte ich mich bei Herr Timmy Liniger</w:t>
      </w:r>
      <w:r w:rsidR="003C3A6E">
        <w:t xml:space="preserve"> bedanken,</w:t>
      </w:r>
      <w:r>
        <w:t xml:space="preserve"> der mir </w:t>
      </w:r>
      <w:r w:rsidR="003C3A6E">
        <w:t xml:space="preserve">am </w:t>
      </w:r>
      <w:r>
        <w:t>Anfang meiner Arbeit geholfen hat</w:t>
      </w:r>
      <w:r w:rsidR="003C3A6E">
        <w:t>,</w:t>
      </w:r>
      <w:r>
        <w:t xml:space="preserve"> </w:t>
      </w:r>
      <w:r w:rsidR="00306FF5">
        <w:t>mich für ein Thema zu entscheiden.</w:t>
      </w:r>
    </w:p>
    <w:p w14:paraId="090D63F1" w14:textId="785E3F77" w:rsidR="00306FF5" w:rsidRPr="00B46385" w:rsidRDefault="00306FF5" w:rsidP="00B46385">
      <w:r>
        <w:t xml:space="preserve">Zum Schluss </w:t>
      </w:r>
      <w:r w:rsidR="003C3A6E">
        <w:t>danke</w:t>
      </w:r>
      <w:r>
        <w:t xml:space="preserve"> ich auch meinen Eltern</w:t>
      </w:r>
      <w:r w:rsidR="003C3A6E">
        <w:t>,</w:t>
      </w:r>
      <w:r w:rsidR="006A4474">
        <w:t xml:space="preserve"> für das Gegenlesen meiner Arbeit und die konstante Unterstützung </w:t>
      </w:r>
      <w:r w:rsidR="00AE0123">
        <w:t xml:space="preserve">im Verlauf der </w:t>
      </w:r>
      <w:r w:rsidR="003C3A6E">
        <w:t>g</w:t>
      </w:r>
      <w:r w:rsidR="00AE0123">
        <w:t xml:space="preserve">anzen </w:t>
      </w:r>
      <w:r w:rsidR="003C3A6E">
        <w:t>Maturaa</w:t>
      </w:r>
      <w:r w:rsidR="00AE0123">
        <w:t>rbeit.</w:t>
      </w:r>
    </w:p>
    <w:p w14:paraId="125BC65B" w14:textId="2841F0F5" w:rsidR="00041570" w:rsidRDefault="00041570" w:rsidP="00041570">
      <w:pPr>
        <w:tabs>
          <w:tab w:val="left" w:pos="6946"/>
        </w:tabs>
      </w:pPr>
    </w:p>
    <w:p w14:paraId="551724E5" w14:textId="347F9743" w:rsidR="00ED18EC" w:rsidRDefault="00167754" w:rsidP="00960EB7">
      <w:pPr>
        <w:pStyle w:val="berschrift1"/>
        <w:numPr>
          <w:ilvl w:val="0"/>
          <w:numId w:val="0"/>
        </w:numPr>
      </w:pPr>
      <w:bookmarkStart w:id="97" w:name="_Toc178933576"/>
      <w:r>
        <w:lastRenderedPageBreak/>
        <w:t>Anhang</w:t>
      </w:r>
      <w:bookmarkEnd w:id="97"/>
    </w:p>
    <w:p w14:paraId="7D545844" w14:textId="0B3EA286" w:rsidR="00D171D4" w:rsidRDefault="006C26E7" w:rsidP="00D171D4">
      <w:pPr>
        <w:pStyle w:val="Listenabsatz"/>
        <w:numPr>
          <w:ilvl w:val="0"/>
          <w:numId w:val="16"/>
        </w:numPr>
      </w:pPr>
      <w:r>
        <w:t>Programm</w:t>
      </w:r>
      <w:r w:rsidR="00D171D4">
        <w:br/>
        <w:t xml:space="preserve">Mein </w:t>
      </w:r>
      <w:r w:rsidR="00736C0A">
        <w:t>Programm,</w:t>
      </w:r>
      <w:r w:rsidR="00D171D4">
        <w:t xml:space="preserve"> welches ich im Ramen dieser Arbeit geschrieben habe, ist öffentlich </w:t>
      </w:r>
      <w:r w:rsidR="004F2296">
        <w:t xml:space="preserve">zugänglich auf </w:t>
      </w:r>
      <w:r w:rsidR="00736C0A">
        <w:t>GitHub</w:t>
      </w:r>
      <w:r w:rsidR="001A647C">
        <w:t>:</w:t>
      </w:r>
      <w:r w:rsidR="004F2296">
        <w:t xml:space="preserve"> </w:t>
      </w:r>
      <w:hyperlink r:id="rId39" w:history="1">
        <w:r w:rsidR="00736C0A" w:rsidRPr="00F00F48">
          <w:rPr>
            <w:rStyle w:val="Hyperlink"/>
          </w:rPr>
          <w:t>https://github.com/Samhuw8a/Steganography</w:t>
        </w:r>
      </w:hyperlink>
      <w:r w:rsidR="001A647C">
        <w:t>.</w:t>
      </w:r>
    </w:p>
    <w:p w14:paraId="2294559F" w14:textId="1056465B" w:rsidR="000D74C1" w:rsidRDefault="006C26E7" w:rsidP="006010A2">
      <w:pPr>
        <w:pStyle w:val="Listenabsatz"/>
        <w:numPr>
          <w:ilvl w:val="0"/>
          <w:numId w:val="16"/>
        </w:numPr>
      </w:pPr>
      <w:bookmarkStart w:id="98" w:name="_Ref178857841"/>
      <w:r>
        <w:t>Auswertungsdaten</w:t>
      </w:r>
      <w:r w:rsidR="00AD6B37">
        <w:br/>
        <w:t xml:space="preserve">Die </w:t>
      </w:r>
      <w:r w:rsidR="006010A2">
        <w:t>Resultate</w:t>
      </w:r>
      <w:r w:rsidR="00AD6B37">
        <w:t xml:space="preserve"> der Auswertung so wie auch alle Scripts,</w:t>
      </w:r>
      <w:r w:rsidR="006010A2">
        <w:t xml:space="preserve"> Abbildungen,</w:t>
      </w:r>
      <w:r w:rsidR="00AD6B37">
        <w:t xml:space="preserve"> Bilder </w:t>
      </w:r>
      <w:r w:rsidR="000D74C1">
        <w:t xml:space="preserve">sind zugänglich auf </w:t>
      </w:r>
      <w:proofErr w:type="spellStart"/>
      <w:r w:rsidR="000D74C1">
        <w:t>Github</w:t>
      </w:r>
      <w:proofErr w:type="spellEnd"/>
      <w:r w:rsidR="000D74C1">
        <w:t>:</w:t>
      </w:r>
      <w:r w:rsidR="00F7601E">
        <w:t xml:space="preserve"> </w:t>
      </w:r>
      <w:hyperlink r:id="rId40" w:history="1">
        <w:r w:rsidR="004A5D23" w:rsidRPr="00B619DE">
          <w:rPr>
            <w:rStyle w:val="Hyperlink"/>
          </w:rPr>
          <w:t>https://github.com/Samhuw8a/Auswertung-Steganography</w:t>
        </w:r>
      </w:hyperlink>
      <w:bookmarkEnd w:id="98"/>
      <w:r w:rsidR="004A5D23">
        <w:t xml:space="preserve"> </w:t>
      </w:r>
    </w:p>
    <w:p w14:paraId="45AFF47D" w14:textId="55B3E4BA" w:rsidR="005C3CAE" w:rsidRDefault="00960EB7" w:rsidP="005C7A71">
      <w:pPr>
        <w:pStyle w:val="Listenabsatz"/>
        <w:numPr>
          <w:ilvl w:val="0"/>
          <w:numId w:val="16"/>
        </w:numPr>
      </w:pPr>
      <w:r>
        <w:t>Anforderungsanalyse</w:t>
      </w:r>
      <w:r w:rsidR="005C7A71">
        <w:br/>
        <w:t>TODO</w:t>
      </w:r>
    </w:p>
    <w:p w14:paraId="2AC4280F" w14:textId="77777777" w:rsidR="00026E97" w:rsidRDefault="00026E97" w:rsidP="00026E97">
      <w:pPr>
        <w:pStyle w:val="berschrift1"/>
        <w:numPr>
          <w:ilvl w:val="0"/>
          <w:numId w:val="0"/>
        </w:numPr>
      </w:pPr>
      <w:bookmarkStart w:id="99" w:name="_Toc178933577"/>
      <w:commentRangeStart w:id="100"/>
      <w:commentRangeStart w:id="101"/>
      <w:r w:rsidRPr="004E666F">
        <w:lastRenderedPageBreak/>
        <w:t>Deklaration</w:t>
      </w:r>
      <w:commentRangeEnd w:id="100"/>
      <w:r>
        <w:rPr>
          <w:rStyle w:val="Kommentarzeichen"/>
          <w:rFonts w:eastAsiaTheme="minorHAnsi" w:cstheme="minorBidi"/>
          <w:b w:val="0"/>
          <w:color w:val="auto"/>
        </w:rPr>
        <w:commentReference w:id="100"/>
      </w:r>
      <w:commentRangeEnd w:id="101"/>
      <w:r w:rsidR="004959B8">
        <w:rPr>
          <w:rStyle w:val="Kommentarzeichen"/>
          <w:rFonts w:eastAsiaTheme="minorHAnsi" w:cstheme="minorBidi"/>
          <w:b w:val="0"/>
          <w:color w:val="auto"/>
        </w:rPr>
        <w:commentReference w:id="101"/>
      </w:r>
      <w:bookmarkEnd w:id="99"/>
    </w:p>
    <w:p w14:paraId="42418C9C" w14:textId="77777777" w:rsidR="00026E97" w:rsidRPr="00041570" w:rsidRDefault="00026E97" w:rsidP="00026E97">
      <w:r w:rsidRPr="00041570">
        <w:t xml:space="preserve">a) «Ich erkläre hiermit, </w:t>
      </w:r>
    </w:p>
    <w:p w14:paraId="67BC093F" w14:textId="77777777" w:rsidR="00026E97" w:rsidRPr="00041570" w:rsidRDefault="00026E97" w:rsidP="00026E97">
      <w:pPr>
        <w:pStyle w:val="Listenabsatz"/>
        <w:numPr>
          <w:ilvl w:val="0"/>
          <w:numId w:val="7"/>
        </w:numPr>
      </w:pPr>
      <w:r w:rsidRPr="00041570">
        <w:t xml:space="preserve">dass ich die vorliegende Arbeit selbständig und unter Benutzung der angegebenen Quellen verfasst habe, </w:t>
      </w:r>
    </w:p>
    <w:p w14:paraId="33BBA827" w14:textId="77777777" w:rsidR="00026E97" w:rsidRPr="00041570" w:rsidRDefault="00026E97" w:rsidP="00026E97">
      <w:pPr>
        <w:pStyle w:val="Listenabsatz"/>
        <w:numPr>
          <w:ilvl w:val="0"/>
          <w:numId w:val="7"/>
        </w:numPr>
      </w:pPr>
      <w:r w:rsidRPr="00041570">
        <w:t xml:space="preserve">dass ich eine allfällige Nutzung von Künstlicher Intelligenz (z.B. </w:t>
      </w:r>
      <w:proofErr w:type="spellStart"/>
      <w:r w:rsidRPr="00041570">
        <w:t>ChatGPT</w:t>
      </w:r>
      <w:proofErr w:type="spellEnd"/>
      <w:r w:rsidRPr="00041570">
        <w:t xml:space="preserve">) in der Arbeit ausgewiesen habe, </w:t>
      </w:r>
    </w:p>
    <w:p w14:paraId="412EBA15" w14:textId="77777777" w:rsidR="00026E97" w:rsidRPr="00041570" w:rsidRDefault="00026E97" w:rsidP="00026E97">
      <w:pPr>
        <w:pStyle w:val="Listenabsatz"/>
        <w:numPr>
          <w:ilvl w:val="0"/>
          <w:numId w:val="7"/>
        </w:numPr>
      </w:pPr>
      <w:r w:rsidRPr="00041570">
        <w:t xml:space="preserve">dass ich auf eine eventuelle Mithilfe Dritter in der Arbeit ausdrücklich hinweise, </w:t>
      </w:r>
    </w:p>
    <w:p w14:paraId="38A59045" w14:textId="77777777" w:rsidR="00026E97" w:rsidRPr="00041570" w:rsidRDefault="00026E97" w:rsidP="00026E97">
      <w:pPr>
        <w:pStyle w:val="Listenabsatz"/>
        <w:numPr>
          <w:ilvl w:val="0"/>
          <w:numId w:val="7"/>
        </w:numPr>
      </w:pPr>
      <w:r w:rsidRPr="00041570">
        <w:t xml:space="preserve">dass ich vorgängig die Schulleitung und die betreuenden Lehrpersonen informiere, wenn ich diese Maturaarbeit bzw. Teile oder Zusammenfassungen davon veröffentlichen werde und/oder Kopien dieser Arbeit zur weiteren Verbreitung an Dritte aushändigen werde, </w:t>
      </w:r>
    </w:p>
    <w:p w14:paraId="429C7C56" w14:textId="77777777" w:rsidR="00026E97" w:rsidRPr="00041570" w:rsidRDefault="00026E97" w:rsidP="00026E97">
      <w:pPr>
        <w:pStyle w:val="Listenabsatz"/>
        <w:numPr>
          <w:ilvl w:val="0"/>
          <w:numId w:val="7"/>
        </w:numPr>
      </w:pPr>
      <w:r w:rsidRPr="00041570">
        <w:t xml:space="preserve">dass mir die möglichen Folgen eines Plagiats bekannt sind (vgl. Weisung Unredlichkeiten, SRL 506).» </w:t>
      </w:r>
    </w:p>
    <w:p w14:paraId="085ABDD8" w14:textId="77777777" w:rsidR="00026E97" w:rsidRPr="00041570" w:rsidRDefault="00026E97" w:rsidP="00026E97"/>
    <w:p w14:paraId="1C31CFB4" w14:textId="77777777" w:rsidR="00026E97" w:rsidRPr="00041570" w:rsidRDefault="00026E97" w:rsidP="00026E97">
      <w:r w:rsidRPr="00041570">
        <w:t xml:space="preserve">b) Einverständnis zur Plagiatsprüfung </w:t>
      </w:r>
    </w:p>
    <w:p w14:paraId="3DF9E3C3" w14:textId="77777777" w:rsidR="00026E97" w:rsidRPr="00041570" w:rsidRDefault="00026E97" w:rsidP="00026E97">
      <w:r w:rsidRPr="00041570">
        <w:t xml:space="preserve">Ich nehme zur Kenntnis, dass meine Arbeit zur Überprüfung der korrekten und vollständigen Angabe der Quellen mit Hilfe einer Software (Plagiatserkennungstool) geprüft werden kann. Zu meinem eigenen Schutz wird die Software auch dazu verwendet, später eingereichte Arbeiten mit meiner Arbeit elektronisch zu vergleichen und damit Abschriften und eine Verletzung meines Urheberrechts zu verhindern. Falls Verdacht besteht, dass mein Urheberrecht verletzt wurde, erkläre ich mich damit einverstanden, dass die Schulleitung meine Arbeit zu Prüfzwecken herausgibt. </w:t>
      </w:r>
    </w:p>
    <w:p w14:paraId="36A39299" w14:textId="77777777" w:rsidR="00026E97" w:rsidRDefault="00026E97" w:rsidP="00026E97">
      <w:r w:rsidRPr="00041570">
        <w:t xml:space="preserve">Unterschrift für a) und b): </w:t>
      </w:r>
    </w:p>
    <w:p w14:paraId="3C3BBA7E" w14:textId="77777777" w:rsidR="00026E97" w:rsidRPr="00041570" w:rsidRDefault="00026E97" w:rsidP="00026E97"/>
    <w:p w14:paraId="5A6E557B" w14:textId="0EE1CB95" w:rsidR="00026E97" w:rsidRDefault="00026E97" w:rsidP="00026E97">
      <w:pPr>
        <w:tabs>
          <w:tab w:val="left" w:pos="6946"/>
        </w:tabs>
      </w:pPr>
      <w:r>
        <w:t xml:space="preserve">Malters,  </w:t>
      </w:r>
      <w:r>
        <w:fldChar w:fldCharType="begin"/>
      </w:r>
      <w:r>
        <w:instrText xml:space="preserve"> DATE  \@ "d. MMMM yyyy"  \* MERGEFORMAT </w:instrText>
      </w:r>
      <w:r>
        <w:fldChar w:fldCharType="separate"/>
      </w:r>
      <w:r w:rsidR="006F6F15">
        <w:rPr>
          <w:noProof/>
        </w:rPr>
        <w:t>4. Oktober 2024</w:t>
      </w:r>
      <w:r>
        <w:fldChar w:fldCharType="end"/>
      </w:r>
      <w:r>
        <w:tab/>
      </w:r>
      <w:r w:rsidRPr="00041570">
        <w:t xml:space="preserve"> </w:t>
      </w:r>
    </w:p>
    <w:p w14:paraId="3BD88F88" w14:textId="55D22420" w:rsidR="00026E97" w:rsidRPr="00167754" w:rsidRDefault="00026E97" w:rsidP="00026E97">
      <w:r>
        <w:t>Samuel Huwiler</w:t>
      </w:r>
      <w:r>
        <w:tab/>
      </w:r>
    </w:p>
    <w:sectPr w:rsidR="00026E97" w:rsidRPr="00167754" w:rsidSect="009A3BD1">
      <w:headerReference w:type="default" r:id="rId41"/>
      <w:footerReference w:type="default" r:id="rId42"/>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 w:author="Huwiler Ernst" w:date="2024-10-03T18:29:00Z" w:initials="EH">
    <w:p w14:paraId="0C8D49C1" w14:textId="77777777" w:rsidR="000443E7" w:rsidRDefault="000443E7" w:rsidP="000443E7">
      <w:pPr>
        <w:jc w:val="left"/>
      </w:pPr>
      <w:r>
        <w:rPr>
          <w:rStyle w:val="Kommentarzeichen"/>
        </w:rPr>
        <w:annotationRef/>
      </w:r>
      <w:r>
        <w:rPr>
          <w:color w:val="000000"/>
          <w:sz w:val="20"/>
          <w:szCs w:val="20"/>
        </w:rPr>
        <w:t xml:space="preserve">Damit nicht immer Arbeit steht, könnte man da auch mal Maturaarbeit schreiben. </w:t>
      </w:r>
    </w:p>
  </w:comment>
  <w:comment w:id="10" w:author="Huwiler Ernst" w:date="2024-10-03T18:42:00Z" w:initials="EH">
    <w:p w14:paraId="62B4609F" w14:textId="77777777" w:rsidR="00EE585B" w:rsidRDefault="00EE585B" w:rsidP="00EE585B">
      <w:pPr>
        <w:jc w:val="left"/>
      </w:pPr>
      <w:r>
        <w:rPr>
          <w:rStyle w:val="Kommentarzeichen"/>
        </w:rPr>
        <w:annotationRef/>
      </w:r>
      <w:r>
        <w:rPr>
          <w:color w:val="000000"/>
          <w:sz w:val="20"/>
          <w:szCs w:val="20"/>
        </w:rPr>
        <w:t>Ich würde die Abbildung 1 nach diesem Abschnitt einfügen.</w:t>
      </w:r>
    </w:p>
  </w:comment>
  <w:comment w:id="11" w:author="KSREU; Huwiler Samuel" w:date="2024-10-04T11:10:00Z" w:initials="SH">
    <w:p w14:paraId="3C55E7CA" w14:textId="77777777" w:rsidR="0016306C" w:rsidRDefault="0016306C" w:rsidP="0016306C">
      <w:pPr>
        <w:pStyle w:val="Kommentartext"/>
        <w:jc w:val="left"/>
      </w:pPr>
      <w:r>
        <w:rPr>
          <w:rStyle w:val="Kommentarzeichen"/>
        </w:rPr>
        <w:annotationRef/>
      </w:r>
      <w:r>
        <w:t>Fände besser weil kein Textunterbruch.</w:t>
      </w:r>
    </w:p>
  </w:comment>
  <w:comment w:id="24" w:author="Huwiler Ernst" w:date="2024-09-24T21:30:00Z" w:initials="EH">
    <w:p w14:paraId="5C3F9604" w14:textId="7502AB85" w:rsidR="0034513D" w:rsidRDefault="0034513D" w:rsidP="0034513D">
      <w:pPr>
        <w:jc w:val="left"/>
      </w:pPr>
      <w:r>
        <w:rPr>
          <w:rStyle w:val="Kommentarzeichen"/>
        </w:rPr>
        <w:annotationRef/>
      </w:r>
      <w:r>
        <w:rPr>
          <w:color w:val="000000"/>
          <w:sz w:val="20"/>
          <w:szCs w:val="20"/>
        </w:rPr>
        <w:t>Wiederholung. Aber Achtung, wenn du diesen Satz weglässt muss die (1) trotzdem gesetzt werden</w:t>
      </w:r>
    </w:p>
  </w:comment>
  <w:comment w:id="25" w:author="KSREU; Huwiler Samuel" w:date="2024-10-01T10:41:00Z" w:initials="SH">
    <w:p w14:paraId="0A618C2D" w14:textId="77777777" w:rsidR="003E7FC9" w:rsidRDefault="003E7FC9" w:rsidP="003E7FC9">
      <w:pPr>
        <w:pStyle w:val="Kommentartext"/>
        <w:jc w:val="left"/>
      </w:pPr>
      <w:r>
        <w:rPr>
          <w:rStyle w:val="Kommentarzeichen"/>
        </w:rPr>
        <w:annotationRef/>
      </w:r>
      <w:r>
        <w:t>Erweitern auf die algemeinheit dieses Sytems (jede art der Steganographie kann auf diese Komponenten zurückgeführt werden.</w:t>
      </w:r>
    </w:p>
  </w:comment>
  <w:comment w:id="29" w:author="Huwiler Ernst" w:date="2024-10-03T18:52:00Z" w:initials="EH">
    <w:p w14:paraId="67D1FF7E" w14:textId="77777777" w:rsidR="0027513B" w:rsidRDefault="0027513B" w:rsidP="0027513B">
      <w:pPr>
        <w:jc w:val="left"/>
      </w:pPr>
      <w:r>
        <w:rPr>
          <w:rStyle w:val="Kommentarzeichen"/>
        </w:rPr>
        <w:annotationRef/>
      </w:r>
      <w:r>
        <w:rPr>
          <w:color w:val="000000"/>
          <w:sz w:val="20"/>
          <w:szCs w:val="20"/>
        </w:rPr>
        <w:t>In Anlehnung an (1). Verstehe nicht genau welches (1).</w:t>
      </w:r>
    </w:p>
  </w:comment>
  <w:comment w:id="30" w:author="KSREU; Huwiler Samuel" w:date="2024-10-04T11:11:00Z" w:initials="SH">
    <w:p w14:paraId="6F7880B9" w14:textId="77777777" w:rsidR="004729D4" w:rsidRDefault="004729D4" w:rsidP="004729D4">
      <w:pPr>
        <w:pStyle w:val="Kommentartext"/>
        <w:jc w:val="left"/>
      </w:pPr>
      <w:r>
        <w:rPr>
          <w:rStyle w:val="Kommentarzeichen"/>
        </w:rPr>
        <w:annotationRef/>
      </w:r>
      <w:r>
        <w:t>Quellle 1 (abgeändert von einer ähnlichen Darstellung im Papter</w:t>
      </w:r>
    </w:p>
  </w:comment>
  <w:comment w:id="34" w:author="Huwiler Ernst" w:date="2024-10-03T18:53:00Z" w:initials="EH">
    <w:p w14:paraId="406A105F" w14:textId="2031BECE" w:rsidR="0027513B" w:rsidRDefault="0027513B" w:rsidP="0027513B">
      <w:pPr>
        <w:jc w:val="left"/>
      </w:pPr>
      <w:r>
        <w:rPr>
          <w:rStyle w:val="Kommentarzeichen"/>
        </w:rPr>
        <w:annotationRef/>
      </w:r>
      <w:r>
        <w:rPr>
          <w:color w:val="000000"/>
          <w:sz w:val="20"/>
          <w:szCs w:val="20"/>
        </w:rPr>
        <w:t>Was ist ein RGB-Wert? -(Mami Frage)</w:t>
      </w:r>
    </w:p>
  </w:comment>
  <w:comment w:id="35" w:author="Huwiler Ernst" w:date="2024-10-03T18:58:00Z" w:initials="EH">
    <w:p w14:paraId="5F6A1377" w14:textId="77777777" w:rsidR="00E2391B" w:rsidRDefault="00E2391B" w:rsidP="00E2391B">
      <w:pPr>
        <w:jc w:val="left"/>
      </w:pPr>
      <w:r>
        <w:rPr>
          <w:rStyle w:val="Kommentarzeichen"/>
        </w:rPr>
        <w:annotationRef/>
      </w:r>
      <w:r>
        <w:rPr>
          <w:color w:val="000000"/>
          <w:sz w:val="20"/>
          <w:szCs w:val="20"/>
        </w:rPr>
        <w:t>Jetzt habe ich es verstanden. Kannst es womit wohl auch so ohne weitere Erklärung stehen lassen</w:t>
      </w:r>
    </w:p>
  </w:comment>
  <w:comment w:id="36" w:author="KSREU; Huwiler Samuel" w:date="2024-10-04T11:12:00Z" w:initials="SH">
    <w:p w14:paraId="632E93C0" w14:textId="77777777" w:rsidR="00B85CE5" w:rsidRDefault="00B85CE5" w:rsidP="00B85CE5">
      <w:pPr>
        <w:pStyle w:val="Kommentartext"/>
        <w:jc w:val="left"/>
      </w:pPr>
      <w:r>
        <w:rPr>
          <w:rStyle w:val="Kommentarzeichen"/>
        </w:rPr>
        <w:annotationRef/>
      </w:r>
      <w:r>
        <w:t>Erklärt das besser</w:t>
      </w:r>
    </w:p>
  </w:comment>
  <w:comment w:id="37" w:author="Huwiler Ernst" w:date="2024-09-24T21:51:00Z" w:initials="EH">
    <w:p w14:paraId="3C183364" w14:textId="4136A7D1" w:rsidR="00B933EB" w:rsidRDefault="00B933EB" w:rsidP="00B933EB">
      <w:pPr>
        <w:jc w:val="left"/>
      </w:pPr>
      <w:r>
        <w:rPr>
          <w:rStyle w:val="Kommentarzeichen"/>
        </w:rPr>
        <w:annotationRef/>
      </w:r>
      <w:r>
        <w:rPr>
          <w:color w:val="000000"/>
          <w:sz w:val="20"/>
          <w:szCs w:val="20"/>
        </w:rPr>
        <w:t>Weiss nicht, ob man Programmier-Benutzer Freundlichkeit mit Bindestrich schreiben kann. Könnte man es anders formulieren?</w:t>
      </w:r>
    </w:p>
  </w:comment>
  <w:comment w:id="38" w:author="Huwiler Ernst" w:date="2024-09-25T07:29:00Z" w:initials="EH">
    <w:p w14:paraId="435F28E0" w14:textId="77777777" w:rsidR="008D468F" w:rsidRDefault="00341EB5" w:rsidP="008D468F">
      <w:pPr>
        <w:jc w:val="left"/>
      </w:pPr>
      <w:r>
        <w:rPr>
          <w:rStyle w:val="Kommentarzeichen"/>
        </w:rPr>
        <w:annotationRef/>
      </w:r>
      <w:r w:rsidR="008D468F">
        <w:rPr>
          <w:sz w:val="20"/>
          <w:szCs w:val="20"/>
        </w:rPr>
        <w:t xml:space="preserve">Zum Beispiel: Zusätzlich kann es gut bearbeitet werden, da PNG sehr benutzerfreundlich aufgebaut und modifizierbar ist. </w:t>
      </w:r>
    </w:p>
  </w:comment>
  <w:comment w:id="41" w:author="Huwiler Ernst" w:date="2024-09-26T09:26:00Z" w:initials="EH">
    <w:p w14:paraId="196C8C8F" w14:textId="7AF2FACB" w:rsidR="008D468F" w:rsidRDefault="008D468F" w:rsidP="008D468F">
      <w:pPr>
        <w:jc w:val="left"/>
      </w:pPr>
      <w:r>
        <w:rPr>
          <w:rStyle w:val="Kommentarzeichen"/>
        </w:rPr>
        <w:annotationRef/>
      </w:r>
      <w:r>
        <w:rPr>
          <w:color w:val="000000"/>
          <w:sz w:val="20"/>
          <w:szCs w:val="20"/>
        </w:rPr>
        <w:t>In Anführungszeichen setzten?</w:t>
      </w:r>
    </w:p>
  </w:comment>
  <w:comment w:id="47" w:author="KSREU; Huwiler Samuel" w:date="2024-10-02T14:53:00Z" w:initials="SH">
    <w:p w14:paraId="2D7CD7A9" w14:textId="22A5CDC0" w:rsidR="001B7160" w:rsidRDefault="001B7160" w:rsidP="001B7160">
      <w:pPr>
        <w:pStyle w:val="Kommentartext"/>
        <w:jc w:val="left"/>
      </w:pPr>
      <w:r>
        <w:rPr>
          <w:rStyle w:val="Kommentarzeichen"/>
        </w:rPr>
        <w:annotationRef/>
      </w:r>
      <w:r>
        <w:t>Anhang einfügen + Anforderungsanalyse überarbeiten</w:t>
      </w:r>
    </w:p>
  </w:comment>
  <w:comment w:id="67" w:author="KSREU; Huwiler Samuel" w:date="2024-10-03T11:39:00Z" w:initials="SH">
    <w:p w14:paraId="3A2ED5A2" w14:textId="5C1696BE" w:rsidR="002B0B73" w:rsidRDefault="002B0B73" w:rsidP="002B0B73">
      <w:pPr>
        <w:pStyle w:val="Kommentartext"/>
        <w:jc w:val="left"/>
      </w:pPr>
      <w:r>
        <w:rPr>
          <w:rStyle w:val="Kommentarzeichen"/>
        </w:rPr>
        <w:annotationRef/>
      </w:r>
      <w:r>
        <w:t>Klar genug geschrieben (wird verstanden was ich meine)</w:t>
      </w:r>
    </w:p>
  </w:comment>
  <w:comment w:id="77" w:author="KSREU; Huwiler Samuel" w:date="2024-10-02T15:19:00Z" w:initials="SH">
    <w:p w14:paraId="75DE0C59" w14:textId="3765F595" w:rsidR="00AF7616" w:rsidRDefault="00AF7616" w:rsidP="00AF7616">
      <w:pPr>
        <w:pStyle w:val="Kommentartext"/>
        <w:jc w:val="left"/>
      </w:pPr>
      <w:r>
        <w:rPr>
          <w:rStyle w:val="Kommentarzeichen"/>
        </w:rPr>
        <w:annotationRef/>
      </w:r>
      <w:r>
        <w:t>Evtl. umbenennen in interpretation</w:t>
      </w:r>
    </w:p>
  </w:comment>
  <w:comment w:id="78" w:author="KSREU; Huwiler Samuel" w:date="2024-10-03T11:17:00Z" w:initials="SH">
    <w:p w14:paraId="115C019E" w14:textId="77777777" w:rsidR="007E257E" w:rsidRDefault="007E257E" w:rsidP="007E257E">
      <w:pPr>
        <w:pStyle w:val="Kommentartext"/>
        <w:jc w:val="left"/>
      </w:pPr>
      <w:r>
        <w:rPr>
          <w:rStyle w:val="Kommentarzeichen"/>
        </w:rPr>
        <w:annotationRef/>
      </w:r>
      <w:r>
        <w:t>Braucht eine Einleitung (markierter Text ist verschoben worden</w:t>
      </w:r>
    </w:p>
  </w:comment>
  <w:comment w:id="88" w:author="Huwiler Ernst" w:date="2024-10-03T20:22:00Z" w:initials="EH">
    <w:p w14:paraId="27F67B99" w14:textId="77777777" w:rsidR="00536F3D" w:rsidRDefault="00536F3D" w:rsidP="00536F3D">
      <w:pPr>
        <w:jc w:val="left"/>
      </w:pPr>
      <w:r>
        <w:rPr>
          <w:rStyle w:val="Kommentarzeichen"/>
        </w:rPr>
        <w:annotationRef/>
      </w:r>
      <w:r>
        <w:rPr>
          <w:color w:val="000000"/>
          <w:sz w:val="20"/>
          <w:szCs w:val="20"/>
        </w:rPr>
        <w:t xml:space="preserve">Tönt fast ein bisschen wie eine Wiederholung. Könnte man das alles in einen Abschnitt nehmen? </w:t>
      </w:r>
    </w:p>
  </w:comment>
  <w:comment w:id="89" w:author="KSREU; Huwiler Samuel" w:date="2024-10-04T11:33:00Z" w:initials="SH">
    <w:p w14:paraId="47949AEC" w14:textId="77777777" w:rsidR="00B11FB9" w:rsidRDefault="00B11FB9" w:rsidP="00B11FB9">
      <w:pPr>
        <w:pStyle w:val="Kommentartext"/>
        <w:jc w:val="left"/>
      </w:pPr>
      <w:r>
        <w:rPr>
          <w:rStyle w:val="Kommentarzeichen"/>
        </w:rPr>
        <w:annotationRef/>
      </w:r>
      <w:r>
        <w:t>Passt so besser?</w:t>
      </w:r>
    </w:p>
  </w:comment>
  <w:comment w:id="100" w:author="Huwiler Ernst" w:date="2024-10-03T20:33:00Z" w:initials="EH">
    <w:p w14:paraId="79C0D4A9" w14:textId="77777777" w:rsidR="00026E97" w:rsidRDefault="00026E97" w:rsidP="00026E97">
      <w:pPr>
        <w:jc w:val="left"/>
      </w:pPr>
      <w:r>
        <w:rPr>
          <w:rStyle w:val="Kommentarzeichen"/>
        </w:rPr>
        <w:annotationRef/>
      </w:r>
      <w:r>
        <w:rPr>
          <w:color w:val="000000"/>
          <w:sz w:val="20"/>
          <w:szCs w:val="20"/>
        </w:rPr>
        <w:t>Kommt ganz zuhinterst, also erst nach dem Anhang</w:t>
      </w:r>
    </w:p>
  </w:comment>
  <w:comment w:id="101" w:author="KSREU; Huwiler Samuel" w:date="2024-10-04T11:07:00Z" w:initials="SH">
    <w:p w14:paraId="25677F75" w14:textId="77777777" w:rsidR="004959B8" w:rsidRDefault="004959B8" w:rsidP="004959B8">
      <w:pPr>
        <w:pStyle w:val="Kommentartext"/>
        <w:jc w:val="left"/>
      </w:pPr>
      <w:r>
        <w:rPr>
          <w:rStyle w:val="Kommentarzeichen"/>
        </w:rPr>
        <w:annotationRef/>
      </w:r>
      <w:r>
        <w:t>Evtl punkt einfügen über : dass ich alle in dieser Arbeit verwendeten Bilder selber erstellt hab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C8D49C1" w15:done="0"/>
  <w15:commentEx w15:paraId="62B4609F" w15:done="0"/>
  <w15:commentEx w15:paraId="3C55E7CA" w15:paraIdParent="62B4609F" w15:done="0"/>
  <w15:commentEx w15:paraId="5C3F9604" w15:done="0"/>
  <w15:commentEx w15:paraId="0A618C2D" w15:paraIdParent="5C3F9604" w15:done="0"/>
  <w15:commentEx w15:paraId="67D1FF7E" w15:done="0"/>
  <w15:commentEx w15:paraId="6F7880B9" w15:paraIdParent="67D1FF7E" w15:done="0"/>
  <w15:commentEx w15:paraId="406A105F" w15:done="0"/>
  <w15:commentEx w15:paraId="5F6A1377" w15:paraIdParent="406A105F" w15:done="0"/>
  <w15:commentEx w15:paraId="632E93C0" w15:done="0"/>
  <w15:commentEx w15:paraId="3C183364" w15:done="0"/>
  <w15:commentEx w15:paraId="435F28E0" w15:paraIdParent="3C183364" w15:done="0"/>
  <w15:commentEx w15:paraId="196C8C8F" w15:done="1"/>
  <w15:commentEx w15:paraId="2D7CD7A9" w15:done="0"/>
  <w15:commentEx w15:paraId="3A2ED5A2" w15:done="0"/>
  <w15:commentEx w15:paraId="75DE0C59" w15:done="0"/>
  <w15:commentEx w15:paraId="115C019E" w15:done="0"/>
  <w15:commentEx w15:paraId="27F67B99" w15:done="0"/>
  <w15:commentEx w15:paraId="47949AEC" w15:paraIdParent="27F67B99" w15:done="0"/>
  <w15:commentEx w15:paraId="79C0D4A9" w15:done="0"/>
  <w15:commentEx w15:paraId="25677F75" w15:paraIdParent="79C0D4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DC783C3" w16cex:dateUtc="2024-10-03T16:29:00Z"/>
  <w16cex:commentExtensible w16cex:durableId="544031FD" w16cex:dateUtc="2024-10-03T16:42:00Z"/>
  <w16cex:commentExtensible w16cex:durableId="79F949A0" w16cex:dateUtc="2024-10-04T09:10:00Z"/>
  <w16cex:commentExtensible w16cex:durableId="5729F548" w16cex:dateUtc="2024-09-24T19:30:00Z"/>
  <w16cex:commentExtensible w16cex:durableId="77CA9B0D" w16cex:dateUtc="2024-10-01T08:41:00Z"/>
  <w16cex:commentExtensible w16cex:durableId="76D05979" w16cex:dateUtc="2024-10-03T16:52:00Z"/>
  <w16cex:commentExtensible w16cex:durableId="5F7ABBEB" w16cex:dateUtc="2024-10-04T09:11:00Z"/>
  <w16cex:commentExtensible w16cex:durableId="48B5BACA" w16cex:dateUtc="2024-10-03T16:53:00Z"/>
  <w16cex:commentExtensible w16cex:durableId="01184EC7" w16cex:dateUtc="2024-10-03T16:58:00Z"/>
  <w16cex:commentExtensible w16cex:durableId="1F836CC9" w16cex:dateUtc="2024-10-04T09:12:00Z"/>
  <w16cex:commentExtensible w16cex:durableId="21747840" w16cex:dateUtc="2024-09-24T19:51:00Z"/>
  <w16cex:commentExtensible w16cex:durableId="42D58604" w16cex:dateUtc="2024-09-25T05:29:00Z"/>
  <w16cex:commentExtensible w16cex:durableId="5FDC3010" w16cex:dateUtc="2024-09-26T07:26:00Z"/>
  <w16cex:commentExtensible w16cex:durableId="2785755D" w16cex:dateUtc="2024-10-02T12:53:00Z"/>
  <w16cex:commentExtensible w16cex:durableId="5BCF4667" w16cex:dateUtc="2024-10-03T09:39:00Z"/>
  <w16cex:commentExtensible w16cex:durableId="77CC0311" w16cex:dateUtc="2024-10-02T13:19:00Z"/>
  <w16cex:commentExtensible w16cex:durableId="7FB6BCAD" w16cex:dateUtc="2024-10-03T09:17:00Z"/>
  <w16cex:commentExtensible w16cex:durableId="418D3BB0" w16cex:dateUtc="2024-10-03T18:22:00Z"/>
  <w16cex:commentExtensible w16cex:durableId="49F99D66" w16cex:dateUtc="2024-10-04T09:33:00Z"/>
  <w16cex:commentExtensible w16cex:durableId="0F192923" w16cex:dateUtc="2024-10-03T18:33:00Z"/>
  <w16cex:commentExtensible w16cex:durableId="3D62D3A4" w16cex:dateUtc="2024-10-04T09: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C8D49C1" w16cid:durableId="3DC783C3"/>
  <w16cid:commentId w16cid:paraId="62B4609F" w16cid:durableId="544031FD"/>
  <w16cid:commentId w16cid:paraId="3C55E7CA" w16cid:durableId="79F949A0"/>
  <w16cid:commentId w16cid:paraId="5C3F9604" w16cid:durableId="5729F548"/>
  <w16cid:commentId w16cid:paraId="0A618C2D" w16cid:durableId="77CA9B0D"/>
  <w16cid:commentId w16cid:paraId="67D1FF7E" w16cid:durableId="76D05979"/>
  <w16cid:commentId w16cid:paraId="6F7880B9" w16cid:durableId="5F7ABBEB"/>
  <w16cid:commentId w16cid:paraId="406A105F" w16cid:durableId="48B5BACA"/>
  <w16cid:commentId w16cid:paraId="5F6A1377" w16cid:durableId="01184EC7"/>
  <w16cid:commentId w16cid:paraId="632E93C0" w16cid:durableId="1F836CC9"/>
  <w16cid:commentId w16cid:paraId="3C183364" w16cid:durableId="21747840"/>
  <w16cid:commentId w16cid:paraId="435F28E0" w16cid:durableId="42D58604"/>
  <w16cid:commentId w16cid:paraId="196C8C8F" w16cid:durableId="5FDC3010"/>
  <w16cid:commentId w16cid:paraId="2D7CD7A9" w16cid:durableId="2785755D"/>
  <w16cid:commentId w16cid:paraId="3A2ED5A2" w16cid:durableId="5BCF4667"/>
  <w16cid:commentId w16cid:paraId="75DE0C59" w16cid:durableId="77CC0311"/>
  <w16cid:commentId w16cid:paraId="115C019E" w16cid:durableId="7FB6BCAD"/>
  <w16cid:commentId w16cid:paraId="27F67B99" w16cid:durableId="418D3BB0"/>
  <w16cid:commentId w16cid:paraId="47949AEC" w16cid:durableId="49F99D66"/>
  <w16cid:commentId w16cid:paraId="79C0D4A9" w16cid:durableId="0F192923"/>
  <w16cid:commentId w16cid:paraId="25677F75" w16cid:durableId="3D62D3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811115" w14:textId="77777777" w:rsidR="00FC2294" w:rsidRPr="004E666F" w:rsidRDefault="00FC2294" w:rsidP="008A53C6">
      <w:pPr>
        <w:spacing w:line="240" w:lineRule="auto"/>
      </w:pPr>
      <w:r w:rsidRPr="004E666F">
        <w:separator/>
      </w:r>
    </w:p>
  </w:endnote>
  <w:endnote w:type="continuationSeparator" w:id="0">
    <w:p w14:paraId="11929879" w14:textId="77777777" w:rsidR="00FC2294" w:rsidRPr="004E666F" w:rsidRDefault="00FC2294" w:rsidP="008A53C6">
      <w:pPr>
        <w:spacing w:line="240" w:lineRule="auto"/>
      </w:pPr>
      <w:r w:rsidRPr="004E666F">
        <w:continuationSeparator/>
      </w:r>
    </w:p>
  </w:endnote>
  <w:endnote w:type="continuationNotice" w:id="1">
    <w:p w14:paraId="78655FCD" w14:textId="77777777" w:rsidR="00FC2294" w:rsidRDefault="00FC2294">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Black">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19108976"/>
      <w:docPartObj>
        <w:docPartGallery w:val="Page Numbers (Bottom of Page)"/>
        <w:docPartUnique/>
      </w:docPartObj>
    </w:sdtPr>
    <w:sdtContent>
      <w:p w14:paraId="479FE065" w14:textId="025A07B7" w:rsidR="008A53C6" w:rsidRPr="004E666F" w:rsidRDefault="008A53C6">
        <w:pPr>
          <w:pStyle w:val="Fuzeile"/>
          <w:jc w:val="right"/>
        </w:pPr>
        <w:r w:rsidRPr="004E666F">
          <w:fldChar w:fldCharType="begin"/>
        </w:r>
        <w:r w:rsidRPr="004E666F">
          <w:instrText>PAGE   \* MERGEFORMAT</w:instrText>
        </w:r>
        <w:r w:rsidRPr="004E666F">
          <w:fldChar w:fldCharType="separate"/>
        </w:r>
        <w:r w:rsidRPr="004E666F">
          <w:t>2</w:t>
        </w:r>
        <w:r w:rsidRPr="004E666F">
          <w:fldChar w:fldCharType="end"/>
        </w:r>
      </w:p>
    </w:sdtContent>
  </w:sdt>
  <w:p w14:paraId="6D02B978" w14:textId="77777777" w:rsidR="008A53C6" w:rsidRPr="004E666F" w:rsidRDefault="008A53C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033FE7" w14:textId="77777777" w:rsidR="00FC2294" w:rsidRPr="004E666F" w:rsidRDefault="00FC2294" w:rsidP="008A53C6">
      <w:pPr>
        <w:spacing w:line="240" w:lineRule="auto"/>
      </w:pPr>
      <w:r w:rsidRPr="004E666F">
        <w:separator/>
      </w:r>
    </w:p>
  </w:footnote>
  <w:footnote w:type="continuationSeparator" w:id="0">
    <w:p w14:paraId="79D6D982" w14:textId="77777777" w:rsidR="00FC2294" w:rsidRPr="004E666F" w:rsidRDefault="00FC2294" w:rsidP="008A53C6">
      <w:pPr>
        <w:spacing w:line="240" w:lineRule="auto"/>
      </w:pPr>
      <w:r w:rsidRPr="004E666F">
        <w:continuationSeparator/>
      </w:r>
    </w:p>
  </w:footnote>
  <w:footnote w:type="continuationNotice" w:id="1">
    <w:p w14:paraId="75CF6C30" w14:textId="77777777" w:rsidR="00FC2294" w:rsidRDefault="00FC2294">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7A778" w14:textId="61EB41A8" w:rsidR="00B82556" w:rsidRDefault="00DB23BD">
    <w:pPr>
      <w:pStyle w:val="Kopfzeile"/>
      <w:rPr>
        <w:noProof/>
      </w:rPr>
    </w:pPr>
    <w:fldSimple w:instr=" AUTHOR   \* MERGEFORMAT ">
      <w:r>
        <w:rPr>
          <w:noProof/>
        </w:rPr>
        <w:t>Huwiler Samuel</w:t>
      </w:r>
    </w:fldSimple>
    <w:r w:rsidR="00B82556" w:rsidRPr="004E666F">
      <w:tab/>
    </w:r>
    <w:r w:rsidR="00B82556" w:rsidRPr="004E666F">
      <w:tab/>
    </w:r>
    <w:fldSimple w:instr=" STYLEREF  &quot;Überschrift 1&quot;  \* MERGEFORMAT ">
      <w:r w:rsidR="00586AE5">
        <w:rPr>
          <w:noProof/>
        </w:rPr>
        <w:t>Literaturverzeichnis</w:t>
      </w:r>
    </w:fldSimple>
  </w:p>
  <w:p w14:paraId="0A2D7C56" w14:textId="37C03029" w:rsidR="00534DDB" w:rsidRPr="004E666F" w:rsidRDefault="00534DDB" w:rsidP="00534DDB">
    <w:pPr>
      <w:pStyle w:val="Kopfzeile"/>
      <w:tabs>
        <w:tab w:val="clear" w:pos="4536"/>
        <w:tab w:val="center" w:leader="underscore" w:pos="9072"/>
      </w:tabs>
    </w:pPr>
    <w:r>
      <w:rPr>
        <w:noProof/>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8216BA"/>
    <w:multiLevelType w:val="hybridMultilevel"/>
    <w:tmpl w:val="2BDABDD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450370C"/>
    <w:multiLevelType w:val="hybridMultilevel"/>
    <w:tmpl w:val="21366F0C"/>
    <w:lvl w:ilvl="0" w:tplc="CA221380">
      <w:start w:val="1"/>
      <w:numFmt w:val="upperLetter"/>
      <w:lvlText w:val="%1."/>
      <w:lvlJc w:val="left"/>
      <w:pPr>
        <w:ind w:left="720" w:hanging="360"/>
      </w:pPr>
      <w:rPr>
        <w:rFonts w:ascii="Segoe UI" w:hAnsi="Segoe UI"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2FB317D2"/>
    <w:multiLevelType w:val="multilevel"/>
    <w:tmpl w:val="DFC2D65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10843A1"/>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16820F2"/>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61922B3"/>
    <w:multiLevelType w:val="hybridMultilevel"/>
    <w:tmpl w:val="ED3E1DC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36DE20E6"/>
    <w:multiLevelType w:val="hybridMultilevel"/>
    <w:tmpl w:val="43E0588A"/>
    <w:lvl w:ilvl="0" w:tplc="C8DAF7F0">
      <w:start w:val="4"/>
      <w:numFmt w:val="bullet"/>
      <w:lvlText w:val="-"/>
      <w:lvlJc w:val="left"/>
      <w:pPr>
        <w:ind w:left="720" w:hanging="360"/>
      </w:pPr>
      <w:rPr>
        <w:rFonts w:ascii="Segoe UI" w:eastAsiaTheme="minorHAnsi" w:hAnsi="Segoe UI" w:cs="Segoe U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3A686593"/>
    <w:multiLevelType w:val="hybridMultilevel"/>
    <w:tmpl w:val="0EC894D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43B83BE7"/>
    <w:multiLevelType w:val="hybridMultilevel"/>
    <w:tmpl w:val="5050743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A07380B"/>
    <w:multiLevelType w:val="hybridMultilevel"/>
    <w:tmpl w:val="57A2617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548837D6"/>
    <w:multiLevelType w:val="hybridMultilevel"/>
    <w:tmpl w:val="A9EAE73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5C795264"/>
    <w:multiLevelType w:val="hybridMultilevel"/>
    <w:tmpl w:val="ABF6A23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698B3B79"/>
    <w:multiLevelType w:val="hybridMultilevel"/>
    <w:tmpl w:val="C52CD14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6EFB680D"/>
    <w:multiLevelType w:val="hybridMultilevel"/>
    <w:tmpl w:val="331867A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77EA2148"/>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8D255A3"/>
    <w:multiLevelType w:val="multilevel"/>
    <w:tmpl w:val="08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16cid:durableId="487407745">
    <w:abstractNumId w:val="6"/>
  </w:num>
  <w:num w:numId="2" w16cid:durableId="592517550">
    <w:abstractNumId w:val="11"/>
  </w:num>
  <w:num w:numId="3" w16cid:durableId="193202453">
    <w:abstractNumId w:val="2"/>
  </w:num>
  <w:num w:numId="4" w16cid:durableId="2089106522">
    <w:abstractNumId w:val="0"/>
  </w:num>
  <w:num w:numId="5" w16cid:durableId="1640108151">
    <w:abstractNumId w:val="12"/>
  </w:num>
  <w:num w:numId="6" w16cid:durableId="1434327202">
    <w:abstractNumId w:val="5"/>
  </w:num>
  <w:num w:numId="7" w16cid:durableId="322009614">
    <w:abstractNumId w:val="7"/>
  </w:num>
  <w:num w:numId="8" w16cid:durableId="456485036">
    <w:abstractNumId w:val="13"/>
  </w:num>
  <w:num w:numId="9" w16cid:durableId="1232233767">
    <w:abstractNumId w:val="9"/>
  </w:num>
  <w:num w:numId="10" w16cid:durableId="1480919930">
    <w:abstractNumId w:val="15"/>
  </w:num>
  <w:num w:numId="11" w16cid:durableId="1119030170">
    <w:abstractNumId w:val="8"/>
  </w:num>
  <w:num w:numId="12" w16cid:durableId="429664110">
    <w:abstractNumId w:val="10"/>
  </w:num>
  <w:num w:numId="13" w16cid:durableId="43139530">
    <w:abstractNumId w:val="3"/>
  </w:num>
  <w:num w:numId="14" w16cid:durableId="1879708302">
    <w:abstractNumId w:val="14"/>
  </w:num>
  <w:num w:numId="15" w16cid:durableId="172452511">
    <w:abstractNumId w:val="4"/>
  </w:num>
  <w:num w:numId="16" w16cid:durableId="1284310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wiler Ernst">
    <w15:presenceInfo w15:providerId="AD" w15:userId="S::Ernst.Huwiler@hug-familie.ch::ba760d4f-9111-4b9e-8533-34dd5ee1eeb1"/>
  </w15:person>
  <w15:person w15:author="KSREU; Huwiler Samuel">
    <w15:presenceInfo w15:providerId="AD" w15:userId="S::Samuel_Huwiler@sluz.ch::e8d253a3-1519-45ee-9480-cdd524cdc0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09"/>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37AD"/>
    <w:rsid w:val="000029B0"/>
    <w:rsid w:val="000030C0"/>
    <w:rsid w:val="00003D65"/>
    <w:rsid w:val="00004103"/>
    <w:rsid w:val="000044D3"/>
    <w:rsid w:val="00010314"/>
    <w:rsid w:val="00010973"/>
    <w:rsid w:val="0001325A"/>
    <w:rsid w:val="0001424E"/>
    <w:rsid w:val="0002018E"/>
    <w:rsid w:val="00020A17"/>
    <w:rsid w:val="00026E97"/>
    <w:rsid w:val="00026EBB"/>
    <w:rsid w:val="00030170"/>
    <w:rsid w:val="00032A8C"/>
    <w:rsid w:val="00035FF6"/>
    <w:rsid w:val="00036EA2"/>
    <w:rsid w:val="00037485"/>
    <w:rsid w:val="00041442"/>
    <w:rsid w:val="00041570"/>
    <w:rsid w:val="000443E7"/>
    <w:rsid w:val="00044EDC"/>
    <w:rsid w:val="0004678B"/>
    <w:rsid w:val="00047495"/>
    <w:rsid w:val="000477F9"/>
    <w:rsid w:val="00050A25"/>
    <w:rsid w:val="00056300"/>
    <w:rsid w:val="00061AB8"/>
    <w:rsid w:val="00061CA3"/>
    <w:rsid w:val="00071BB6"/>
    <w:rsid w:val="00076491"/>
    <w:rsid w:val="0007713B"/>
    <w:rsid w:val="00081128"/>
    <w:rsid w:val="00081381"/>
    <w:rsid w:val="000831D8"/>
    <w:rsid w:val="000837AD"/>
    <w:rsid w:val="000838DA"/>
    <w:rsid w:val="00086849"/>
    <w:rsid w:val="00090978"/>
    <w:rsid w:val="00090F10"/>
    <w:rsid w:val="000918E8"/>
    <w:rsid w:val="00092C80"/>
    <w:rsid w:val="00093DED"/>
    <w:rsid w:val="00094307"/>
    <w:rsid w:val="00095546"/>
    <w:rsid w:val="000B02AA"/>
    <w:rsid w:val="000B0F32"/>
    <w:rsid w:val="000B23E4"/>
    <w:rsid w:val="000B25D5"/>
    <w:rsid w:val="000B5198"/>
    <w:rsid w:val="000B5405"/>
    <w:rsid w:val="000B5A4A"/>
    <w:rsid w:val="000C1BDA"/>
    <w:rsid w:val="000C1C75"/>
    <w:rsid w:val="000C27BA"/>
    <w:rsid w:val="000C494A"/>
    <w:rsid w:val="000D12F0"/>
    <w:rsid w:val="000D2CB2"/>
    <w:rsid w:val="000D4624"/>
    <w:rsid w:val="000D74C1"/>
    <w:rsid w:val="000E2425"/>
    <w:rsid w:val="000E5501"/>
    <w:rsid w:val="000E5D28"/>
    <w:rsid w:val="000F05BD"/>
    <w:rsid w:val="000F0767"/>
    <w:rsid w:val="000F3ED5"/>
    <w:rsid w:val="000F4D35"/>
    <w:rsid w:val="000F4FB8"/>
    <w:rsid w:val="000F5155"/>
    <w:rsid w:val="000F5E7F"/>
    <w:rsid w:val="000F603F"/>
    <w:rsid w:val="00100DF6"/>
    <w:rsid w:val="00103773"/>
    <w:rsid w:val="00112750"/>
    <w:rsid w:val="00115024"/>
    <w:rsid w:val="00115E22"/>
    <w:rsid w:val="0011628E"/>
    <w:rsid w:val="001164DE"/>
    <w:rsid w:val="001177D1"/>
    <w:rsid w:val="0012018D"/>
    <w:rsid w:val="00120DBC"/>
    <w:rsid w:val="0012391B"/>
    <w:rsid w:val="00123C32"/>
    <w:rsid w:val="001247F5"/>
    <w:rsid w:val="00124DD9"/>
    <w:rsid w:val="00125797"/>
    <w:rsid w:val="0012665D"/>
    <w:rsid w:val="00126962"/>
    <w:rsid w:val="00131CBC"/>
    <w:rsid w:val="00132EF0"/>
    <w:rsid w:val="0013578D"/>
    <w:rsid w:val="00135F0D"/>
    <w:rsid w:val="00137464"/>
    <w:rsid w:val="0014571A"/>
    <w:rsid w:val="00146D5F"/>
    <w:rsid w:val="00146DDE"/>
    <w:rsid w:val="001509F4"/>
    <w:rsid w:val="00152AEF"/>
    <w:rsid w:val="00153348"/>
    <w:rsid w:val="0015457F"/>
    <w:rsid w:val="0016011C"/>
    <w:rsid w:val="001607C3"/>
    <w:rsid w:val="001614F6"/>
    <w:rsid w:val="00161721"/>
    <w:rsid w:val="0016239E"/>
    <w:rsid w:val="0016306C"/>
    <w:rsid w:val="00163598"/>
    <w:rsid w:val="00163A20"/>
    <w:rsid w:val="00163F85"/>
    <w:rsid w:val="001651A2"/>
    <w:rsid w:val="00166755"/>
    <w:rsid w:val="00167453"/>
    <w:rsid w:val="00167754"/>
    <w:rsid w:val="0017008C"/>
    <w:rsid w:val="001702E9"/>
    <w:rsid w:val="001705C3"/>
    <w:rsid w:val="00171293"/>
    <w:rsid w:val="00171644"/>
    <w:rsid w:val="00173DD9"/>
    <w:rsid w:val="00174095"/>
    <w:rsid w:val="00174F75"/>
    <w:rsid w:val="00176BA2"/>
    <w:rsid w:val="00177333"/>
    <w:rsid w:val="00177710"/>
    <w:rsid w:val="00177788"/>
    <w:rsid w:val="001825ED"/>
    <w:rsid w:val="00185336"/>
    <w:rsid w:val="001877C4"/>
    <w:rsid w:val="00187E96"/>
    <w:rsid w:val="00192E5D"/>
    <w:rsid w:val="00194931"/>
    <w:rsid w:val="001A17FB"/>
    <w:rsid w:val="001A1B5A"/>
    <w:rsid w:val="001A5003"/>
    <w:rsid w:val="001A647C"/>
    <w:rsid w:val="001A7409"/>
    <w:rsid w:val="001B0408"/>
    <w:rsid w:val="001B1396"/>
    <w:rsid w:val="001B1C6C"/>
    <w:rsid w:val="001B255B"/>
    <w:rsid w:val="001B33B0"/>
    <w:rsid w:val="001B4ED7"/>
    <w:rsid w:val="001B6535"/>
    <w:rsid w:val="001B7160"/>
    <w:rsid w:val="001B7DD0"/>
    <w:rsid w:val="001C1A34"/>
    <w:rsid w:val="001C31E8"/>
    <w:rsid w:val="001C33B3"/>
    <w:rsid w:val="001C4431"/>
    <w:rsid w:val="001C7EE1"/>
    <w:rsid w:val="001D1292"/>
    <w:rsid w:val="001D17D8"/>
    <w:rsid w:val="001D19FD"/>
    <w:rsid w:val="001D3C1A"/>
    <w:rsid w:val="001E0C91"/>
    <w:rsid w:val="001E267F"/>
    <w:rsid w:val="001E2CBF"/>
    <w:rsid w:val="001F06FE"/>
    <w:rsid w:val="001F0F40"/>
    <w:rsid w:val="001F19AF"/>
    <w:rsid w:val="001F1A42"/>
    <w:rsid w:val="001F1B93"/>
    <w:rsid w:val="00201074"/>
    <w:rsid w:val="00201307"/>
    <w:rsid w:val="002051FC"/>
    <w:rsid w:val="002149E1"/>
    <w:rsid w:val="0021651B"/>
    <w:rsid w:val="00217F13"/>
    <w:rsid w:val="00220C24"/>
    <w:rsid w:val="002210BE"/>
    <w:rsid w:val="002270BF"/>
    <w:rsid w:val="00227849"/>
    <w:rsid w:val="00235556"/>
    <w:rsid w:val="00236FFA"/>
    <w:rsid w:val="0023744F"/>
    <w:rsid w:val="002375EA"/>
    <w:rsid w:val="00241682"/>
    <w:rsid w:val="002441C6"/>
    <w:rsid w:val="00246C8E"/>
    <w:rsid w:val="00250224"/>
    <w:rsid w:val="00254EEE"/>
    <w:rsid w:val="002616E7"/>
    <w:rsid w:val="00265870"/>
    <w:rsid w:val="002660AF"/>
    <w:rsid w:val="00267897"/>
    <w:rsid w:val="00270A06"/>
    <w:rsid w:val="002747C5"/>
    <w:rsid w:val="0027513B"/>
    <w:rsid w:val="0027604E"/>
    <w:rsid w:val="00277592"/>
    <w:rsid w:val="00280663"/>
    <w:rsid w:val="002826B0"/>
    <w:rsid w:val="00287FDD"/>
    <w:rsid w:val="0029583B"/>
    <w:rsid w:val="002965C8"/>
    <w:rsid w:val="00296DB2"/>
    <w:rsid w:val="002A165F"/>
    <w:rsid w:val="002A22E0"/>
    <w:rsid w:val="002A2625"/>
    <w:rsid w:val="002A3B42"/>
    <w:rsid w:val="002A4F59"/>
    <w:rsid w:val="002B0B73"/>
    <w:rsid w:val="002B269E"/>
    <w:rsid w:val="002B299A"/>
    <w:rsid w:val="002B691F"/>
    <w:rsid w:val="002C0377"/>
    <w:rsid w:val="002C0A28"/>
    <w:rsid w:val="002C6547"/>
    <w:rsid w:val="002D01BC"/>
    <w:rsid w:val="002D4B62"/>
    <w:rsid w:val="002E263A"/>
    <w:rsid w:val="002E4D4E"/>
    <w:rsid w:val="002F1152"/>
    <w:rsid w:val="002F142F"/>
    <w:rsid w:val="002F1DA0"/>
    <w:rsid w:val="002F1E57"/>
    <w:rsid w:val="002F326D"/>
    <w:rsid w:val="002F465B"/>
    <w:rsid w:val="002F78EF"/>
    <w:rsid w:val="00301030"/>
    <w:rsid w:val="00301FE4"/>
    <w:rsid w:val="00303B34"/>
    <w:rsid w:val="00304844"/>
    <w:rsid w:val="00306607"/>
    <w:rsid w:val="00306B02"/>
    <w:rsid w:val="00306FF5"/>
    <w:rsid w:val="0031077E"/>
    <w:rsid w:val="00313169"/>
    <w:rsid w:val="003164CE"/>
    <w:rsid w:val="0031695E"/>
    <w:rsid w:val="003173EB"/>
    <w:rsid w:val="00317955"/>
    <w:rsid w:val="0032063E"/>
    <w:rsid w:val="003206C9"/>
    <w:rsid w:val="00321784"/>
    <w:rsid w:val="00324227"/>
    <w:rsid w:val="003249E7"/>
    <w:rsid w:val="00330AA6"/>
    <w:rsid w:val="00331FDF"/>
    <w:rsid w:val="003321AC"/>
    <w:rsid w:val="00334377"/>
    <w:rsid w:val="00334912"/>
    <w:rsid w:val="00335B5C"/>
    <w:rsid w:val="0033747D"/>
    <w:rsid w:val="00337E69"/>
    <w:rsid w:val="00337F1B"/>
    <w:rsid w:val="00341EB5"/>
    <w:rsid w:val="00343AF4"/>
    <w:rsid w:val="0034473D"/>
    <w:rsid w:val="0034513D"/>
    <w:rsid w:val="00345DB4"/>
    <w:rsid w:val="003467F5"/>
    <w:rsid w:val="00347751"/>
    <w:rsid w:val="00347DBE"/>
    <w:rsid w:val="003521F4"/>
    <w:rsid w:val="003555BB"/>
    <w:rsid w:val="0035751D"/>
    <w:rsid w:val="00360065"/>
    <w:rsid w:val="00362EDF"/>
    <w:rsid w:val="00364165"/>
    <w:rsid w:val="003667D2"/>
    <w:rsid w:val="00370C4C"/>
    <w:rsid w:val="00371482"/>
    <w:rsid w:val="003731FF"/>
    <w:rsid w:val="003738D4"/>
    <w:rsid w:val="0038087B"/>
    <w:rsid w:val="00381185"/>
    <w:rsid w:val="00383723"/>
    <w:rsid w:val="00385B64"/>
    <w:rsid w:val="003861BA"/>
    <w:rsid w:val="00395377"/>
    <w:rsid w:val="00395CCE"/>
    <w:rsid w:val="00395F1B"/>
    <w:rsid w:val="003976AF"/>
    <w:rsid w:val="003A2D9C"/>
    <w:rsid w:val="003A37FB"/>
    <w:rsid w:val="003A3C84"/>
    <w:rsid w:val="003A4905"/>
    <w:rsid w:val="003A4C50"/>
    <w:rsid w:val="003A682F"/>
    <w:rsid w:val="003A6F9D"/>
    <w:rsid w:val="003B0819"/>
    <w:rsid w:val="003B09AE"/>
    <w:rsid w:val="003B2F69"/>
    <w:rsid w:val="003B475A"/>
    <w:rsid w:val="003B4DC1"/>
    <w:rsid w:val="003C2AC7"/>
    <w:rsid w:val="003C34CB"/>
    <w:rsid w:val="003C3A6E"/>
    <w:rsid w:val="003C471A"/>
    <w:rsid w:val="003C4A85"/>
    <w:rsid w:val="003C73F9"/>
    <w:rsid w:val="003C7661"/>
    <w:rsid w:val="003D0113"/>
    <w:rsid w:val="003D2EA0"/>
    <w:rsid w:val="003D426E"/>
    <w:rsid w:val="003D7AC8"/>
    <w:rsid w:val="003E3DC4"/>
    <w:rsid w:val="003E474E"/>
    <w:rsid w:val="003E5A58"/>
    <w:rsid w:val="003E7FC9"/>
    <w:rsid w:val="003F328E"/>
    <w:rsid w:val="00405745"/>
    <w:rsid w:val="00407C22"/>
    <w:rsid w:val="00407DC8"/>
    <w:rsid w:val="00410AE4"/>
    <w:rsid w:val="00414749"/>
    <w:rsid w:val="0041557D"/>
    <w:rsid w:val="004160E6"/>
    <w:rsid w:val="004161F6"/>
    <w:rsid w:val="00423546"/>
    <w:rsid w:val="004251C4"/>
    <w:rsid w:val="00425EF0"/>
    <w:rsid w:val="0042616E"/>
    <w:rsid w:val="00426178"/>
    <w:rsid w:val="004275AF"/>
    <w:rsid w:val="00431E23"/>
    <w:rsid w:val="00432EB4"/>
    <w:rsid w:val="00435722"/>
    <w:rsid w:val="00437CBB"/>
    <w:rsid w:val="004415CE"/>
    <w:rsid w:val="00443222"/>
    <w:rsid w:val="004436CD"/>
    <w:rsid w:val="00443C0D"/>
    <w:rsid w:val="00444A6B"/>
    <w:rsid w:val="00444BBB"/>
    <w:rsid w:val="004469A4"/>
    <w:rsid w:val="00451224"/>
    <w:rsid w:val="00451231"/>
    <w:rsid w:val="00451A8F"/>
    <w:rsid w:val="00452470"/>
    <w:rsid w:val="00453300"/>
    <w:rsid w:val="004540C5"/>
    <w:rsid w:val="00454D6E"/>
    <w:rsid w:val="00456DE0"/>
    <w:rsid w:val="004578A4"/>
    <w:rsid w:val="00461F39"/>
    <w:rsid w:val="00463FE5"/>
    <w:rsid w:val="00464FCF"/>
    <w:rsid w:val="004651D6"/>
    <w:rsid w:val="004652CE"/>
    <w:rsid w:val="004706A2"/>
    <w:rsid w:val="004714A6"/>
    <w:rsid w:val="004722B2"/>
    <w:rsid w:val="004729D4"/>
    <w:rsid w:val="00473A5A"/>
    <w:rsid w:val="0047456A"/>
    <w:rsid w:val="0047460C"/>
    <w:rsid w:val="00476000"/>
    <w:rsid w:val="00477012"/>
    <w:rsid w:val="00480B76"/>
    <w:rsid w:val="004820EF"/>
    <w:rsid w:val="00490D13"/>
    <w:rsid w:val="00492BDC"/>
    <w:rsid w:val="00493408"/>
    <w:rsid w:val="0049450A"/>
    <w:rsid w:val="004959B8"/>
    <w:rsid w:val="00495C17"/>
    <w:rsid w:val="0049781E"/>
    <w:rsid w:val="004A1DBC"/>
    <w:rsid w:val="004A3290"/>
    <w:rsid w:val="004A5197"/>
    <w:rsid w:val="004A5D23"/>
    <w:rsid w:val="004A692D"/>
    <w:rsid w:val="004B5931"/>
    <w:rsid w:val="004C0DF2"/>
    <w:rsid w:val="004C154E"/>
    <w:rsid w:val="004C32E8"/>
    <w:rsid w:val="004C4F7A"/>
    <w:rsid w:val="004C5855"/>
    <w:rsid w:val="004C5EA1"/>
    <w:rsid w:val="004C5EEA"/>
    <w:rsid w:val="004C6DD5"/>
    <w:rsid w:val="004C7332"/>
    <w:rsid w:val="004C7CE7"/>
    <w:rsid w:val="004D0956"/>
    <w:rsid w:val="004D6E62"/>
    <w:rsid w:val="004E0C7C"/>
    <w:rsid w:val="004E20AE"/>
    <w:rsid w:val="004E666F"/>
    <w:rsid w:val="004F037F"/>
    <w:rsid w:val="004F0BF1"/>
    <w:rsid w:val="004F2296"/>
    <w:rsid w:val="004F345F"/>
    <w:rsid w:val="004F4951"/>
    <w:rsid w:val="004F531F"/>
    <w:rsid w:val="004F726C"/>
    <w:rsid w:val="00500B1D"/>
    <w:rsid w:val="005017B3"/>
    <w:rsid w:val="00513607"/>
    <w:rsid w:val="00515CB2"/>
    <w:rsid w:val="00515E2A"/>
    <w:rsid w:val="005169AA"/>
    <w:rsid w:val="00516A17"/>
    <w:rsid w:val="005220BF"/>
    <w:rsid w:val="00525157"/>
    <w:rsid w:val="00525162"/>
    <w:rsid w:val="00525E37"/>
    <w:rsid w:val="005269F4"/>
    <w:rsid w:val="00527B92"/>
    <w:rsid w:val="0053250E"/>
    <w:rsid w:val="005345D0"/>
    <w:rsid w:val="00534DDB"/>
    <w:rsid w:val="0053593E"/>
    <w:rsid w:val="00536030"/>
    <w:rsid w:val="005369DE"/>
    <w:rsid w:val="00536AFF"/>
    <w:rsid w:val="00536F3D"/>
    <w:rsid w:val="00541A46"/>
    <w:rsid w:val="00544B28"/>
    <w:rsid w:val="0054668A"/>
    <w:rsid w:val="00547AE6"/>
    <w:rsid w:val="00551F98"/>
    <w:rsid w:val="005538D8"/>
    <w:rsid w:val="005572E7"/>
    <w:rsid w:val="0056242C"/>
    <w:rsid w:val="00564AD8"/>
    <w:rsid w:val="00565E6B"/>
    <w:rsid w:val="00566833"/>
    <w:rsid w:val="00567845"/>
    <w:rsid w:val="00570B8C"/>
    <w:rsid w:val="00573316"/>
    <w:rsid w:val="005739B5"/>
    <w:rsid w:val="00574EB1"/>
    <w:rsid w:val="005759E3"/>
    <w:rsid w:val="00580946"/>
    <w:rsid w:val="00581261"/>
    <w:rsid w:val="00581338"/>
    <w:rsid w:val="00581851"/>
    <w:rsid w:val="00582128"/>
    <w:rsid w:val="00583D0A"/>
    <w:rsid w:val="00584717"/>
    <w:rsid w:val="005861BE"/>
    <w:rsid w:val="00586AE5"/>
    <w:rsid w:val="00586C07"/>
    <w:rsid w:val="00586D6E"/>
    <w:rsid w:val="00590C22"/>
    <w:rsid w:val="005A0300"/>
    <w:rsid w:val="005A2E5B"/>
    <w:rsid w:val="005A30C2"/>
    <w:rsid w:val="005A454A"/>
    <w:rsid w:val="005A5379"/>
    <w:rsid w:val="005A6BD3"/>
    <w:rsid w:val="005A713E"/>
    <w:rsid w:val="005B04FE"/>
    <w:rsid w:val="005B06E3"/>
    <w:rsid w:val="005B158D"/>
    <w:rsid w:val="005B3977"/>
    <w:rsid w:val="005B4646"/>
    <w:rsid w:val="005B69A0"/>
    <w:rsid w:val="005C09AE"/>
    <w:rsid w:val="005C1206"/>
    <w:rsid w:val="005C3CAE"/>
    <w:rsid w:val="005C5E0A"/>
    <w:rsid w:val="005C5E44"/>
    <w:rsid w:val="005C7A71"/>
    <w:rsid w:val="005D5243"/>
    <w:rsid w:val="005D6871"/>
    <w:rsid w:val="005E056C"/>
    <w:rsid w:val="005E0A7B"/>
    <w:rsid w:val="005E1830"/>
    <w:rsid w:val="005E2A83"/>
    <w:rsid w:val="005E564A"/>
    <w:rsid w:val="005E5ECE"/>
    <w:rsid w:val="005E7534"/>
    <w:rsid w:val="005F3234"/>
    <w:rsid w:val="005F367B"/>
    <w:rsid w:val="005F47DC"/>
    <w:rsid w:val="005F6151"/>
    <w:rsid w:val="005F781B"/>
    <w:rsid w:val="00600867"/>
    <w:rsid w:val="006010A2"/>
    <w:rsid w:val="00601B8A"/>
    <w:rsid w:val="00602922"/>
    <w:rsid w:val="00606532"/>
    <w:rsid w:val="006130F7"/>
    <w:rsid w:val="00614658"/>
    <w:rsid w:val="0061564C"/>
    <w:rsid w:val="006157E0"/>
    <w:rsid w:val="00615AA7"/>
    <w:rsid w:val="00620F6B"/>
    <w:rsid w:val="006234FC"/>
    <w:rsid w:val="00630071"/>
    <w:rsid w:val="0063138A"/>
    <w:rsid w:val="006364CD"/>
    <w:rsid w:val="00640B4D"/>
    <w:rsid w:val="006415A1"/>
    <w:rsid w:val="0064261F"/>
    <w:rsid w:val="00647155"/>
    <w:rsid w:val="0065124F"/>
    <w:rsid w:val="00653F09"/>
    <w:rsid w:val="00655F51"/>
    <w:rsid w:val="00663B20"/>
    <w:rsid w:val="00665680"/>
    <w:rsid w:val="00665E72"/>
    <w:rsid w:val="00667574"/>
    <w:rsid w:val="00673B99"/>
    <w:rsid w:val="006773ED"/>
    <w:rsid w:val="00677B24"/>
    <w:rsid w:val="0068079B"/>
    <w:rsid w:val="00680AC6"/>
    <w:rsid w:val="00680AE4"/>
    <w:rsid w:val="006812E0"/>
    <w:rsid w:val="00681C3A"/>
    <w:rsid w:val="006840A7"/>
    <w:rsid w:val="0068660F"/>
    <w:rsid w:val="006872D7"/>
    <w:rsid w:val="00687A84"/>
    <w:rsid w:val="00691577"/>
    <w:rsid w:val="006932E0"/>
    <w:rsid w:val="006A0788"/>
    <w:rsid w:val="006A1821"/>
    <w:rsid w:val="006A23DA"/>
    <w:rsid w:val="006A4474"/>
    <w:rsid w:val="006A6098"/>
    <w:rsid w:val="006A6C7F"/>
    <w:rsid w:val="006B5C18"/>
    <w:rsid w:val="006B7833"/>
    <w:rsid w:val="006C1683"/>
    <w:rsid w:val="006C26E7"/>
    <w:rsid w:val="006C3D47"/>
    <w:rsid w:val="006C45BC"/>
    <w:rsid w:val="006C519B"/>
    <w:rsid w:val="006C634E"/>
    <w:rsid w:val="006C70A1"/>
    <w:rsid w:val="006D2749"/>
    <w:rsid w:val="006D2A89"/>
    <w:rsid w:val="006D2B14"/>
    <w:rsid w:val="006D3901"/>
    <w:rsid w:val="006D4132"/>
    <w:rsid w:val="006E1921"/>
    <w:rsid w:val="006E2207"/>
    <w:rsid w:val="006E3D7D"/>
    <w:rsid w:val="006F04C8"/>
    <w:rsid w:val="006F17A6"/>
    <w:rsid w:val="006F357F"/>
    <w:rsid w:val="006F5CE1"/>
    <w:rsid w:val="006F6F15"/>
    <w:rsid w:val="00703F9D"/>
    <w:rsid w:val="007048EB"/>
    <w:rsid w:val="00705A94"/>
    <w:rsid w:val="00705D56"/>
    <w:rsid w:val="0071080A"/>
    <w:rsid w:val="00710C0E"/>
    <w:rsid w:val="00712BE7"/>
    <w:rsid w:val="007144BB"/>
    <w:rsid w:val="007166E5"/>
    <w:rsid w:val="00717021"/>
    <w:rsid w:val="00725422"/>
    <w:rsid w:val="0072593B"/>
    <w:rsid w:val="00727595"/>
    <w:rsid w:val="00732FF2"/>
    <w:rsid w:val="00736C0A"/>
    <w:rsid w:val="007450F5"/>
    <w:rsid w:val="00750BB6"/>
    <w:rsid w:val="00750E82"/>
    <w:rsid w:val="00753925"/>
    <w:rsid w:val="00754448"/>
    <w:rsid w:val="00754F0E"/>
    <w:rsid w:val="007558FC"/>
    <w:rsid w:val="00757A43"/>
    <w:rsid w:val="007624B8"/>
    <w:rsid w:val="0076349D"/>
    <w:rsid w:val="00765BF1"/>
    <w:rsid w:val="00765C13"/>
    <w:rsid w:val="00766F31"/>
    <w:rsid w:val="00772638"/>
    <w:rsid w:val="00772C0B"/>
    <w:rsid w:val="007747F1"/>
    <w:rsid w:val="00774D57"/>
    <w:rsid w:val="00777DD3"/>
    <w:rsid w:val="007821F3"/>
    <w:rsid w:val="0078360F"/>
    <w:rsid w:val="00785EA6"/>
    <w:rsid w:val="007861F1"/>
    <w:rsid w:val="0078774F"/>
    <w:rsid w:val="00787754"/>
    <w:rsid w:val="00787934"/>
    <w:rsid w:val="00790310"/>
    <w:rsid w:val="00790DCE"/>
    <w:rsid w:val="00793672"/>
    <w:rsid w:val="00793DC7"/>
    <w:rsid w:val="00796088"/>
    <w:rsid w:val="007A1D4F"/>
    <w:rsid w:val="007A3ED1"/>
    <w:rsid w:val="007A456A"/>
    <w:rsid w:val="007A7F21"/>
    <w:rsid w:val="007B2251"/>
    <w:rsid w:val="007B2495"/>
    <w:rsid w:val="007B3B54"/>
    <w:rsid w:val="007B3D08"/>
    <w:rsid w:val="007B6C25"/>
    <w:rsid w:val="007C1078"/>
    <w:rsid w:val="007C3313"/>
    <w:rsid w:val="007C6EE0"/>
    <w:rsid w:val="007D07AB"/>
    <w:rsid w:val="007D2196"/>
    <w:rsid w:val="007D2BEE"/>
    <w:rsid w:val="007D32A7"/>
    <w:rsid w:val="007D3E57"/>
    <w:rsid w:val="007D444C"/>
    <w:rsid w:val="007D7718"/>
    <w:rsid w:val="007D7830"/>
    <w:rsid w:val="007E03DD"/>
    <w:rsid w:val="007E257E"/>
    <w:rsid w:val="007E2DBC"/>
    <w:rsid w:val="007E6541"/>
    <w:rsid w:val="007F22DD"/>
    <w:rsid w:val="007F295E"/>
    <w:rsid w:val="007F4C7A"/>
    <w:rsid w:val="007F600E"/>
    <w:rsid w:val="00801111"/>
    <w:rsid w:val="008011B2"/>
    <w:rsid w:val="0080316F"/>
    <w:rsid w:val="0080393D"/>
    <w:rsid w:val="0080692E"/>
    <w:rsid w:val="00807DD9"/>
    <w:rsid w:val="00810A8C"/>
    <w:rsid w:val="00811222"/>
    <w:rsid w:val="00812128"/>
    <w:rsid w:val="0082020F"/>
    <w:rsid w:val="0082195C"/>
    <w:rsid w:val="00821A65"/>
    <w:rsid w:val="008270C7"/>
    <w:rsid w:val="008300EB"/>
    <w:rsid w:val="00830305"/>
    <w:rsid w:val="0083122E"/>
    <w:rsid w:val="00832FB6"/>
    <w:rsid w:val="0083390D"/>
    <w:rsid w:val="0083570E"/>
    <w:rsid w:val="00837586"/>
    <w:rsid w:val="008411CC"/>
    <w:rsid w:val="00841622"/>
    <w:rsid w:val="00842BCE"/>
    <w:rsid w:val="00843BA4"/>
    <w:rsid w:val="008446F8"/>
    <w:rsid w:val="00845A75"/>
    <w:rsid w:val="008479E4"/>
    <w:rsid w:val="00847FE3"/>
    <w:rsid w:val="00850659"/>
    <w:rsid w:val="00852D1A"/>
    <w:rsid w:val="00854B26"/>
    <w:rsid w:val="0085665C"/>
    <w:rsid w:val="0085718E"/>
    <w:rsid w:val="00857DBF"/>
    <w:rsid w:val="00860D62"/>
    <w:rsid w:val="00863052"/>
    <w:rsid w:val="0086332D"/>
    <w:rsid w:val="00864C49"/>
    <w:rsid w:val="00865959"/>
    <w:rsid w:val="00866F31"/>
    <w:rsid w:val="00867180"/>
    <w:rsid w:val="0086763D"/>
    <w:rsid w:val="008713B7"/>
    <w:rsid w:val="00872793"/>
    <w:rsid w:val="00873B37"/>
    <w:rsid w:val="0087415F"/>
    <w:rsid w:val="008748AB"/>
    <w:rsid w:val="00876508"/>
    <w:rsid w:val="008771C0"/>
    <w:rsid w:val="00877F77"/>
    <w:rsid w:val="0088383E"/>
    <w:rsid w:val="00884432"/>
    <w:rsid w:val="008848E4"/>
    <w:rsid w:val="00885254"/>
    <w:rsid w:val="00887377"/>
    <w:rsid w:val="008873FE"/>
    <w:rsid w:val="0088745E"/>
    <w:rsid w:val="00890B5A"/>
    <w:rsid w:val="008918B0"/>
    <w:rsid w:val="008934AF"/>
    <w:rsid w:val="008957BC"/>
    <w:rsid w:val="008A11C8"/>
    <w:rsid w:val="008A360A"/>
    <w:rsid w:val="008A53C6"/>
    <w:rsid w:val="008B4BB2"/>
    <w:rsid w:val="008C222E"/>
    <w:rsid w:val="008C2CAD"/>
    <w:rsid w:val="008C369F"/>
    <w:rsid w:val="008C3CAD"/>
    <w:rsid w:val="008D0BCE"/>
    <w:rsid w:val="008D4458"/>
    <w:rsid w:val="008D468F"/>
    <w:rsid w:val="008D4A6D"/>
    <w:rsid w:val="008D553A"/>
    <w:rsid w:val="008D6974"/>
    <w:rsid w:val="008E030E"/>
    <w:rsid w:val="008E032F"/>
    <w:rsid w:val="008E34E7"/>
    <w:rsid w:val="008E4CE7"/>
    <w:rsid w:val="008E7402"/>
    <w:rsid w:val="008E7E94"/>
    <w:rsid w:val="008F18F3"/>
    <w:rsid w:val="008F3A9D"/>
    <w:rsid w:val="00901836"/>
    <w:rsid w:val="00902749"/>
    <w:rsid w:val="00903444"/>
    <w:rsid w:val="009043B5"/>
    <w:rsid w:val="00907855"/>
    <w:rsid w:val="009106F7"/>
    <w:rsid w:val="00912004"/>
    <w:rsid w:val="00912C34"/>
    <w:rsid w:val="00913D59"/>
    <w:rsid w:val="00914306"/>
    <w:rsid w:val="0091477C"/>
    <w:rsid w:val="0091534B"/>
    <w:rsid w:val="0091665D"/>
    <w:rsid w:val="009210B1"/>
    <w:rsid w:val="00924843"/>
    <w:rsid w:val="00924FC4"/>
    <w:rsid w:val="00925E6D"/>
    <w:rsid w:val="00927260"/>
    <w:rsid w:val="00927B7F"/>
    <w:rsid w:val="00930D37"/>
    <w:rsid w:val="00932ACB"/>
    <w:rsid w:val="00935A38"/>
    <w:rsid w:val="009402F9"/>
    <w:rsid w:val="00940FA3"/>
    <w:rsid w:val="0094279E"/>
    <w:rsid w:val="00943B12"/>
    <w:rsid w:val="00947013"/>
    <w:rsid w:val="00952BA8"/>
    <w:rsid w:val="00953DDC"/>
    <w:rsid w:val="00960EB7"/>
    <w:rsid w:val="00962056"/>
    <w:rsid w:val="00966668"/>
    <w:rsid w:val="00970421"/>
    <w:rsid w:val="00972053"/>
    <w:rsid w:val="009721E9"/>
    <w:rsid w:val="00980592"/>
    <w:rsid w:val="00982301"/>
    <w:rsid w:val="00987E1E"/>
    <w:rsid w:val="009920FC"/>
    <w:rsid w:val="00992B6F"/>
    <w:rsid w:val="00992BCF"/>
    <w:rsid w:val="0099353F"/>
    <w:rsid w:val="00994B2C"/>
    <w:rsid w:val="009A0589"/>
    <w:rsid w:val="009A0A27"/>
    <w:rsid w:val="009A3BD1"/>
    <w:rsid w:val="009A3E3F"/>
    <w:rsid w:val="009A5B76"/>
    <w:rsid w:val="009A7F0D"/>
    <w:rsid w:val="009B0269"/>
    <w:rsid w:val="009B03B4"/>
    <w:rsid w:val="009B2864"/>
    <w:rsid w:val="009B3756"/>
    <w:rsid w:val="009B6137"/>
    <w:rsid w:val="009C2ECB"/>
    <w:rsid w:val="009C4DEF"/>
    <w:rsid w:val="009C6F7C"/>
    <w:rsid w:val="009D1743"/>
    <w:rsid w:val="009D1767"/>
    <w:rsid w:val="009D1AB0"/>
    <w:rsid w:val="009D4452"/>
    <w:rsid w:val="009D549E"/>
    <w:rsid w:val="009E3446"/>
    <w:rsid w:val="009E3FD6"/>
    <w:rsid w:val="009E4AE9"/>
    <w:rsid w:val="009F1855"/>
    <w:rsid w:val="009F2539"/>
    <w:rsid w:val="009F4CDA"/>
    <w:rsid w:val="009F69F5"/>
    <w:rsid w:val="00A01874"/>
    <w:rsid w:val="00A02016"/>
    <w:rsid w:val="00A02D75"/>
    <w:rsid w:val="00A04B72"/>
    <w:rsid w:val="00A05AD0"/>
    <w:rsid w:val="00A05E68"/>
    <w:rsid w:val="00A06877"/>
    <w:rsid w:val="00A10741"/>
    <w:rsid w:val="00A1384A"/>
    <w:rsid w:val="00A14A17"/>
    <w:rsid w:val="00A14E55"/>
    <w:rsid w:val="00A14FB3"/>
    <w:rsid w:val="00A26D1D"/>
    <w:rsid w:val="00A26DFB"/>
    <w:rsid w:val="00A27605"/>
    <w:rsid w:val="00A308AB"/>
    <w:rsid w:val="00A318AD"/>
    <w:rsid w:val="00A31D36"/>
    <w:rsid w:val="00A41C0E"/>
    <w:rsid w:val="00A438E8"/>
    <w:rsid w:val="00A43951"/>
    <w:rsid w:val="00A4677C"/>
    <w:rsid w:val="00A47F57"/>
    <w:rsid w:val="00A50128"/>
    <w:rsid w:val="00A52A25"/>
    <w:rsid w:val="00A52D83"/>
    <w:rsid w:val="00A54139"/>
    <w:rsid w:val="00A54436"/>
    <w:rsid w:val="00A54D36"/>
    <w:rsid w:val="00A55B2B"/>
    <w:rsid w:val="00A56907"/>
    <w:rsid w:val="00A642EA"/>
    <w:rsid w:val="00A64EFA"/>
    <w:rsid w:val="00A6640A"/>
    <w:rsid w:val="00A7398D"/>
    <w:rsid w:val="00A73C65"/>
    <w:rsid w:val="00A75BFE"/>
    <w:rsid w:val="00A77414"/>
    <w:rsid w:val="00A80232"/>
    <w:rsid w:val="00A877AF"/>
    <w:rsid w:val="00A87E3E"/>
    <w:rsid w:val="00A9217D"/>
    <w:rsid w:val="00A94991"/>
    <w:rsid w:val="00AA3789"/>
    <w:rsid w:val="00AA3DF1"/>
    <w:rsid w:val="00AA6FDA"/>
    <w:rsid w:val="00AB1CBF"/>
    <w:rsid w:val="00AB6BD6"/>
    <w:rsid w:val="00AB6F5B"/>
    <w:rsid w:val="00AC0521"/>
    <w:rsid w:val="00AC0F5F"/>
    <w:rsid w:val="00AC161B"/>
    <w:rsid w:val="00AC3B27"/>
    <w:rsid w:val="00AC5742"/>
    <w:rsid w:val="00AD31E6"/>
    <w:rsid w:val="00AD34D2"/>
    <w:rsid w:val="00AD462E"/>
    <w:rsid w:val="00AD4E1A"/>
    <w:rsid w:val="00AD533F"/>
    <w:rsid w:val="00AD623F"/>
    <w:rsid w:val="00AD6B37"/>
    <w:rsid w:val="00AD6D8D"/>
    <w:rsid w:val="00AD7D46"/>
    <w:rsid w:val="00AE0123"/>
    <w:rsid w:val="00AE06D4"/>
    <w:rsid w:val="00AE0FE1"/>
    <w:rsid w:val="00AE2214"/>
    <w:rsid w:val="00AE313A"/>
    <w:rsid w:val="00AE3617"/>
    <w:rsid w:val="00AE3D79"/>
    <w:rsid w:val="00AE4E2E"/>
    <w:rsid w:val="00AF10F5"/>
    <w:rsid w:val="00AF1203"/>
    <w:rsid w:val="00AF2474"/>
    <w:rsid w:val="00AF6E68"/>
    <w:rsid w:val="00AF7616"/>
    <w:rsid w:val="00AF78F7"/>
    <w:rsid w:val="00AF7C7D"/>
    <w:rsid w:val="00B0124E"/>
    <w:rsid w:val="00B04FBB"/>
    <w:rsid w:val="00B05D0D"/>
    <w:rsid w:val="00B05F50"/>
    <w:rsid w:val="00B06F54"/>
    <w:rsid w:val="00B10E3F"/>
    <w:rsid w:val="00B11FB9"/>
    <w:rsid w:val="00B122D7"/>
    <w:rsid w:val="00B1716A"/>
    <w:rsid w:val="00B225D3"/>
    <w:rsid w:val="00B22F4B"/>
    <w:rsid w:val="00B2596F"/>
    <w:rsid w:val="00B26E12"/>
    <w:rsid w:val="00B33529"/>
    <w:rsid w:val="00B3412E"/>
    <w:rsid w:val="00B3537C"/>
    <w:rsid w:val="00B37E6E"/>
    <w:rsid w:val="00B4108E"/>
    <w:rsid w:val="00B418D0"/>
    <w:rsid w:val="00B41970"/>
    <w:rsid w:val="00B41DEF"/>
    <w:rsid w:val="00B43DAD"/>
    <w:rsid w:val="00B46385"/>
    <w:rsid w:val="00B47322"/>
    <w:rsid w:val="00B501E5"/>
    <w:rsid w:val="00B50F03"/>
    <w:rsid w:val="00B53EEE"/>
    <w:rsid w:val="00B557DD"/>
    <w:rsid w:val="00B57A64"/>
    <w:rsid w:val="00B6051B"/>
    <w:rsid w:val="00B640E9"/>
    <w:rsid w:val="00B6452D"/>
    <w:rsid w:val="00B70D0C"/>
    <w:rsid w:val="00B72ED6"/>
    <w:rsid w:val="00B7302D"/>
    <w:rsid w:val="00B7307A"/>
    <w:rsid w:val="00B770DC"/>
    <w:rsid w:val="00B82556"/>
    <w:rsid w:val="00B83372"/>
    <w:rsid w:val="00B84284"/>
    <w:rsid w:val="00B85779"/>
    <w:rsid w:val="00B85CE5"/>
    <w:rsid w:val="00B86005"/>
    <w:rsid w:val="00B8755F"/>
    <w:rsid w:val="00B879A1"/>
    <w:rsid w:val="00B92EAE"/>
    <w:rsid w:val="00B933EB"/>
    <w:rsid w:val="00B93DED"/>
    <w:rsid w:val="00B94024"/>
    <w:rsid w:val="00B9620D"/>
    <w:rsid w:val="00BA01A6"/>
    <w:rsid w:val="00BA2D47"/>
    <w:rsid w:val="00BA5CE9"/>
    <w:rsid w:val="00BA7938"/>
    <w:rsid w:val="00BB19B9"/>
    <w:rsid w:val="00BB3BBE"/>
    <w:rsid w:val="00BB4341"/>
    <w:rsid w:val="00BB4EC7"/>
    <w:rsid w:val="00BB6E76"/>
    <w:rsid w:val="00BC16E9"/>
    <w:rsid w:val="00BC2FAD"/>
    <w:rsid w:val="00BC35DB"/>
    <w:rsid w:val="00BC5D64"/>
    <w:rsid w:val="00BC763E"/>
    <w:rsid w:val="00BC7652"/>
    <w:rsid w:val="00BD0780"/>
    <w:rsid w:val="00BD0CE4"/>
    <w:rsid w:val="00BD5FC3"/>
    <w:rsid w:val="00BD65B8"/>
    <w:rsid w:val="00BD6BBA"/>
    <w:rsid w:val="00BD73D5"/>
    <w:rsid w:val="00BE2803"/>
    <w:rsid w:val="00BE485A"/>
    <w:rsid w:val="00BE7699"/>
    <w:rsid w:val="00BF1B29"/>
    <w:rsid w:val="00C011E6"/>
    <w:rsid w:val="00C0133E"/>
    <w:rsid w:val="00C02F22"/>
    <w:rsid w:val="00C04A02"/>
    <w:rsid w:val="00C054DC"/>
    <w:rsid w:val="00C059E9"/>
    <w:rsid w:val="00C11C1A"/>
    <w:rsid w:val="00C131F5"/>
    <w:rsid w:val="00C13759"/>
    <w:rsid w:val="00C14061"/>
    <w:rsid w:val="00C1518C"/>
    <w:rsid w:val="00C15DF9"/>
    <w:rsid w:val="00C1709D"/>
    <w:rsid w:val="00C17293"/>
    <w:rsid w:val="00C24D8D"/>
    <w:rsid w:val="00C25F12"/>
    <w:rsid w:val="00C31D45"/>
    <w:rsid w:val="00C32C5F"/>
    <w:rsid w:val="00C337ED"/>
    <w:rsid w:val="00C3390E"/>
    <w:rsid w:val="00C37DB7"/>
    <w:rsid w:val="00C428CA"/>
    <w:rsid w:val="00C4295C"/>
    <w:rsid w:val="00C50410"/>
    <w:rsid w:val="00C50988"/>
    <w:rsid w:val="00C515FC"/>
    <w:rsid w:val="00C519F1"/>
    <w:rsid w:val="00C525E0"/>
    <w:rsid w:val="00C57172"/>
    <w:rsid w:val="00C5773C"/>
    <w:rsid w:val="00C57905"/>
    <w:rsid w:val="00C60289"/>
    <w:rsid w:val="00C639DB"/>
    <w:rsid w:val="00C673CE"/>
    <w:rsid w:val="00C701F6"/>
    <w:rsid w:val="00C7064E"/>
    <w:rsid w:val="00C718B7"/>
    <w:rsid w:val="00C75D95"/>
    <w:rsid w:val="00C82A98"/>
    <w:rsid w:val="00C836F8"/>
    <w:rsid w:val="00C8467B"/>
    <w:rsid w:val="00C852E1"/>
    <w:rsid w:val="00C87C39"/>
    <w:rsid w:val="00C91A29"/>
    <w:rsid w:val="00C9299D"/>
    <w:rsid w:val="00CA2AC0"/>
    <w:rsid w:val="00CA2B35"/>
    <w:rsid w:val="00CA3521"/>
    <w:rsid w:val="00CA39B1"/>
    <w:rsid w:val="00CA482D"/>
    <w:rsid w:val="00CA63F6"/>
    <w:rsid w:val="00CB0399"/>
    <w:rsid w:val="00CB1DA1"/>
    <w:rsid w:val="00CB2281"/>
    <w:rsid w:val="00CB4308"/>
    <w:rsid w:val="00CC4A54"/>
    <w:rsid w:val="00CC63EC"/>
    <w:rsid w:val="00CD35CC"/>
    <w:rsid w:val="00CD3ED9"/>
    <w:rsid w:val="00CD4664"/>
    <w:rsid w:val="00CE1C4A"/>
    <w:rsid w:val="00CE2955"/>
    <w:rsid w:val="00CE5223"/>
    <w:rsid w:val="00CE628B"/>
    <w:rsid w:val="00CF31AA"/>
    <w:rsid w:val="00CF6362"/>
    <w:rsid w:val="00CF67F0"/>
    <w:rsid w:val="00CF6FFE"/>
    <w:rsid w:val="00D01D54"/>
    <w:rsid w:val="00D02CE1"/>
    <w:rsid w:val="00D04735"/>
    <w:rsid w:val="00D105EE"/>
    <w:rsid w:val="00D12E31"/>
    <w:rsid w:val="00D1417D"/>
    <w:rsid w:val="00D149E1"/>
    <w:rsid w:val="00D1673D"/>
    <w:rsid w:val="00D171D4"/>
    <w:rsid w:val="00D24DA0"/>
    <w:rsid w:val="00D2643A"/>
    <w:rsid w:val="00D26507"/>
    <w:rsid w:val="00D3042A"/>
    <w:rsid w:val="00D3198D"/>
    <w:rsid w:val="00D33277"/>
    <w:rsid w:val="00D34209"/>
    <w:rsid w:val="00D35BEF"/>
    <w:rsid w:val="00D370B4"/>
    <w:rsid w:val="00D4014B"/>
    <w:rsid w:val="00D4240B"/>
    <w:rsid w:val="00D42AD3"/>
    <w:rsid w:val="00D43B92"/>
    <w:rsid w:val="00D45714"/>
    <w:rsid w:val="00D50D1F"/>
    <w:rsid w:val="00D51C3C"/>
    <w:rsid w:val="00D52F95"/>
    <w:rsid w:val="00D55886"/>
    <w:rsid w:val="00D6377F"/>
    <w:rsid w:val="00D64073"/>
    <w:rsid w:val="00D64A59"/>
    <w:rsid w:val="00D7235B"/>
    <w:rsid w:val="00D733AB"/>
    <w:rsid w:val="00D74729"/>
    <w:rsid w:val="00D77D20"/>
    <w:rsid w:val="00D81364"/>
    <w:rsid w:val="00D81F85"/>
    <w:rsid w:val="00D844D6"/>
    <w:rsid w:val="00D8618D"/>
    <w:rsid w:val="00D862B2"/>
    <w:rsid w:val="00D863C2"/>
    <w:rsid w:val="00D86E23"/>
    <w:rsid w:val="00D877CA"/>
    <w:rsid w:val="00D90786"/>
    <w:rsid w:val="00D9149B"/>
    <w:rsid w:val="00D92135"/>
    <w:rsid w:val="00D927AE"/>
    <w:rsid w:val="00D92E1C"/>
    <w:rsid w:val="00D94F1A"/>
    <w:rsid w:val="00D95586"/>
    <w:rsid w:val="00D96F11"/>
    <w:rsid w:val="00D97961"/>
    <w:rsid w:val="00DA7FAD"/>
    <w:rsid w:val="00DB11BF"/>
    <w:rsid w:val="00DB1F11"/>
    <w:rsid w:val="00DB23BD"/>
    <w:rsid w:val="00DB44EF"/>
    <w:rsid w:val="00DC3084"/>
    <w:rsid w:val="00DC3DE3"/>
    <w:rsid w:val="00DC42C5"/>
    <w:rsid w:val="00DC537F"/>
    <w:rsid w:val="00DC69FC"/>
    <w:rsid w:val="00DC6B04"/>
    <w:rsid w:val="00DC789F"/>
    <w:rsid w:val="00DD1455"/>
    <w:rsid w:val="00DD23C4"/>
    <w:rsid w:val="00DD3E59"/>
    <w:rsid w:val="00DD4798"/>
    <w:rsid w:val="00DD763F"/>
    <w:rsid w:val="00DE19FC"/>
    <w:rsid w:val="00DE3658"/>
    <w:rsid w:val="00DE4583"/>
    <w:rsid w:val="00DE6552"/>
    <w:rsid w:val="00DF102D"/>
    <w:rsid w:val="00DF23C3"/>
    <w:rsid w:val="00DF3A14"/>
    <w:rsid w:val="00DF58ED"/>
    <w:rsid w:val="00DF678F"/>
    <w:rsid w:val="00E02E96"/>
    <w:rsid w:val="00E05B7A"/>
    <w:rsid w:val="00E074AD"/>
    <w:rsid w:val="00E07CD2"/>
    <w:rsid w:val="00E12647"/>
    <w:rsid w:val="00E13B2C"/>
    <w:rsid w:val="00E16986"/>
    <w:rsid w:val="00E177E9"/>
    <w:rsid w:val="00E20611"/>
    <w:rsid w:val="00E21AD1"/>
    <w:rsid w:val="00E23697"/>
    <w:rsid w:val="00E2391B"/>
    <w:rsid w:val="00E268D3"/>
    <w:rsid w:val="00E37BBB"/>
    <w:rsid w:val="00E40FD4"/>
    <w:rsid w:val="00E41B4A"/>
    <w:rsid w:val="00E46589"/>
    <w:rsid w:val="00E47520"/>
    <w:rsid w:val="00E52853"/>
    <w:rsid w:val="00E52E7E"/>
    <w:rsid w:val="00E55E51"/>
    <w:rsid w:val="00E60F84"/>
    <w:rsid w:val="00E617BE"/>
    <w:rsid w:val="00E6192B"/>
    <w:rsid w:val="00E61EE9"/>
    <w:rsid w:val="00E634FB"/>
    <w:rsid w:val="00E703EB"/>
    <w:rsid w:val="00E74342"/>
    <w:rsid w:val="00E84B75"/>
    <w:rsid w:val="00E850D7"/>
    <w:rsid w:val="00E85E00"/>
    <w:rsid w:val="00E8615E"/>
    <w:rsid w:val="00E900C3"/>
    <w:rsid w:val="00E93CAB"/>
    <w:rsid w:val="00E93DBD"/>
    <w:rsid w:val="00E94259"/>
    <w:rsid w:val="00EA035F"/>
    <w:rsid w:val="00EA09A5"/>
    <w:rsid w:val="00EA1C69"/>
    <w:rsid w:val="00EA38F0"/>
    <w:rsid w:val="00EA39ED"/>
    <w:rsid w:val="00EA45BF"/>
    <w:rsid w:val="00EA491A"/>
    <w:rsid w:val="00EB54BE"/>
    <w:rsid w:val="00EB7E94"/>
    <w:rsid w:val="00EC1ADB"/>
    <w:rsid w:val="00EC4871"/>
    <w:rsid w:val="00EC5036"/>
    <w:rsid w:val="00ED129E"/>
    <w:rsid w:val="00ED147E"/>
    <w:rsid w:val="00ED18EC"/>
    <w:rsid w:val="00ED4D9D"/>
    <w:rsid w:val="00ED5572"/>
    <w:rsid w:val="00ED645A"/>
    <w:rsid w:val="00EE0AAA"/>
    <w:rsid w:val="00EE14E1"/>
    <w:rsid w:val="00EE386B"/>
    <w:rsid w:val="00EE3D51"/>
    <w:rsid w:val="00EE585B"/>
    <w:rsid w:val="00EE5A04"/>
    <w:rsid w:val="00EE7461"/>
    <w:rsid w:val="00EF35AB"/>
    <w:rsid w:val="00EF3D22"/>
    <w:rsid w:val="00EF525D"/>
    <w:rsid w:val="00EF5CE6"/>
    <w:rsid w:val="00EF6AF5"/>
    <w:rsid w:val="00EF6DAB"/>
    <w:rsid w:val="00EF7A35"/>
    <w:rsid w:val="00F009AD"/>
    <w:rsid w:val="00F02584"/>
    <w:rsid w:val="00F045F8"/>
    <w:rsid w:val="00F1255C"/>
    <w:rsid w:val="00F15610"/>
    <w:rsid w:val="00F20A8C"/>
    <w:rsid w:val="00F21F86"/>
    <w:rsid w:val="00F26114"/>
    <w:rsid w:val="00F265D8"/>
    <w:rsid w:val="00F26F6C"/>
    <w:rsid w:val="00F32D38"/>
    <w:rsid w:val="00F42F65"/>
    <w:rsid w:val="00F4362B"/>
    <w:rsid w:val="00F45ABA"/>
    <w:rsid w:val="00F460B1"/>
    <w:rsid w:val="00F511DA"/>
    <w:rsid w:val="00F5169A"/>
    <w:rsid w:val="00F51C3A"/>
    <w:rsid w:val="00F5283D"/>
    <w:rsid w:val="00F539D2"/>
    <w:rsid w:val="00F54F13"/>
    <w:rsid w:val="00F550C6"/>
    <w:rsid w:val="00F5518A"/>
    <w:rsid w:val="00F57188"/>
    <w:rsid w:val="00F6669A"/>
    <w:rsid w:val="00F67535"/>
    <w:rsid w:val="00F7601E"/>
    <w:rsid w:val="00F76809"/>
    <w:rsid w:val="00F8649B"/>
    <w:rsid w:val="00F87340"/>
    <w:rsid w:val="00F90988"/>
    <w:rsid w:val="00F90E03"/>
    <w:rsid w:val="00F92E7F"/>
    <w:rsid w:val="00F937AC"/>
    <w:rsid w:val="00FA26BF"/>
    <w:rsid w:val="00FA7571"/>
    <w:rsid w:val="00FA7DE0"/>
    <w:rsid w:val="00FB1B73"/>
    <w:rsid w:val="00FB1F97"/>
    <w:rsid w:val="00FB5F4B"/>
    <w:rsid w:val="00FC0B55"/>
    <w:rsid w:val="00FC0CB6"/>
    <w:rsid w:val="00FC2294"/>
    <w:rsid w:val="00FC50A0"/>
    <w:rsid w:val="00FC6FE8"/>
    <w:rsid w:val="00FC7065"/>
    <w:rsid w:val="00FD07BE"/>
    <w:rsid w:val="00FD1FF4"/>
    <w:rsid w:val="00FE12D6"/>
    <w:rsid w:val="00FE2DD4"/>
    <w:rsid w:val="00FE4A2B"/>
    <w:rsid w:val="00FE58D4"/>
    <w:rsid w:val="00FE6936"/>
    <w:rsid w:val="00FF034D"/>
    <w:rsid w:val="00FF0B32"/>
    <w:rsid w:val="00FF0F3A"/>
    <w:rsid w:val="00FF1E75"/>
    <w:rsid w:val="00FF45F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A63869"/>
  <w15:chartTrackingRefBased/>
  <w15:docId w15:val="{F7D60FDE-1320-4CDD-81D7-5331D128F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06B02"/>
    <w:pPr>
      <w:spacing w:before="120" w:after="0" w:line="288" w:lineRule="auto"/>
      <w:jc w:val="both"/>
    </w:pPr>
    <w:rPr>
      <w:rFonts w:ascii="Segoe UI" w:hAnsi="Segoe UI"/>
    </w:rPr>
  </w:style>
  <w:style w:type="paragraph" w:styleId="berschrift1">
    <w:name w:val="heading 1"/>
    <w:next w:val="Standard"/>
    <w:link w:val="berschrift1Zchn"/>
    <w:uiPriority w:val="9"/>
    <w:qFormat/>
    <w:rsid w:val="00A54139"/>
    <w:pPr>
      <w:keepNext/>
      <w:keepLines/>
      <w:pageBreakBefore/>
      <w:numPr>
        <w:numId w:val="10"/>
      </w:numPr>
      <w:spacing w:before="240" w:after="120" w:line="240" w:lineRule="auto"/>
      <w:outlineLvl w:val="0"/>
    </w:pPr>
    <w:rPr>
      <w:rFonts w:ascii="Segoe UI" w:eastAsiaTheme="majorEastAsia" w:hAnsi="Segoe UI" w:cstheme="majorBidi"/>
      <w:b/>
      <w:color w:val="000000" w:themeColor="text1"/>
      <w:sz w:val="32"/>
      <w:szCs w:val="40"/>
    </w:rPr>
  </w:style>
  <w:style w:type="paragraph" w:styleId="berschrift2">
    <w:name w:val="heading 2"/>
    <w:basedOn w:val="berschrift1"/>
    <w:next w:val="Standard"/>
    <w:link w:val="berschrift2Zchn"/>
    <w:uiPriority w:val="9"/>
    <w:unhideWhenUsed/>
    <w:qFormat/>
    <w:rsid w:val="00A54139"/>
    <w:pPr>
      <w:pageBreakBefore w:val="0"/>
      <w:numPr>
        <w:ilvl w:val="1"/>
      </w:numPr>
      <w:spacing w:before="160"/>
      <w:outlineLvl w:val="1"/>
    </w:pPr>
    <w:rPr>
      <w:sz w:val="28"/>
      <w:szCs w:val="32"/>
    </w:rPr>
  </w:style>
  <w:style w:type="paragraph" w:styleId="berschrift3">
    <w:name w:val="heading 3"/>
    <w:basedOn w:val="berschrift2"/>
    <w:next w:val="Standard"/>
    <w:link w:val="berschrift3Zchn"/>
    <w:uiPriority w:val="9"/>
    <w:semiHidden/>
    <w:unhideWhenUsed/>
    <w:qFormat/>
    <w:rsid w:val="00B84284"/>
    <w:pPr>
      <w:numPr>
        <w:ilvl w:val="2"/>
      </w:numPr>
      <w:outlineLvl w:val="2"/>
    </w:pPr>
    <w:rPr>
      <w:b w:val="0"/>
      <w:color w:val="auto"/>
      <w:sz w:val="24"/>
      <w:szCs w:val="28"/>
    </w:rPr>
  </w:style>
  <w:style w:type="paragraph" w:styleId="berschrift4">
    <w:name w:val="heading 4"/>
    <w:basedOn w:val="Standard"/>
    <w:next w:val="Standard"/>
    <w:link w:val="berschrift4Zchn"/>
    <w:uiPriority w:val="9"/>
    <w:semiHidden/>
    <w:unhideWhenUsed/>
    <w:qFormat/>
    <w:rsid w:val="000837AD"/>
    <w:pPr>
      <w:keepNext/>
      <w:keepLines/>
      <w:numPr>
        <w:ilvl w:val="3"/>
        <w:numId w:val="10"/>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837AD"/>
    <w:pPr>
      <w:keepNext/>
      <w:keepLines/>
      <w:numPr>
        <w:ilvl w:val="4"/>
        <w:numId w:val="10"/>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837AD"/>
    <w:pPr>
      <w:keepNext/>
      <w:keepLines/>
      <w:numPr>
        <w:ilvl w:val="5"/>
        <w:numId w:val="10"/>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837AD"/>
    <w:pPr>
      <w:keepNext/>
      <w:keepLines/>
      <w:numPr>
        <w:ilvl w:val="6"/>
        <w:numId w:val="10"/>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837AD"/>
    <w:pPr>
      <w:keepNext/>
      <w:keepLines/>
      <w:numPr>
        <w:ilvl w:val="7"/>
        <w:numId w:val="10"/>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837AD"/>
    <w:pPr>
      <w:keepNext/>
      <w:keepLines/>
      <w:numPr>
        <w:ilvl w:val="8"/>
        <w:numId w:val="10"/>
      </w:numPr>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54139"/>
    <w:rPr>
      <w:rFonts w:ascii="Segoe UI" w:eastAsiaTheme="majorEastAsia" w:hAnsi="Segoe UI" w:cstheme="majorBidi"/>
      <w:b/>
      <w:color w:val="000000" w:themeColor="text1"/>
      <w:sz w:val="32"/>
      <w:szCs w:val="40"/>
    </w:rPr>
  </w:style>
  <w:style w:type="character" w:customStyle="1" w:styleId="berschrift2Zchn">
    <w:name w:val="Überschrift 2 Zchn"/>
    <w:basedOn w:val="Absatz-Standardschriftart"/>
    <w:link w:val="berschrift2"/>
    <w:uiPriority w:val="9"/>
    <w:rsid w:val="00A54139"/>
    <w:rPr>
      <w:rFonts w:ascii="Segoe UI" w:eastAsiaTheme="majorEastAsia" w:hAnsi="Segoe UI" w:cstheme="majorBidi"/>
      <w:b/>
      <w:color w:val="000000" w:themeColor="text1"/>
      <w:sz w:val="28"/>
      <w:szCs w:val="32"/>
    </w:rPr>
  </w:style>
  <w:style w:type="character" w:customStyle="1" w:styleId="berschrift3Zchn">
    <w:name w:val="Überschrift 3 Zchn"/>
    <w:basedOn w:val="Absatz-Standardschriftart"/>
    <w:link w:val="berschrift3"/>
    <w:uiPriority w:val="9"/>
    <w:semiHidden/>
    <w:rsid w:val="00B84284"/>
    <w:rPr>
      <w:rFonts w:ascii="Segoe UI" w:eastAsiaTheme="majorEastAsia" w:hAnsi="Segoe UI" w:cstheme="majorBidi"/>
      <w:sz w:val="24"/>
      <w:szCs w:val="28"/>
    </w:rPr>
  </w:style>
  <w:style w:type="character" w:customStyle="1" w:styleId="berschrift4Zchn">
    <w:name w:val="Überschrift 4 Zchn"/>
    <w:basedOn w:val="Absatz-Standardschriftart"/>
    <w:link w:val="berschrift4"/>
    <w:uiPriority w:val="9"/>
    <w:semiHidden/>
    <w:rsid w:val="000837AD"/>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837AD"/>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837AD"/>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837AD"/>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837AD"/>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837AD"/>
    <w:rPr>
      <w:rFonts w:eastAsiaTheme="majorEastAsia" w:cstheme="majorBidi"/>
      <w:color w:val="272727" w:themeColor="text1" w:themeTint="D8"/>
    </w:rPr>
  </w:style>
  <w:style w:type="paragraph" w:styleId="Titel">
    <w:name w:val="Title"/>
    <w:basedOn w:val="Standard"/>
    <w:next w:val="Standard"/>
    <w:link w:val="TitelZchn"/>
    <w:uiPriority w:val="10"/>
    <w:qFormat/>
    <w:rsid w:val="003C73F9"/>
    <w:pPr>
      <w:spacing w:after="80" w:line="240" w:lineRule="auto"/>
      <w:contextualSpacing/>
      <w:jc w:val="center"/>
    </w:pPr>
    <w:rPr>
      <w:rFonts w:ascii="Aptos Black" w:eastAsiaTheme="majorEastAsia" w:hAnsi="Aptos Black" w:cstheme="majorBidi"/>
      <w:spacing w:val="-10"/>
      <w:kern w:val="28"/>
      <w:sz w:val="56"/>
      <w:szCs w:val="56"/>
    </w:rPr>
  </w:style>
  <w:style w:type="character" w:customStyle="1" w:styleId="TitelZchn">
    <w:name w:val="Titel Zchn"/>
    <w:basedOn w:val="Absatz-Standardschriftart"/>
    <w:link w:val="Titel"/>
    <w:uiPriority w:val="10"/>
    <w:rsid w:val="003C73F9"/>
    <w:rPr>
      <w:rFonts w:ascii="Aptos Black" w:eastAsiaTheme="majorEastAsia" w:hAnsi="Aptos Black" w:cstheme="majorBidi"/>
      <w:spacing w:val="-10"/>
      <w:kern w:val="28"/>
      <w:sz w:val="56"/>
      <w:szCs w:val="56"/>
    </w:rPr>
  </w:style>
  <w:style w:type="paragraph" w:styleId="Untertitel">
    <w:name w:val="Subtitle"/>
    <w:basedOn w:val="Standard"/>
    <w:next w:val="Standard"/>
    <w:link w:val="UntertitelZchn"/>
    <w:uiPriority w:val="11"/>
    <w:qFormat/>
    <w:rsid w:val="00D7235B"/>
    <w:pPr>
      <w:numPr>
        <w:ilvl w:val="1"/>
      </w:numPr>
      <w:spacing w:after="600"/>
      <w:jc w:val="cente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D7235B"/>
    <w:rPr>
      <w:rFonts w:ascii="Segoe UI" w:eastAsiaTheme="majorEastAsia" w:hAnsi="Segoe UI" w:cstheme="majorBidi"/>
      <w:color w:val="595959" w:themeColor="text1" w:themeTint="A6"/>
      <w:spacing w:val="15"/>
      <w:sz w:val="28"/>
      <w:szCs w:val="28"/>
    </w:rPr>
  </w:style>
  <w:style w:type="paragraph" w:styleId="Zitat">
    <w:name w:val="Quote"/>
    <w:basedOn w:val="Standard"/>
    <w:next w:val="Standard"/>
    <w:link w:val="ZitatZchn"/>
    <w:uiPriority w:val="29"/>
    <w:qFormat/>
    <w:rsid w:val="000837AD"/>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837AD"/>
    <w:rPr>
      <w:i/>
      <w:iCs/>
      <w:color w:val="404040" w:themeColor="text1" w:themeTint="BF"/>
    </w:rPr>
  </w:style>
  <w:style w:type="paragraph" w:styleId="Listenabsatz">
    <w:name w:val="List Paragraph"/>
    <w:basedOn w:val="Standard"/>
    <w:uiPriority w:val="34"/>
    <w:qFormat/>
    <w:rsid w:val="000837AD"/>
    <w:pPr>
      <w:ind w:left="720"/>
      <w:contextualSpacing/>
    </w:pPr>
  </w:style>
  <w:style w:type="character" w:styleId="IntensiveHervorhebung">
    <w:name w:val="Intense Emphasis"/>
    <w:basedOn w:val="Absatz-Standardschriftart"/>
    <w:uiPriority w:val="21"/>
    <w:qFormat/>
    <w:rsid w:val="000837AD"/>
    <w:rPr>
      <w:i/>
      <w:iCs/>
      <w:color w:val="0F4761" w:themeColor="accent1" w:themeShade="BF"/>
    </w:rPr>
  </w:style>
  <w:style w:type="paragraph" w:styleId="IntensivesZitat">
    <w:name w:val="Intense Quote"/>
    <w:basedOn w:val="Standard"/>
    <w:next w:val="Standard"/>
    <w:link w:val="IntensivesZitatZchn"/>
    <w:uiPriority w:val="30"/>
    <w:qFormat/>
    <w:rsid w:val="000837A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837AD"/>
    <w:rPr>
      <w:i/>
      <w:iCs/>
      <w:color w:val="0F4761" w:themeColor="accent1" w:themeShade="BF"/>
    </w:rPr>
  </w:style>
  <w:style w:type="character" w:styleId="IntensiverVerweis">
    <w:name w:val="Intense Reference"/>
    <w:basedOn w:val="Absatz-Standardschriftart"/>
    <w:uiPriority w:val="32"/>
    <w:qFormat/>
    <w:rsid w:val="000837AD"/>
    <w:rPr>
      <w:b/>
      <w:bCs/>
      <w:smallCaps/>
      <w:color w:val="0F4761" w:themeColor="accent1" w:themeShade="BF"/>
      <w:spacing w:val="5"/>
    </w:rPr>
  </w:style>
  <w:style w:type="paragraph" w:styleId="Kopfzeile">
    <w:name w:val="header"/>
    <w:basedOn w:val="Standard"/>
    <w:link w:val="KopfzeileZchn"/>
    <w:uiPriority w:val="99"/>
    <w:unhideWhenUsed/>
    <w:rsid w:val="008A53C6"/>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8A53C6"/>
  </w:style>
  <w:style w:type="paragraph" w:styleId="Fuzeile">
    <w:name w:val="footer"/>
    <w:basedOn w:val="Standard"/>
    <w:link w:val="FuzeileZchn"/>
    <w:uiPriority w:val="99"/>
    <w:unhideWhenUsed/>
    <w:rsid w:val="008A53C6"/>
    <w:pPr>
      <w:tabs>
        <w:tab w:val="center" w:pos="4536"/>
        <w:tab w:val="right" w:pos="9072"/>
      </w:tabs>
      <w:spacing w:line="240" w:lineRule="auto"/>
    </w:pPr>
  </w:style>
  <w:style w:type="character" w:customStyle="1" w:styleId="FuzeileZchn">
    <w:name w:val="Fußzeile Zchn"/>
    <w:basedOn w:val="Absatz-Standardschriftart"/>
    <w:link w:val="Fuzeile"/>
    <w:uiPriority w:val="99"/>
    <w:rsid w:val="008A53C6"/>
  </w:style>
  <w:style w:type="paragraph" w:styleId="KeinLeerraum">
    <w:name w:val="No Spacing"/>
    <w:link w:val="KeinLeerraumZchn"/>
    <w:uiPriority w:val="1"/>
    <w:qFormat/>
    <w:rsid w:val="003C73F9"/>
    <w:pPr>
      <w:spacing w:after="0" w:line="240" w:lineRule="auto"/>
    </w:pPr>
    <w:rPr>
      <w:rFonts w:eastAsiaTheme="minorEastAsia"/>
      <w:kern w:val="0"/>
      <w:lang w:eastAsia="de-CH"/>
      <w14:ligatures w14:val="none"/>
    </w:rPr>
  </w:style>
  <w:style w:type="character" w:customStyle="1" w:styleId="KeinLeerraumZchn">
    <w:name w:val="Kein Leerraum Zchn"/>
    <w:basedOn w:val="Absatz-Standardschriftart"/>
    <w:link w:val="KeinLeerraum"/>
    <w:uiPriority w:val="1"/>
    <w:rsid w:val="003C73F9"/>
    <w:rPr>
      <w:rFonts w:eastAsiaTheme="minorEastAsia"/>
      <w:kern w:val="0"/>
      <w:lang w:eastAsia="de-CH"/>
      <w14:ligatures w14:val="none"/>
    </w:rPr>
  </w:style>
  <w:style w:type="paragraph" w:styleId="Inhaltsverzeichnisberschrift">
    <w:name w:val="TOC Heading"/>
    <w:basedOn w:val="berschrift1"/>
    <w:next w:val="Standard"/>
    <w:uiPriority w:val="39"/>
    <w:unhideWhenUsed/>
    <w:qFormat/>
    <w:rsid w:val="003C73F9"/>
    <w:pPr>
      <w:spacing w:after="0"/>
      <w:outlineLvl w:val="9"/>
    </w:pPr>
    <w:rPr>
      <w:kern w:val="0"/>
      <w:szCs w:val="32"/>
      <w:lang w:eastAsia="de-CH"/>
      <w14:ligatures w14:val="none"/>
    </w:rPr>
  </w:style>
  <w:style w:type="paragraph" w:styleId="Verzeichnis1">
    <w:name w:val="toc 1"/>
    <w:basedOn w:val="Standard"/>
    <w:next w:val="Standard"/>
    <w:autoRedefine/>
    <w:uiPriority w:val="39"/>
    <w:unhideWhenUsed/>
    <w:rsid w:val="00847FE3"/>
    <w:pPr>
      <w:tabs>
        <w:tab w:val="right" w:leader="dot" w:pos="9062"/>
      </w:tabs>
      <w:spacing w:after="100"/>
    </w:pPr>
  </w:style>
  <w:style w:type="paragraph" w:styleId="Verzeichnis2">
    <w:name w:val="toc 2"/>
    <w:basedOn w:val="Verzeichnis1"/>
    <w:next w:val="Standard"/>
    <w:autoRedefine/>
    <w:uiPriority w:val="39"/>
    <w:unhideWhenUsed/>
    <w:rsid w:val="003C73F9"/>
    <w:pPr>
      <w:ind w:left="220"/>
    </w:pPr>
  </w:style>
  <w:style w:type="character" w:styleId="Hyperlink">
    <w:name w:val="Hyperlink"/>
    <w:basedOn w:val="Absatz-Standardschriftart"/>
    <w:uiPriority w:val="99"/>
    <w:unhideWhenUsed/>
    <w:rsid w:val="001A647C"/>
    <w:rPr>
      <w:color w:val="auto"/>
      <w:u w:val="none"/>
    </w:rPr>
  </w:style>
  <w:style w:type="paragraph" w:styleId="Verzeichnis3">
    <w:name w:val="toc 3"/>
    <w:basedOn w:val="Verzeichnis2"/>
    <w:next w:val="Standard"/>
    <w:autoRedefine/>
    <w:uiPriority w:val="39"/>
    <w:unhideWhenUsed/>
    <w:rsid w:val="003C73F9"/>
    <w:pPr>
      <w:ind w:left="440"/>
    </w:pPr>
    <w:rPr>
      <w:rFonts w:eastAsiaTheme="minorEastAsia" w:cs="Times New Roman"/>
      <w:kern w:val="0"/>
      <w:lang w:eastAsia="de-CH"/>
      <w14:ligatures w14:val="none"/>
    </w:rPr>
  </w:style>
  <w:style w:type="character" w:styleId="Platzhaltertext">
    <w:name w:val="Placeholder Text"/>
    <w:basedOn w:val="Absatz-Standardschriftart"/>
    <w:uiPriority w:val="99"/>
    <w:semiHidden/>
    <w:rsid w:val="00B82556"/>
    <w:rPr>
      <w:color w:val="666666"/>
    </w:rPr>
  </w:style>
  <w:style w:type="paragraph" w:styleId="Literaturverzeichnis">
    <w:name w:val="Bibliography"/>
    <w:basedOn w:val="Standard"/>
    <w:next w:val="Standard"/>
    <w:uiPriority w:val="37"/>
    <w:unhideWhenUsed/>
    <w:rsid w:val="00D34209"/>
    <w:pPr>
      <w:tabs>
        <w:tab w:val="left" w:pos="384"/>
      </w:tabs>
      <w:spacing w:line="240" w:lineRule="auto"/>
      <w:ind w:left="384" w:hanging="384"/>
      <w:jc w:val="left"/>
    </w:pPr>
  </w:style>
  <w:style w:type="character" w:styleId="Kommentarzeichen">
    <w:name w:val="annotation reference"/>
    <w:basedOn w:val="Absatz-Standardschriftart"/>
    <w:uiPriority w:val="99"/>
    <w:semiHidden/>
    <w:unhideWhenUsed/>
    <w:rsid w:val="007D2196"/>
    <w:rPr>
      <w:sz w:val="16"/>
      <w:szCs w:val="16"/>
    </w:rPr>
  </w:style>
  <w:style w:type="paragraph" w:styleId="Kommentartext">
    <w:name w:val="annotation text"/>
    <w:basedOn w:val="Standard"/>
    <w:link w:val="KommentartextZchn"/>
    <w:uiPriority w:val="99"/>
    <w:unhideWhenUsed/>
    <w:rsid w:val="007D2196"/>
    <w:pPr>
      <w:spacing w:line="240" w:lineRule="auto"/>
    </w:pPr>
    <w:rPr>
      <w:sz w:val="20"/>
      <w:szCs w:val="20"/>
    </w:rPr>
  </w:style>
  <w:style w:type="character" w:customStyle="1" w:styleId="KommentartextZchn">
    <w:name w:val="Kommentartext Zchn"/>
    <w:basedOn w:val="Absatz-Standardschriftart"/>
    <w:link w:val="Kommentartext"/>
    <w:uiPriority w:val="99"/>
    <w:rsid w:val="007D2196"/>
    <w:rPr>
      <w:rFonts w:ascii="Segoe UI" w:hAnsi="Segoe UI"/>
      <w:sz w:val="20"/>
      <w:szCs w:val="20"/>
    </w:rPr>
  </w:style>
  <w:style w:type="paragraph" w:styleId="Kommentarthema">
    <w:name w:val="annotation subject"/>
    <w:basedOn w:val="Kommentartext"/>
    <w:next w:val="Kommentartext"/>
    <w:link w:val="KommentarthemaZchn"/>
    <w:uiPriority w:val="99"/>
    <w:semiHidden/>
    <w:unhideWhenUsed/>
    <w:rsid w:val="007D2196"/>
    <w:rPr>
      <w:b/>
      <w:bCs/>
    </w:rPr>
  </w:style>
  <w:style w:type="character" w:customStyle="1" w:styleId="KommentarthemaZchn">
    <w:name w:val="Kommentarthema Zchn"/>
    <w:basedOn w:val="KommentartextZchn"/>
    <w:link w:val="Kommentarthema"/>
    <w:uiPriority w:val="99"/>
    <w:semiHidden/>
    <w:rsid w:val="007D2196"/>
    <w:rPr>
      <w:rFonts w:ascii="Segoe UI" w:hAnsi="Segoe UI"/>
      <w:b/>
      <w:bCs/>
      <w:sz w:val="20"/>
      <w:szCs w:val="20"/>
    </w:rPr>
  </w:style>
  <w:style w:type="paragraph" w:styleId="Funotentext">
    <w:name w:val="footnote text"/>
    <w:basedOn w:val="Standard"/>
    <w:link w:val="FunotentextZchn"/>
    <w:uiPriority w:val="99"/>
    <w:semiHidden/>
    <w:unhideWhenUsed/>
    <w:rsid w:val="005E7534"/>
    <w:pPr>
      <w:spacing w:before="0" w:line="240" w:lineRule="auto"/>
    </w:pPr>
    <w:rPr>
      <w:sz w:val="20"/>
      <w:szCs w:val="20"/>
    </w:rPr>
  </w:style>
  <w:style w:type="character" w:customStyle="1" w:styleId="FunotentextZchn">
    <w:name w:val="Fußnotentext Zchn"/>
    <w:basedOn w:val="Absatz-Standardschriftart"/>
    <w:link w:val="Funotentext"/>
    <w:uiPriority w:val="99"/>
    <w:semiHidden/>
    <w:rsid w:val="005E7534"/>
    <w:rPr>
      <w:rFonts w:ascii="Segoe UI" w:hAnsi="Segoe UI"/>
      <w:sz w:val="20"/>
      <w:szCs w:val="20"/>
    </w:rPr>
  </w:style>
  <w:style w:type="character" w:styleId="Funotenzeichen">
    <w:name w:val="footnote reference"/>
    <w:basedOn w:val="Absatz-Standardschriftart"/>
    <w:uiPriority w:val="99"/>
    <w:semiHidden/>
    <w:unhideWhenUsed/>
    <w:rsid w:val="005E7534"/>
    <w:rPr>
      <w:vertAlign w:val="superscript"/>
    </w:rPr>
  </w:style>
  <w:style w:type="paragraph" w:styleId="Beschriftung">
    <w:name w:val="caption"/>
    <w:basedOn w:val="Standard"/>
    <w:next w:val="Standard"/>
    <w:uiPriority w:val="35"/>
    <w:unhideWhenUsed/>
    <w:qFormat/>
    <w:rsid w:val="00B640E9"/>
    <w:pPr>
      <w:spacing w:before="0" w:after="200" w:line="240" w:lineRule="auto"/>
    </w:pPr>
    <w:rPr>
      <w:i/>
      <w:iCs/>
      <w:sz w:val="18"/>
      <w:szCs w:val="18"/>
    </w:rPr>
  </w:style>
  <w:style w:type="paragraph" w:styleId="Abbildungsverzeichnis">
    <w:name w:val="table of figures"/>
    <w:basedOn w:val="Standard"/>
    <w:next w:val="Standard"/>
    <w:uiPriority w:val="99"/>
    <w:unhideWhenUsed/>
    <w:rsid w:val="00B225D3"/>
  </w:style>
  <w:style w:type="paragraph" w:styleId="berarbeitung">
    <w:name w:val="Revision"/>
    <w:hidden/>
    <w:uiPriority w:val="99"/>
    <w:semiHidden/>
    <w:rsid w:val="00D81F85"/>
    <w:pPr>
      <w:spacing w:after="0" w:line="240" w:lineRule="auto"/>
    </w:pPr>
    <w:rPr>
      <w:rFonts w:ascii="Segoe UI" w:hAnsi="Segoe UI"/>
    </w:rPr>
  </w:style>
  <w:style w:type="paragraph" w:customStyle="1" w:styleId="ArbeitsInformationen">
    <w:name w:val="Arbeits Informationen"/>
    <w:basedOn w:val="Untertitel"/>
    <w:qFormat/>
    <w:rsid w:val="00D7235B"/>
    <w:pPr>
      <w:spacing w:before="0" w:after="360"/>
    </w:pPr>
    <w:rPr>
      <w:sz w:val="24"/>
    </w:rPr>
  </w:style>
  <w:style w:type="paragraph" w:customStyle="1" w:styleId="FormatvorlageUntertitel12PtVor24Pt">
    <w:name w:val="Formatvorlage Untertitel + 12 Pt. Vor:  24 Pt."/>
    <w:basedOn w:val="Untertitel"/>
    <w:rsid w:val="00D7235B"/>
    <w:pPr>
      <w:spacing w:before="480" w:after="360"/>
    </w:pPr>
    <w:rPr>
      <w:rFonts w:eastAsia="Times New Roman" w:cs="Times New Roman"/>
      <w:sz w:val="24"/>
      <w:szCs w:val="20"/>
    </w:rPr>
  </w:style>
  <w:style w:type="character" w:styleId="NichtaufgelsteErwhnung">
    <w:name w:val="Unresolved Mention"/>
    <w:basedOn w:val="Absatz-Standardschriftart"/>
    <w:uiPriority w:val="99"/>
    <w:semiHidden/>
    <w:unhideWhenUsed/>
    <w:rsid w:val="00736C0A"/>
    <w:rPr>
      <w:color w:val="605E5C"/>
      <w:shd w:val="clear" w:color="auto" w:fill="E1DFDD"/>
    </w:rPr>
  </w:style>
  <w:style w:type="character" w:styleId="BesuchterLink">
    <w:name w:val="FollowedHyperlink"/>
    <w:basedOn w:val="Absatz-Standardschriftart"/>
    <w:uiPriority w:val="99"/>
    <w:semiHidden/>
    <w:unhideWhenUsed/>
    <w:rsid w:val="00736C0A"/>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310283">
      <w:bodyDiv w:val="1"/>
      <w:marLeft w:val="0"/>
      <w:marRight w:val="0"/>
      <w:marTop w:val="0"/>
      <w:marBottom w:val="0"/>
      <w:divBdr>
        <w:top w:val="none" w:sz="0" w:space="0" w:color="auto"/>
        <w:left w:val="none" w:sz="0" w:space="0" w:color="auto"/>
        <w:bottom w:val="none" w:sz="0" w:space="0" w:color="auto"/>
        <w:right w:val="none" w:sz="0" w:space="0" w:color="auto"/>
      </w:divBdr>
    </w:div>
    <w:div w:id="141194134">
      <w:bodyDiv w:val="1"/>
      <w:marLeft w:val="0"/>
      <w:marRight w:val="0"/>
      <w:marTop w:val="0"/>
      <w:marBottom w:val="0"/>
      <w:divBdr>
        <w:top w:val="none" w:sz="0" w:space="0" w:color="auto"/>
        <w:left w:val="none" w:sz="0" w:space="0" w:color="auto"/>
        <w:bottom w:val="none" w:sz="0" w:space="0" w:color="auto"/>
        <w:right w:val="none" w:sz="0" w:space="0" w:color="auto"/>
      </w:divBdr>
    </w:div>
    <w:div w:id="212621654">
      <w:bodyDiv w:val="1"/>
      <w:marLeft w:val="0"/>
      <w:marRight w:val="0"/>
      <w:marTop w:val="0"/>
      <w:marBottom w:val="0"/>
      <w:divBdr>
        <w:top w:val="none" w:sz="0" w:space="0" w:color="auto"/>
        <w:left w:val="none" w:sz="0" w:space="0" w:color="auto"/>
        <w:bottom w:val="none" w:sz="0" w:space="0" w:color="auto"/>
        <w:right w:val="none" w:sz="0" w:space="0" w:color="auto"/>
      </w:divBdr>
    </w:div>
    <w:div w:id="380789927">
      <w:bodyDiv w:val="1"/>
      <w:marLeft w:val="0"/>
      <w:marRight w:val="0"/>
      <w:marTop w:val="0"/>
      <w:marBottom w:val="0"/>
      <w:divBdr>
        <w:top w:val="none" w:sz="0" w:space="0" w:color="auto"/>
        <w:left w:val="none" w:sz="0" w:space="0" w:color="auto"/>
        <w:bottom w:val="none" w:sz="0" w:space="0" w:color="auto"/>
        <w:right w:val="none" w:sz="0" w:space="0" w:color="auto"/>
      </w:divBdr>
    </w:div>
    <w:div w:id="683938393">
      <w:bodyDiv w:val="1"/>
      <w:marLeft w:val="0"/>
      <w:marRight w:val="0"/>
      <w:marTop w:val="0"/>
      <w:marBottom w:val="0"/>
      <w:divBdr>
        <w:top w:val="none" w:sz="0" w:space="0" w:color="auto"/>
        <w:left w:val="none" w:sz="0" w:space="0" w:color="auto"/>
        <w:bottom w:val="none" w:sz="0" w:space="0" w:color="auto"/>
        <w:right w:val="none" w:sz="0" w:space="0" w:color="auto"/>
      </w:divBdr>
    </w:div>
    <w:div w:id="807435171">
      <w:bodyDiv w:val="1"/>
      <w:marLeft w:val="0"/>
      <w:marRight w:val="0"/>
      <w:marTop w:val="0"/>
      <w:marBottom w:val="0"/>
      <w:divBdr>
        <w:top w:val="none" w:sz="0" w:space="0" w:color="auto"/>
        <w:left w:val="none" w:sz="0" w:space="0" w:color="auto"/>
        <w:bottom w:val="none" w:sz="0" w:space="0" w:color="auto"/>
        <w:right w:val="none" w:sz="0" w:space="0" w:color="auto"/>
      </w:divBdr>
    </w:div>
    <w:div w:id="869488992">
      <w:bodyDiv w:val="1"/>
      <w:marLeft w:val="0"/>
      <w:marRight w:val="0"/>
      <w:marTop w:val="0"/>
      <w:marBottom w:val="0"/>
      <w:divBdr>
        <w:top w:val="none" w:sz="0" w:space="0" w:color="auto"/>
        <w:left w:val="none" w:sz="0" w:space="0" w:color="auto"/>
        <w:bottom w:val="none" w:sz="0" w:space="0" w:color="auto"/>
        <w:right w:val="none" w:sz="0" w:space="0" w:color="auto"/>
      </w:divBdr>
    </w:div>
    <w:div w:id="923415557">
      <w:bodyDiv w:val="1"/>
      <w:marLeft w:val="0"/>
      <w:marRight w:val="0"/>
      <w:marTop w:val="0"/>
      <w:marBottom w:val="0"/>
      <w:divBdr>
        <w:top w:val="none" w:sz="0" w:space="0" w:color="auto"/>
        <w:left w:val="none" w:sz="0" w:space="0" w:color="auto"/>
        <w:bottom w:val="none" w:sz="0" w:space="0" w:color="auto"/>
        <w:right w:val="none" w:sz="0" w:space="0" w:color="auto"/>
      </w:divBdr>
    </w:div>
    <w:div w:id="1104806639">
      <w:bodyDiv w:val="1"/>
      <w:marLeft w:val="0"/>
      <w:marRight w:val="0"/>
      <w:marTop w:val="0"/>
      <w:marBottom w:val="0"/>
      <w:divBdr>
        <w:top w:val="none" w:sz="0" w:space="0" w:color="auto"/>
        <w:left w:val="none" w:sz="0" w:space="0" w:color="auto"/>
        <w:bottom w:val="none" w:sz="0" w:space="0" w:color="auto"/>
        <w:right w:val="none" w:sz="0" w:space="0" w:color="auto"/>
      </w:divBdr>
    </w:div>
    <w:div w:id="1131441632">
      <w:bodyDiv w:val="1"/>
      <w:marLeft w:val="0"/>
      <w:marRight w:val="0"/>
      <w:marTop w:val="0"/>
      <w:marBottom w:val="0"/>
      <w:divBdr>
        <w:top w:val="none" w:sz="0" w:space="0" w:color="auto"/>
        <w:left w:val="none" w:sz="0" w:space="0" w:color="auto"/>
        <w:bottom w:val="none" w:sz="0" w:space="0" w:color="auto"/>
        <w:right w:val="none" w:sz="0" w:space="0" w:color="auto"/>
      </w:divBdr>
    </w:div>
    <w:div w:id="1234467859">
      <w:bodyDiv w:val="1"/>
      <w:marLeft w:val="0"/>
      <w:marRight w:val="0"/>
      <w:marTop w:val="0"/>
      <w:marBottom w:val="0"/>
      <w:divBdr>
        <w:top w:val="none" w:sz="0" w:space="0" w:color="auto"/>
        <w:left w:val="none" w:sz="0" w:space="0" w:color="auto"/>
        <w:bottom w:val="none" w:sz="0" w:space="0" w:color="auto"/>
        <w:right w:val="none" w:sz="0" w:space="0" w:color="auto"/>
      </w:divBdr>
    </w:div>
    <w:div w:id="1436635516">
      <w:bodyDiv w:val="1"/>
      <w:marLeft w:val="0"/>
      <w:marRight w:val="0"/>
      <w:marTop w:val="0"/>
      <w:marBottom w:val="0"/>
      <w:divBdr>
        <w:top w:val="none" w:sz="0" w:space="0" w:color="auto"/>
        <w:left w:val="none" w:sz="0" w:space="0" w:color="auto"/>
        <w:bottom w:val="none" w:sz="0" w:space="0" w:color="auto"/>
        <w:right w:val="none" w:sz="0" w:space="0" w:color="auto"/>
      </w:divBdr>
    </w:div>
    <w:div w:id="1472093800">
      <w:bodyDiv w:val="1"/>
      <w:marLeft w:val="0"/>
      <w:marRight w:val="0"/>
      <w:marTop w:val="0"/>
      <w:marBottom w:val="0"/>
      <w:divBdr>
        <w:top w:val="none" w:sz="0" w:space="0" w:color="auto"/>
        <w:left w:val="none" w:sz="0" w:space="0" w:color="auto"/>
        <w:bottom w:val="none" w:sz="0" w:space="0" w:color="auto"/>
        <w:right w:val="none" w:sz="0" w:space="0" w:color="auto"/>
      </w:divBdr>
    </w:div>
    <w:div w:id="1481649755">
      <w:bodyDiv w:val="1"/>
      <w:marLeft w:val="0"/>
      <w:marRight w:val="0"/>
      <w:marTop w:val="0"/>
      <w:marBottom w:val="0"/>
      <w:divBdr>
        <w:top w:val="none" w:sz="0" w:space="0" w:color="auto"/>
        <w:left w:val="none" w:sz="0" w:space="0" w:color="auto"/>
        <w:bottom w:val="none" w:sz="0" w:space="0" w:color="auto"/>
        <w:right w:val="none" w:sz="0" w:space="0" w:color="auto"/>
      </w:divBdr>
    </w:div>
    <w:div w:id="2030373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emf"/><Relationship Id="rId39" Type="http://schemas.openxmlformats.org/officeDocument/2006/relationships/hyperlink" Target="https://github.com/Samhuw8a/Steganography" TargetMode="Externa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emf"/><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github.com/Samhuw8a/Auswertung-Steganography" TargetMode="External"/><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png"/><Relationship Id="rId36" Type="http://schemas.openxmlformats.org/officeDocument/2006/relationships/image" Target="media/image25.emf"/><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152362282CE1467AB661C1B8E8951CC5"/>
        <w:category>
          <w:name w:val="Allgemein"/>
          <w:gallery w:val="placeholder"/>
        </w:category>
        <w:types>
          <w:type w:val="bbPlcHdr"/>
        </w:types>
        <w:behaviors>
          <w:behavior w:val="content"/>
        </w:behaviors>
        <w:guid w:val="{34C694B2-70A6-435B-BFA7-1FE9AE5B4F82}"/>
      </w:docPartPr>
      <w:docPartBody>
        <w:p w:rsidR="00EA7C47" w:rsidRDefault="00390760">
          <w:r w:rsidRPr="00BA2F10">
            <w:rPr>
              <w:rStyle w:val="Platzhaltertext"/>
            </w:rPr>
            <w:t>[Titel]</w:t>
          </w:r>
        </w:p>
      </w:docPartBody>
    </w:docPart>
    <w:docPart>
      <w:docPartPr>
        <w:name w:val="8AE0F0234FC141149ACC32FE1EED25BC"/>
        <w:category>
          <w:name w:val="Allgemein"/>
          <w:gallery w:val="placeholder"/>
        </w:category>
        <w:types>
          <w:type w:val="bbPlcHdr"/>
        </w:types>
        <w:behaviors>
          <w:behavior w:val="content"/>
        </w:behaviors>
        <w:guid w:val="{CCEF33AA-6A75-4311-AD2E-70B68250773F}"/>
      </w:docPartPr>
      <w:docPartBody>
        <w:p w:rsidR="00EA7C47" w:rsidRDefault="00390760">
          <w:r w:rsidRPr="00BA2F10">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Black">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760"/>
    <w:rsid w:val="00017794"/>
    <w:rsid w:val="0007050B"/>
    <w:rsid w:val="000F2522"/>
    <w:rsid w:val="00124DD9"/>
    <w:rsid w:val="00133297"/>
    <w:rsid w:val="0013578D"/>
    <w:rsid w:val="00150014"/>
    <w:rsid w:val="00152A93"/>
    <w:rsid w:val="001657FD"/>
    <w:rsid w:val="00194931"/>
    <w:rsid w:val="00201C08"/>
    <w:rsid w:val="002060E3"/>
    <w:rsid w:val="00390760"/>
    <w:rsid w:val="00390C0E"/>
    <w:rsid w:val="003A2D9C"/>
    <w:rsid w:val="003B09AE"/>
    <w:rsid w:val="003F4CFA"/>
    <w:rsid w:val="00405A2E"/>
    <w:rsid w:val="00482531"/>
    <w:rsid w:val="004C5855"/>
    <w:rsid w:val="004C5EEA"/>
    <w:rsid w:val="004D49AB"/>
    <w:rsid w:val="004E04F9"/>
    <w:rsid w:val="00501615"/>
    <w:rsid w:val="00503303"/>
    <w:rsid w:val="00514378"/>
    <w:rsid w:val="00516328"/>
    <w:rsid w:val="0053250E"/>
    <w:rsid w:val="00541498"/>
    <w:rsid w:val="00545147"/>
    <w:rsid w:val="0056242C"/>
    <w:rsid w:val="00573316"/>
    <w:rsid w:val="00584717"/>
    <w:rsid w:val="00584912"/>
    <w:rsid w:val="005B3977"/>
    <w:rsid w:val="005C471D"/>
    <w:rsid w:val="005D3679"/>
    <w:rsid w:val="005D5243"/>
    <w:rsid w:val="005E0A7B"/>
    <w:rsid w:val="005E2D20"/>
    <w:rsid w:val="005F781B"/>
    <w:rsid w:val="00620F6B"/>
    <w:rsid w:val="006258B7"/>
    <w:rsid w:val="00630F90"/>
    <w:rsid w:val="00642FDB"/>
    <w:rsid w:val="00665E72"/>
    <w:rsid w:val="006773ED"/>
    <w:rsid w:val="006F715B"/>
    <w:rsid w:val="00703F9D"/>
    <w:rsid w:val="0071080A"/>
    <w:rsid w:val="00747D35"/>
    <w:rsid w:val="007C4D3B"/>
    <w:rsid w:val="007E447B"/>
    <w:rsid w:val="008165BD"/>
    <w:rsid w:val="00832FB6"/>
    <w:rsid w:val="0084585D"/>
    <w:rsid w:val="00854530"/>
    <w:rsid w:val="0085718E"/>
    <w:rsid w:val="00863052"/>
    <w:rsid w:val="00903444"/>
    <w:rsid w:val="00994EC9"/>
    <w:rsid w:val="009B3592"/>
    <w:rsid w:val="009B65EE"/>
    <w:rsid w:val="009D1AB0"/>
    <w:rsid w:val="009E4AE9"/>
    <w:rsid w:val="00A14A17"/>
    <w:rsid w:val="00A97941"/>
    <w:rsid w:val="00AA6661"/>
    <w:rsid w:val="00AD0E94"/>
    <w:rsid w:val="00AF07E0"/>
    <w:rsid w:val="00B102D4"/>
    <w:rsid w:val="00B86059"/>
    <w:rsid w:val="00C14061"/>
    <w:rsid w:val="00C24D8D"/>
    <w:rsid w:val="00C4295C"/>
    <w:rsid w:val="00C94236"/>
    <w:rsid w:val="00CD0859"/>
    <w:rsid w:val="00CF1F51"/>
    <w:rsid w:val="00D04735"/>
    <w:rsid w:val="00D927AE"/>
    <w:rsid w:val="00D92F06"/>
    <w:rsid w:val="00DB17C4"/>
    <w:rsid w:val="00DB20F9"/>
    <w:rsid w:val="00DB2131"/>
    <w:rsid w:val="00DC537F"/>
    <w:rsid w:val="00DE135D"/>
    <w:rsid w:val="00DF5A2F"/>
    <w:rsid w:val="00E07CD2"/>
    <w:rsid w:val="00E177E9"/>
    <w:rsid w:val="00E61EE9"/>
    <w:rsid w:val="00E84B75"/>
    <w:rsid w:val="00EA7C47"/>
    <w:rsid w:val="00ED7A99"/>
    <w:rsid w:val="00EF244C"/>
    <w:rsid w:val="00F21BD9"/>
    <w:rsid w:val="00F45314"/>
    <w:rsid w:val="00F50D1E"/>
    <w:rsid w:val="00F76809"/>
    <w:rsid w:val="00FD07BE"/>
    <w:rsid w:val="00FF1E7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de-CH" w:eastAsia="de-CH"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F07E0"/>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023A92-CD83-45F9-8D81-935CFEB76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0139</Words>
  <Characters>63881</Characters>
  <Application>Microsoft Office Word</Application>
  <DocSecurity>0</DocSecurity>
  <Lines>532</Lines>
  <Paragraphs>147</Paragraphs>
  <ScaleCrop>false</ScaleCrop>
  <HeadingPairs>
    <vt:vector size="2" baseType="variant">
      <vt:variant>
        <vt:lpstr>Titel</vt:lpstr>
      </vt:variant>
      <vt:variant>
        <vt:i4>1</vt:i4>
      </vt:variant>
    </vt:vector>
  </HeadingPairs>
  <TitlesOfParts>
    <vt:vector size="1" baseType="lpstr">
      <vt:lpstr>LSB-Steganographie</vt:lpstr>
    </vt:vector>
  </TitlesOfParts>
  <Company/>
  <LinksUpToDate>false</LinksUpToDate>
  <CharactersWithSpaces>73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SB-Steganographie</dc:title>
  <dc:subject/>
  <dc:creator>Huwiler Samuel</dc:creator>
  <cp:keywords/>
  <dc:description/>
  <cp:lastModifiedBy>KSREU; Huwiler Samuel</cp:lastModifiedBy>
  <cp:revision>39</cp:revision>
  <dcterms:created xsi:type="dcterms:W3CDTF">2024-10-03T16:23:00Z</dcterms:created>
  <dcterms:modified xsi:type="dcterms:W3CDTF">2024-10-04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3Wo852r"/&gt;&lt;style id="http://www.zotero.org/styles/ieee" locale="de-DE" hasBibliography="1" bibliographyStyleHasBeenSet="1"/&gt;&lt;prefs&gt;&lt;pref name="fieldType" value="Field"/&gt;&lt;/prefs&gt;&lt;/data&gt;</vt:lpwstr>
  </property>
</Properties>
</file>